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849726"/>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 xml:space="preserve">I herewith declare that I wrote this </w:t>
          </w:r>
          <w:proofErr w:type="gramStart"/>
          <w:r w:rsidRPr="00C76233">
            <w:rPr>
              <w:rFonts w:ascii="Arial" w:eastAsia="Arial" w:hAnsi="Arial" w:cs="Arial"/>
              <w:b/>
              <w:sz w:val="23"/>
              <w:szCs w:val="23"/>
            </w:rPr>
            <w:t>Master</w:t>
          </w:r>
          <w:r w:rsidR="00C80A6E">
            <w:rPr>
              <w:rFonts w:ascii="Arial" w:eastAsia="Arial" w:hAnsi="Arial" w:cs="Arial"/>
              <w:b/>
              <w:sz w:val="23"/>
              <w:szCs w:val="23"/>
            </w:rPr>
            <w:t>s</w:t>
          </w:r>
          <w:proofErr w:type="gramEnd"/>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849727"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6CC56DB6" w14:textId="6355F8F3" w:rsidR="00EE5233"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849726" w:history="1">
                <w:r w:rsidR="00EE5233" w:rsidRPr="006B1189">
                  <w:rPr>
                    <w:rStyle w:val="Hyperlink"/>
                    <w:noProof/>
                  </w:rPr>
                  <w:t>Declaration</w:t>
                </w:r>
                <w:r w:rsidR="00EE5233">
                  <w:rPr>
                    <w:noProof/>
                    <w:webHidden/>
                  </w:rPr>
                  <w:tab/>
                </w:r>
                <w:r w:rsidR="00EE5233">
                  <w:rPr>
                    <w:noProof/>
                    <w:webHidden/>
                  </w:rPr>
                  <w:fldChar w:fldCharType="begin"/>
                </w:r>
                <w:r w:rsidR="00EE5233">
                  <w:rPr>
                    <w:noProof/>
                    <w:webHidden/>
                  </w:rPr>
                  <w:instrText xml:space="preserve"> PAGEREF _Toc88849726 \h </w:instrText>
                </w:r>
                <w:r w:rsidR="00EE5233">
                  <w:rPr>
                    <w:noProof/>
                    <w:webHidden/>
                  </w:rPr>
                </w:r>
                <w:r w:rsidR="00EE5233">
                  <w:rPr>
                    <w:noProof/>
                    <w:webHidden/>
                  </w:rPr>
                  <w:fldChar w:fldCharType="separate"/>
                </w:r>
                <w:r w:rsidR="00EE5233">
                  <w:rPr>
                    <w:noProof/>
                    <w:webHidden/>
                  </w:rPr>
                  <w:t>1</w:t>
                </w:r>
                <w:r w:rsidR="00EE5233">
                  <w:rPr>
                    <w:noProof/>
                    <w:webHidden/>
                  </w:rPr>
                  <w:fldChar w:fldCharType="end"/>
                </w:r>
              </w:hyperlink>
            </w:p>
            <w:p w14:paraId="6D0EC10C" w14:textId="3442319E" w:rsidR="00EE5233" w:rsidRDefault="00EE5233">
              <w:pPr>
                <w:pStyle w:val="TOC1"/>
                <w:tabs>
                  <w:tab w:val="right" w:leader="dot" w:pos="9350"/>
                </w:tabs>
                <w:rPr>
                  <w:rFonts w:eastAsiaTheme="minorEastAsia"/>
                  <w:b w:val="0"/>
                  <w:noProof/>
                  <w:lang w:eastAsia="en-CA"/>
                </w:rPr>
              </w:pPr>
              <w:hyperlink w:anchor="_Toc88849727" w:history="1">
                <w:r w:rsidRPr="006B1189">
                  <w:rPr>
                    <w:rStyle w:val="Hyperlink"/>
                    <w:noProof/>
                  </w:rPr>
                  <w:t>Table of Contents</w:t>
                </w:r>
                <w:r>
                  <w:rPr>
                    <w:noProof/>
                    <w:webHidden/>
                  </w:rPr>
                  <w:tab/>
                </w:r>
                <w:r>
                  <w:rPr>
                    <w:noProof/>
                    <w:webHidden/>
                  </w:rPr>
                  <w:fldChar w:fldCharType="begin"/>
                </w:r>
                <w:r>
                  <w:rPr>
                    <w:noProof/>
                    <w:webHidden/>
                  </w:rPr>
                  <w:instrText xml:space="preserve"> PAGEREF _Toc88849727 \h </w:instrText>
                </w:r>
                <w:r>
                  <w:rPr>
                    <w:noProof/>
                    <w:webHidden/>
                  </w:rPr>
                </w:r>
                <w:r>
                  <w:rPr>
                    <w:noProof/>
                    <w:webHidden/>
                  </w:rPr>
                  <w:fldChar w:fldCharType="separate"/>
                </w:r>
                <w:r>
                  <w:rPr>
                    <w:noProof/>
                    <w:webHidden/>
                  </w:rPr>
                  <w:t>2</w:t>
                </w:r>
                <w:r>
                  <w:rPr>
                    <w:noProof/>
                    <w:webHidden/>
                  </w:rPr>
                  <w:fldChar w:fldCharType="end"/>
                </w:r>
              </w:hyperlink>
            </w:p>
            <w:p w14:paraId="6A10D2C8" w14:textId="7EC39387" w:rsidR="00EE5233" w:rsidRDefault="00EE5233">
              <w:pPr>
                <w:pStyle w:val="TOC1"/>
                <w:tabs>
                  <w:tab w:val="right" w:leader="dot" w:pos="9350"/>
                </w:tabs>
                <w:rPr>
                  <w:rFonts w:eastAsiaTheme="minorEastAsia"/>
                  <w:b w:val="0"/>
                  <w:noProof/>
                  <w:lang w:eastAsia="en-CA"/>
                </w:rPr>
              </w:pPr>
              <w:hyperlink w:anchor="_Toc88849728" w:history="1">
                <w:r w:rsidRPr="006B1189">
                  <w:rPr>
                    <w:rStyle w:val="Hyperlink"/>
                    <w:noProof/>
                    <w:lang w:val="en-US"/>
                  </w:rPr>
                  <w:t>List of figures</w:t>
                </w:r>
                <w:r>
                  <w:rPr>
                    <w:noProof/>
                    <w:webHidden/>
                  </w:rPr>
                  <w:tab/>
                </w:r>
                <w:r>
                  <w:rPr>
                    <w:noProof/>
                    <w:webHidden/>
                  </w:rPr>
                  <w:fldChar w:fldCharType="begin"/>
                </w:r>
                <w:r>
                  <w:rPr>
                    <w:noProof/>
                    <w:webHidden/>
                  </w:rPr>
                  <w:instrText xml:space="preserve"> PAGEREF _Toc88849728 \h </w:instrText>
                </w:r>
                <w:r>
                  <w:rPr>
                    <w:noProof/>
                    <w:webHidden/>
                  </w:rPr>
                </w:r>
                <w:r>
                  <w:rPr>
                    <w:noProof/>
                    <w:webHidden/>
                  </w:rPr>
                  <w:fldChar w:fldCharType="separate"/>
                </w:r>
                <w:r>
                  <w:rPr>
                    <w:noProof/>
                    <w:webHidden/>
                  </w:rPr>
                  <w:t>4</w:t>
                </w:r>
                <w:r>
                  <w:rPr>
                    <w:noProof/>
                    <w:webHidden/>
                  </w:rPr>
                  <w:fldChar w:fldCharType="end"/>
                </w:r>
              </w:hyperlink>
            </w:p>
            <w:p w14:paraId="22733260" w14:textId="4C8B4581" w:rsidR="00EE5233" w:rsidRDefault="00EE5233">
              <w:pPr>
                <w:pStyle w:val="TOC1"/>
                <w:tabs>
                  <w:tab w:val="right" w:leader="dot" w:pos="9350"/>
                </w:tabs>
                <w:rPr>
                  <w:rFonts w:eastAsiaTheme="minorEastAsia"/>
                  <w:b w:val="0"/>
                  <w:noProof/>
                  <w:lang w:eastAsia="en-CA"/>
                </w:rPr>
              </w:pPr>
              <w:hyperlink w:anchor="_Toc88849729" w:history="1">
                <w:r w:rsidRPr="006B1189">
                  <w:rPr>
                    <w:rStyle w:val="Hyperlink"/>
                    <w:noProof/>
                    <w:lang w:val="en-US"/>
                  </w:rPr>
                  <w:t>List of tables</w:t>
                </w:r>
                <w:r>
                  <w:rPr>
                    <w:noProof/>
                    <w:webHidden/>
                  </w:rPr>
                  <w:tab/>
                </w:r>
                <w:r>
                  <w:rPr>
                    <w:noProof/>
                    <w:webHidden/>
                  </w:rPr>
                  <w:fldChar w:fldCharType="begin"/>
                </w:r>
                <w:r>
                  <w:rPr>
                    <w:noProof/>
                    <w:webHidden/>
                  </w:rPr>
                  <w:instrText xml:space="preserve"> PAGEREF _Toc88849729 \h </w:instrText>
                </w:r>
                <w:r>
                  <w:rPr>
                    <w:noProof/>
                    <w:webHidden/>
                  </w:rPr>
                </w:r>
                <w:r>
                  <w:rPr>
                    <w:noProof/>
                    <w:webHidden/>
                  </w:rPr>
                  <w:fldChar w:fldCharType="separate"/>
                </w:r>
                <w:r>
                  <w:rPr>
                    <w:noProof/>
                    <w:webHidden/>
                  </w:rPr>
                  <w:t>4</w:t>
                </w:r>
                <w:r>
                  <w:rPr>
                    <w:noProof/>
                    <w:webHidden/>
                  </w:rPr>
                  <w:fldChar w:fldCharType="end"/>
                </w:r>
              </w:hyperlink>
            </w:p>
            <w:p w14:paraId="3860600C" w14:textId="520EF166" w:rsidR="00EE5233" w:rsidRDefault="00EE5233">
              <w:pPr>
                <w:pStyle w:val="TOC1"/>
                <w:tabs>
                  <w:tab w:val="right" w:leader="dot" w:pos="9350"/>
                </w:tabs>
                <w:rPr>
                  <w:rFonts w:eastAsiaTheme="minorEastAsia"/>
                  <w:b w:val="0"/>
                  <w:noProof/>
                  <w:lang w:eastAsia="en-CA"/>
                </w:rPr>
              </w:pPr>
              <w:hyperlink w:anchor="_Toc88849730" w:history="1">
                <w:r w:rsidRPr="006B1189">
                  <w:rPr>
                    <w:rStyle w:val="Hyperlink"/>
                    <w:noProof/>
                    <w:lang w:val="en-US"/>
                  </w:rPr>
                  <w:t>List of abbreviations</w:t>
                </w:r>
                <w:r>
                  <w:rPr>
                    <w:noProof/>
                    <w:webHidden/>
                  </w:rPr>
                  <w:tab/>
                </w:r>
                <w:r>
                  <w:rPr>
                    <w:noProof/>
                    <w:webHidden/>
                  </w:rPr>
                  <w:fldChar w:fldCharType="begin"/>
                </w:r>
                <w:r>
                  <w:rPr>
                    <w:noProof/>
                    <w:webHidden/>
                  </w:rPr>
                  <w:instrText xml:space="preserve"> PAGEREF _Toc88849730 \h </w:instrText>
                </w:r>
                <w:r>
                  <w:rPr>
                    <w:noProof/>
                    <w:webHidden/>
                  </w:rPr>
                </w:r>
                <w:r>
                  <w:rPr>
                    <w:noProof/>
                    <w:webHidden/>
                  </w:rPr>
                  <w:fldChar w:fldCharType="separate"/>
                </w:r>
                <w:r>
                  <w:rPr>
                    <w:noProof/>
                    <w:webHidden/>
                  </w:rPr>
                  <w:t>4</w:t>
                </w:r>
                <w:r>
                  <w:rPr>
                    <w:noProof/>
                    <w:webHidden/>
                  </w:rPr>
                  <w:fldChar w:fldCharType="end"/>
                </w:r>
              </w:hyperlink>
            </w:p>
            <w:p w14:paraId="645177A9" w14:textId="25EA81CF" w:rsidR="00EE5233" w:rsidRDefault="00EE5233">
              <w:pPr>
                <w:pStyle w:val="TOC1"/>
                <w:tabs>
                  <w:tab w:val="right" w:leader="dot" w:pos="9350"/>
                </w:tabs>
                <w:rPr>
                  <w:rFonts w:eastAsiaTheme="minorEastAsia"/>
                  <w:b w:val="0"/>
                  <w:noProof/>
                  <w:lang w:eastAsia="en-CA"/>
                </w:rPr>
              </w:pPr>
              <w:hyperlink w:anchor="_Toc88849731" w:history="1">
                <w:r w:rsidRPr="006B1189">
                  <w:rPr>
                    <w:rStyle w:val="Hyperlink"/>
                    <w:noProof/>
                    <w:lang w:val="en-US"/>
                  </w:rPr>
                  <w:t>1. Abstract</w:t>
                </w:r>
                <w:r>
                  <w:rPr>
                    <w:noProof/>
                    <w:webHidden/>
                  </w:rPr>
                  <w:tab/>
                </w:r>
                <w:r>
                  <w:rPr>
                    <w:noProof/>
                    <w:webHidden/>
                  </w:rPr>
                  <w:fldChar w:fldCharType="begin"/>
                </w:r>
                <w:r>
                  <w:rPr>
                    <w:noProof/>
                    <w:webHidden/>
                  </w:rPr>
                  <w:instrText xml:space="preserve"> PAGEREF _Toc88849731 \h </w:instrText>
                </w:r>
                <w:r>
                  <w:rPr>
                    <w:noProof/>
                    <w:webHidden/>
                  </w:rPr>
                </w:r>
                <w:r>
                  <w:rPr>
                    <w:noProof/>
                    <w:webHidden/>
                  </w:rPr>
                  <w:fldChar w:fldCharType="separate"/>
                </w:r>
                <w:r>
                  <w:rPr>
                    <w:noProof/>
                    <w:webHidden/>
                  </w:rPr>
                  <w:t>6</w:t>
                </w:r>
                <w:r>
                  <w:rPr>
                    <w:noProof/>
                    <w:webHidden/>
                  </w:rPr>
                  <w:fldChar w:fldCharType="end"/>
                </w:r>
              </w:hyperlink>
            </w:p>
            <w:p w14:paraId="24687D4A" w14:textId="5523F7C9" w:rsidR="00EE5233" w:rsidRDefault="00EE5233">
              <w:pPr>
                <w:pStyle w:val="TOC1"/>
                <w:tabs>
                  <w:tab w:val="right" w:leader="dot" w:pos="9350"/>
                </w:tabs>
                <w:rPr>
                  <w:rFonts w:eastAsiaTheme="minorEastAsia"/>
                  <w:b w:val="0"/>
                  <w:noProof/>
                  <w:lang w:eastAsia="en-CA"/>
                </w:rPr>
              </w:pPr>
              <w:hyperlink w:anchor="_Toc88849732" w:history="1">
                <w:r w:rsidRPr="006B1189">
                  <w:rPr>
                    <w:rStyle w:val="Hyperlink"/>
                    <w:noProof/>
                    <w:lang w:val="en-US"/>
                  </w:rPr>
                  <w:t>2. Introduction</w:t>
                </w:r>
                <w:r>
                  <w:rPr>
                    <w:noProof/>
                    <w:webHidden/>
                  </w:rPr>
                  <w:tab/>
                </w:r>
                <w:r>
                  <w:rPr>
                    <w:noProof/>
                    <w:webHidden/>
                  </w:rPr>
                  <w:fldChar w:fldCharType="begin"/>
                </w:r>
                <w:r>
                  <w:rPr>
                    <w:noProof/>
                    <w:webHidden/>
                  </w:rPr>
                  <w:instrText xml:space="preserve"> PAGEREF _Toc88849732 \h </w:instrText>
                </w:r>
                <w:r>
                  <w:rPr>
                    <w:noProof/>
                    <w:webHidden/>
                  </w:rPr>
                </w:r>
                <w:r>
                  <w:rPr>
                    <w:noProof/>
                    <w:webHidden/>
                  </w:rPr>
                  <w:fldChar w:fldCharType="separate"/>
                </w:r>
                <w:r>
                  <w:rPr>
                    <w:noProof/>
                    <w:webHidden/>
                  </w:rPr>
                  <w:t>6</w:t>
                </w:r>
                <w:r>
                  <w:rPr>
                    <w:noProof/>
                    <w:webHidden/>
                  </w:rPr>
                  <w:fldChar w:fldCharType="end"/>
                </w:r>
              </w:hyperlink>
            </w:p>
            <w:p w14:paraId="579B5321" w14:textId="3CA9657E" w:rsidR="00EE5233" w:rsidRDefault="00EE5233">
              <w:pPr>
                <w:pStyle w:val="TOC2"/>
                <w:tabs>
                  <w:tab w:val="right" w:leader="dot" w:pos="9350"/>
                </w:tabs>
                <w:rPr>
                  <w:rFonts w:eastAsiaTheme="minorEastAsia"/>
                  <w:noProof/>
                  <w:lang w:eastAsia="en-CA"/>
                </w:rPr>
              </w:pPr>
              <w:hyperlink w:anchor="_Toc88849733" w:history="1">
                <w:r w:rsidRPr="006B1189">
                  <w:rPr>
                    <w:rStyle w:val="Hyperlink"/>
                    <w:noProof/>
                  </w:rPr>
                  <w:t>2.1. Epigenetics</w:t>
                </w:r>
                <w:r>
                  <w:rPr>
                    <w:noProof/>
                    <w:webHidden/>
                  </w:rPr>
                  <w:tab/>
                </w:r>
                <w:r>
                  <w:rPr>
                    <w:noProof/>
                    <w:webHidden/>
                  </w:rPr>
                  <w:fldChar w:fldCharType="begin"/>
                </w:r>
                <w:r>
                  <w:rPr>
                    <w:noProof/>
                    <w:webHidden/>
                  </w:rPr>
                  <w:instrText xml:space="preserve"> PAGEREF _Toc88849733 \h </w:instrText>
                </w:r>
                <w:r>
                  <w:rPr>
                    <w:noProof/>
                    <w:webHidden/>
                  </w:rPr>
                </w:r>
                <w:r>
                  <w:rPr>
                    <w:noProof/>
                    <w:webHidden/>
                  </w:rPr>
                  <w:fldChar w:fldCharType="separate"/>
                </w:r>
                <w:r>
                  <w:rPr>
                    <w:noProof/>
                    <w:webHidden/>
                  </w:rPr>
                  <w:t>6</w:t>
                </w:r>
                <w:r>
                  <w:rPr>
                    <w:noProof/>
                    <w:webHidden/>
                  </w:rPr>
                  <w:fldChar w:fldCharType="end"/>
                </w:r>
              </w:hyperlink>
            </w:p>
            <w:p w14:paraId="7CD0EB42" w14:textId="3DD8C4CE" w:rsidR="00EE5233" w:rsidRDefault="00EE5233">
              <w:pPr>
                <w:pStyle w:val="TOC3"/>
                <w:tabs>
                  <w:tab w:val="right" w:leader="dot" w:pos="9350"/>
                </w:tabs>
                <w:rPr>
                  <w:rFonts w:eastAsiaTheme="minorEastAsia"/>
                  <w:noProof/>
                  <w:lang w:eastAsia="en-CA"/>
                </w:rPr>
              </w:pPr>
              <w:hyperlink w:anchor="_Toc88849734" w:history="1">
                <w:r w:rsidRPr="006B1189">
                  <w:rPr>
                    <w:rStyle w:val="Hyperlink"/>
                    <w:noProof/>
                    <w:lang w:val="en-US"/>
                  </w:rPr>
                  <w:t>2.1.1. Methylation</w:t>
                </w:r>
                <w:r>
                  <w:rPr>
                    <w:noProof/>
                    <w:webHidden/>
                  </w:rPr>
                  <w:tab/>
                </w:r>
                <w:r>
                  <w:rPr>
                    <w:noProof/>
                    <w:webHidden/>
                  </w:rPr>
                  <w:fldChar w:fldCharType="begin"/>
                </w:r>
                <w:r>
                  <w:rPr>
                    <w:noProof/>
                    <w:webHidden/>
                  </w:rPr>
                  <w:instrText xml:space="preserve"> PAGEREF _Toc88849734 \h </w:instrText>
                </w:r>
                <w:r>
                  <w:rPr>
                    <w:noProof/>
                    <w:webHidden/>
                  </w:rPr>
                </w:r>
                <w:r>
                  <w:rPr>
                    <w:noProof/>
                    <w:webHidden/>
                  </w:rPr>
                  <w:fldChar w:fldCharType="separate"/>
                </w:r>
                <w:r>
                  <w:rPr>
                    <w:noProof/>
                    <w:webHidden/>
                  </w:rPr>
                  <w:t>6</w:t>
                </w:r>
                <w:r>
                  <w:rPr>
                    <w:noProof/>
                    <w:webHidden/>
                  </w:rPr>
                  <w:fldChar w:fldCharType="end"/>
                </w:r>
              </w:hyperlink>
            </w:p>
            <w:p w14:paraId="75DE2DBF" w14:textId="27403F9A" w:rsidR="00EE5233" w:rsidRDefault="00EE5233">
              <w:pPr>
                <w:pStyle w:val="TOC3"/>
                <w:tabs>
                  <w:tab w:val="right" w:leader="dot" w:pos="9350"/>
                </w:tabs>
                <w:rPr>
                  <w:rFonts w:eastAsiaTheme="minorEastAsia"/>
                  <w:noProof/>
                  <w:lang w:eastAsia="en-CA"/>
                </w:rPr>
              </w:pPr>
              <w:hyperlink w:anchor="_Toc88849735" w:history="1">
                <w:r w:rsidRPr="006B1189">
                  <w:rPr>
                    <w:rStyle w:val="Hyperlink"/>
                    <w:noProof/>
                    <w:lang w:val="en-US"/>
                  </w:rPr>
                  <w:t>2.1.2. Gene regulation</w:t>
                </w:r>
                <w:r>
                  <w:rPr>
                    <w:noProof/>
                    <w:webHidden/>
                  </w:rPr>
                  <w:tab/>
                </w:r>
                <w:r>
                  <w:rPr>
                    <w:noProof/>
                    <w:webHidden/>
                  </w:rPr>
                  <w:fldChar w:fldCharType="begin"/>
                </w:r>
                <w:r>
                  <w:rPr>
                    <w:noProof/>
                    <w:webHidden/>
                  </w:rPr>
                  <w:instrText xml:space="preserve"> PAGEREF _Toc88849735 \h </w:instrText>
                </w:r>
                <w:r>
                  <w:rPr>
                    <w:noProof/>
                    <w:webHidden/>
                  </w:rPr>
                </w:r>
                <w:r>
                  <w:rPr>
                    <w:noProof/>
                    <w:webHidden/>
                  </w:rPr>
                  <w:fldChar w:fldCharType="separate"/>
                </w:r>
                <w:r>
                  <w:rPr>
                    <w:noProof/>
                    <w:webHidden/>
                  </w:rPr>
                  <w:t>6</w:t>
                </w:r>
                <w:r>
                  <w:rPr>
                    <w:noProof/>
                    <w:webHidden/>
                  </w:rPr>
                  <w:fldChar w:fldCharType="end"/>
                </w:r>
              </w:hyperlink>
            </w:p>
            <w:p w14:paraId="678DF271" w14:textId="365657D9" w:rsidR="00EE5233" w:rsidRDefault="00EE5233">
              <w:pPr>
                <w:pStyle w:val="TOC3"/>
                <w:tabs>
                  <w:tab w:val="right" w:leader="dot" w:pos="9350"/>
                </w:tabs>
                <w:rPr>
                  <w:rFonts w:eastAsiaTheme="minorEastAsia"/>
                  <w:noProof/>
                  <w:lang w:eastAsia="en-CA"/>
                </w:rPr>
              </w:pPr>
              <w:hyperlink w:anchor="_Toc88849736" w:history="1">
                <w:r w:rsidRPr="006B1189">
                  <w:rPr>
                    <w:rStyle w:val="Hyperlink"/>
                    <w:noProof/>
                    <w:lang w:val="en-US"/>
                  </w:rPr>
                  <w:t>2.1.3. Differentiation</w:t>
                </w:r>
                <w:r>
                  <w:rPr>
                    <w:noProof/>
                    <w:webHidden/>
                  </w:rPr>
                  <w:tab/>
                </w:r>
                <w:r>
                  <w:rPr>
                    <w:noProof/>
                    <w:webHidden/>
                  </w:rPr>
                  <w:fldChar w:fldCharType="begin"/>
                </w:r>
                <w:r>
                  <w:rPr>
                    <w:noProof/>
                    <w:webHidden/>
                  </w:rPr>
                  <w:instrText xml:space="preserve"> PAGEREF _Toc88849736 \h </w:instrText>
                </w:r>
                <w:r>
                  <w:rPr>
                    <w:noProof/>
                    <w:webHidden/>
                  </w:rPr>
                </w:r>
                <w:r>
                  <w:rPr>
                    <w:noProof/>
                    <w:webHidden/>
                  </w:rPr>
                  <w:fldChar w:fldCharType="separate"/>
                </w:r>
                <w:r>
                  <w:rPr>
                    <w:noProof/>
                    <w:webHidden/>
                  </w:rPr>
                  <w:t>7</w:t>
                </w:r>
                <w:r>
                  <w:rPr>
                    <w:noProof/>
                    <w:webHidden/>
                  </w:rPr>
                  <w:fldChar w:fldCharType="end"/>
                </w:r>
              </w:hyperlink>
            </w:p>
            <w:p w14:paraId="4B9AD535" w14:textId="549A2AC2" w:rsidR="00EE5233" w:rsidRDefault="00EE5233">
              <w:pPr>
                <w:pStyle w:val="TOC3"/>
                <w:tabs>
                  <w:tab w:val="right" w:leader="dot" w:pos="9350"/>
                </w:tabs>
                <w:rPr>
                  <w:rFonts w:eastAsiaTheme="minorEastAsia"/>
                  <w:noProof/>
                  <w:lang w:eastAsia="en-CA"/>
                </w:rPr>
              </w:pPr>
              <w:hyperlink w:anchor="_Toc88849737" w:history="1">
                <w:r w:rsidRPr="006B1189">
                  <w:rPr>
                    <w:rStyle w:val="Hyperlink"/>
                    <w:noProof/>
                    <w:lang w:val="en-US"/>
                  </w:rPr>
                  <w:t>2.1.4. Epimutations</w:t>
                </w:r>
                <w:r>
                  <w:rPr>
                    <w:noProof/>
                    <w:webHidden/>
                  </w:rPr>
                  <w:tab/>
                </w:r>
                <w:r>
                  <w:rPr>
                    <w:noProof/>
                    <w:webHidden/>
                  </w:rPr>
                  <w:fldChar w:fldCharType="begin"/>
                </w:r>
                <w:r>
                  <w:rPr>
                    <w:noProof/>
                    <w:webHidden/>
                  </w:rPr>
                  <w:instrText xml:space="preserve"> PAGEREF _Toc88849737 \h </w:instrText>
                </w:r>
                <w:r>
                  <w:rPr>
                    <w:noProof/>
                    <w:webHidden/>
                  </w:rPr>
                </w:r>
                <w:r>
                  <w:rPr>
                    <w:noProof/>
                    <w:webHidden/>
                  </w:rPr>
                  <w:fldChar w:fldCharType="separate"/>
                </w:r>
                <w:r>
                  <w:rPr>
                    <w:noProof/>
                    <w:webHidden/>
                  </w:rPr>
                  <w:t>7</w:t>
                </w:r>
                <w:r>
                  <w:rPr>
                    <w:noProof/>
                    <w:webHidden/>
                  </w:rPr>
                  <w:fldChar w:fldCharType="end"/>
                </w:r>
              </w:hyperlink>
            </w:p>
            <w:p w14:paraId="0DF22B46" w14:textId="7BC46150" w:rsidR="00EE5233" w:rsidRDefault="00EE5233">
              <w:pPr>
                <w:pStyle w:val="TOC2"/>
                <w:tabs>
                  <w:tab w:val="right" w:leader="dot" w:pos="9350"/>
                </w:tabs>
                <w:rPr>
                  <w:rFonts w:eastAsiaTheme="minorEastAsia"/>
                  <w:noProof/>
                  <w:lang w:eastAsia="en-CA"/>
                </w:rPr>
              </w:pPr>
              <w:hyperlink w:anchor="_Toc88849738" w:history="1">
                <w:r w:rsidRPr="006B1189">
                  <w:rPr>
                    <w:rStyle w:val="Hyperlink"/>
                    <w:noProof/>
                    <w:lang w:val="en-US"/>
                  </w:rPr>
                  <w:t>2.2. Implications to disease</w:t>
                </w:r>
                <w:r>
                  <w:rPr>
                    <w:noProof/>
                    <w:webHidden/>
                  </w:rPr>
                  <w:tab/>
                </w:r>
                <w:r>
                  <w:rPr>
                    <w:noProof/>
                    <w:webHidden/>
                  </w:rPr>
                  <w:fldChar w:fldCharType="begin"/>
                </w:r>
                <w:r>
                  <w:rPr>
                    <w:noProof/>
                    <w:webHidden/>
                  </w:rPr>
                  <w:instrText xml:space="preserve"> PAGEREF _Toc88849738 \h </w:instrText>
                </w:r>
                <w:r>
                  <w:rPr>
                    <w:noProof/>
                    <w:webHidden/>
                  </w:rPr>
                </w:r>
                <w:r>
                  <w:rPr>
                    <w:noProof/>
                    <w:webHidden/>
                  </w:rPr>
                  <w:fldChar w:fldCharType="separate"/>
                </w:r>
                <w:r>
                  <w:rPr>
                    <w:noProof/>
                    <w:webHidden/>
                  </w:rPr>
                  <w:t>8</w:t>
                </w:r>
                <w:r>
                  <w:rPr>
                    <w:noProof/>
                    <w:webHidden/>
                  </w:rPr>
                  <w:fldChar w:fldCharType="end"/>
                </w:r>
              </w:hyperlink>
            </w:p>
            <w:p w14:paraId="1E72C7D1" w14:textId="2688C611" w:rsidR="00EE5233" w:rsidRDefault="00EE5233">
              <w:pPr>
                <w:pStyle w:val="TOC3"/>
                <w:tabs>
                  <w:tab w:val="right" w:leader="dot" w:pos="9350"/>
                </w:tabs>
                <w:rPr>
                  <w:rFonts w:eastAsiaTheme="minorEastAsia"/>
                  <w:noProof/>
                  <w:lang w:eastAsia="en-CA"/>
                </w:rPr>
              </w:pPr>
              <w:hyperlink w:anchor="_Toc88849739" w:history="1">
                <w:r w:rsidRPr="006B1189">
                  <w:rPr>
                    <w:rStyle w:val="Hyperlink"/>
                    <w:noProof/>
                    <w:lang w:val="en-US"/>
                  </w:rPr>
                  <w:t>2.2.1. Cancer</w:t>
                </w:r>
                <w:r>
                  <w:rPr>
                    <w:noProof/>
                    <w:webHidden/>
                  </w:rPr>
                  <w:tab/>
                </w:r>
                <w:r>
                  <w:rPr>
                    <w:noProof/>
                    <w:webHidden/>
                  </w:rPr>
                  <w:fldChar w:fldCharType="begin"/>
                </w:r>
                <w:r>
                  <w:rPr>
                    <w:noProof/>
                    <w:webHidden/>
                  </w:rPr>
                  <w:instrText xml:space="preserve"> PAGEREF _Toc88849739 \h </w:instrText>
                </w:r>
                <w:r>
                  <w:rPr>
                    <w:noProof/>
                    <w:webHidden/>
                  </w:rPr>
                </w:r>
                <w:r>
                  <w:rPr>
                    <w:noProof/>
                    <w:webHidden/>
                  </w:rPr>
                  <w:fldChar w:fldCharType="separate"/>
                </w:r>
                <w:r>
                  <w:rPr>
                    <w:noProof/>
                    <w:webHidden/>
                  </w:rPr>
                  <w:t>8</w:t>
                </w:r>
                <w:r>
                  <w:rPr>
                    <w:noProof/>
                    <w:webHidden/>
                  </w:rPr>
                  <w:fldChar w:fldCharType="end"/>
                </w:r>
              </w:hyperlink>
            </w:p>
            <w:p w14:paraId="346856EC" w14:textId="6B690E52" w:rsidR="00EE5233" w:rsidRDefault="00EE5233">
              <w:pPr>
                <w:pStyle w:val="TOC3"/>
                <w:tabs>
                  <w:tab w:val="right" w:leader="dot" w:pos="9350"/>
                </w:tabs>
                <w:rPr>
                  <w:rFonts w:eastAsiaTheme="minorEastAsia"/>
                  <w:noProof/>
                  <w:lang w:eastAsia="en-CA"/>
                </w:rPr>
              </w:pPr>
              <w:hyperlink w:anchor="_Toc88849740" w:history="1">
                <w:r w:rsidRPr="006B1189">
                  <w:rPr>
                    <w:rStyle w:val="Hyperlink"/>
                    <w:noProof/>
                    <w:lang w:val="en-US"/>
                  </w:rPr>
                  <w:t>2.2.2. Glioma</w:t>
                </w:r>
                <w:r>
                  <w:rPr>
                    <w:noProof/>
                    <w:webHidden/>
                  </w:rPr>
                  <w:tab/>
                </w:r>
                <w:r>
                  <w:rPr>
                    <w:noProof/>
                    <w:webHidden/>
                  </w:rPr>
                  <w:fldChar w:fldCharType="begin"/>
                </w:r>
                <w:r>
                  <w:rPr>
                    <w:noProof/>
                    <w:webHidden/>
                  </w:rPr>
                  <w:instrText xml:space="preserve"> PAGEREF _Toc88849740 \h </w:instrText>
                </w:r>
                <w:r>
                  <w:rPr>
                    <w:noProof/>
                    <w:webHidden/>
                  </w:rPr>
                </w:r>
                <w:r>
                  <w:rPr>
                    <w:noProof/>
                    <w:webHidden/>
                  </w:rPr>
                  <w:fldChar w:fldCharType="separate"/>
                </w:r>
                <w:r>
                  <w:rPr>
                    <w:noProof/>
                    <w:webHidden/>
                  </w:rPr>
                  <w:t>9</w:t>
                </w:r>
                <w:r>
                  <w:rPr>
                    <w:noProof/>
                    <w:webHidden/>
                  </w:rPr>
                  <w:fldChar w:fldCharType="end"/>
                </w:r>
              </w:hyperlink>
            </w:p>
            <w:p w14:paraId="21DB65D7" w14:textId="5E5528BD" w:rsidR="00EE5233" w:rsidRDefault="00EE5233">
              <w:pPr>
                <w:pStyle w:val="TOC3"/>
                <w:tabs>
                  <w:tab w:val="right" w:leader="dot" w:pos="9350"/>
                </w:tabs>
                <w:rPr>
                  <w:rFonts w:eastAsiaTheme="minorEastAsia"/>
                  <w:noProof/>
                  <w:lang w:eastAsia="en-CA"/>
                </w:rPr>
              </w:pPr>
              <w:hyperlink w:anchor="_Toc88849741" w:history="1">
                <w:r w:rsidRPr="006B1189">
                  <w:rPr>
                    <w:rStyle w:val="Hyperlink"/>
                    <w:noProof/>
                    <w:lang w:val="en-US"/>
                  </w:rPr>
                  <w:t>2.2.3. Tumor-associated macrophages</w:t>
                </w:r>
                <w:r>
                  <w:rPr>
                    <w:noProof/>
                    <w:webHidden/>
                  </w:rPr>
                  <w:tab/>
                </w:r>
                <w:r>
                  <w:rPr>
                    <w:noProof/>
                    <w:webHidden/>
                  </w:rPr>
                  <w:fldChar w:fldCharType="begin"/>
                </w:r>
                <w:r>
                  <w:rPr>
                    <w:noProof/>
                    <w:webHidden/>
                  </w:rPr>
                  <w:instrText xml:space="preserve"> PAGEREF _Toc88849741 \h </w:instrText>
                </w:r>
                <w:r>
                  <w:rPr>
                    <w:noProof/>
                    <w:webHidden/>
                  </w:rPr>
                </w:r>
                <w:r>
                  <w:rPr>
                    <w:noProof/>
                    <w:webHidden/>
                  </w:rPr>
                  <w:fldChar w:fldCharType="separate"/>
                </w:r>
                <w:r>
                  <w:rPr>
                    <w:noProof/>
                    <w:webHidden/>
                  </w:rPr>
                  <w:t>9</w:t>
                </w:r>
                <w:r>
                  <w:rPr>
                    <w:noProof/>
                    <w:webHidden/>
                  </w:rPr>
                  <w:fldChar w:fldCharType="end"/>
                </w:r>
              </w:hyperlink>
            </w:p>
            <w:p w14:paraId="78DEB53B" w14:textId="6D66A992" w:rsidR="00EE5233" w:rsidRDefault="00EE5233">
              <w:pPr>
                <w:pStyle w:val="TOC3"/>
                <w:tabs>
                  <w:tab w:val="right" w:leader="dot" w:pos="9350"/>
                </w:tabs>
                <w:rPr>
                  <w:rFonts w:eastAsiaTheme="minorEastAsia"/>
                  <w:noProof/>
                  <w:lang w:eastAsia="en-CA"/>
                </w:rPr>
              </w:pPr>
              <w:hyperlink w:anchor="_Toc88849742" w:history="1">
                <w:r w:rsidRPr="006B1189">
                  <w:rPr>
                    <w:rStyle w:val="Hyperlink"/>
                    <w:noProof/>
                    <w:lang w:val="en-US"/>
                  </w:rPr>
                  <w:t>2.2.4. Potential for treatments</w:t>
                </w:r>
                <w:r>
                  <w:rPr>
                    <w:noProof/>
                    <w:webHidden/>
                  </w:rPr>
                  <w:tab/>
                </w:r>
                <w:r>
                  <w:rPr>
                    <w:noProof/>
                    <w:webHidden/>
                  </w:rPr>
                  <w:fldChar w:fldCharType="begin"/>
                </w:r>
                <w:r>
                  <w:rPr>
                    <w:noProof/>
                    <w:webHidden/>
                  </w:rPr>
                  <w:instrText xml:space="preserve"> PAGEREF _Toc88849742 \h </w:instrText>
                </w:r>
                <w:r>
                  <w:rPr>
                    <w:noProof/>
                    <w:webHidden/>
                  </w:rPr>
                </w:r>
                <w:r>
                  <w:rPr>
                    <w:noProof/>
                    <w:webHidden/>
                  </w:rPr>
                  <w:fldChar w:fldCharType="separate"/>
                </w:r>
                <w:r>
                  <w:rPr>
                    <w:noProof/>
                    <w:webHidden/>
                  </w:rPr>
                  <w:t>10</w:t>
                </w:r>
                <w:r>
                  <w:rPr>
                    <w:noProof/>
                    <w:webHidden/>
                  </w:rPr>
                  <w:fldChar w:fldCharType="end"/>
                </w:r>
              </w:hyperlink>
            </w:p>
            <w:p w14:paraId="12DB8741" w14:textId="0AEE2907" w:rsidR="00EE5233" w:rsidRDefault="00EE5233">
              <w:pPr>
                <w:pStyle w:val="TOC2"/>
                <w:tabs>
                  <w:tab w:val="right" w:leader="dot" w:pos="9350"/>
                </w:tabs>
                <w:rPr>
                  <w:rFonts w:eastAsiaTheme="minorEastAsia"/>
                  <w:noProof/>
                  <w:lang w:eastAsia="en-CA"/>
                </w:rPr>
              </w:pPr>
              <w:hyperlink w:anchor="_Toc88849743" w:history="1">
                <w:r w:rsidRPr="006B1189">
                  <w:rPr>
                    <w:rStyle w:val="Hyperlink"/>
                    <w:noProof/>
                    <w:lang w:val="en-US"/>
                  </w:rPr>
                  <w:t>2.3. Quantifying methylation</w:t>
                </w:r>
                <w:r>
                  <w:rPr>
                    <w:noProof/>
                    <w:webHidden/>
                  </w:rPr>
                  <w:tab/>
                </w:r>
                <w:r>
                  <w:rPr>
                    <w:noProof/>
                    <w:webHidden/>
                  </w:rPr>
                  <w:fldChar w:fldCharType="begin"/>
                </w:r>
                <w:r>
                  <w:rPr>
                    <w:noProof/>
                    <w:webHidden/>
                  </w:rPr>
                  <w:instrText xml:space="preserve"> PAGEREF _Toc88849743 \h </w:instrText>
                </w:r>
                <w:r>
                  <w:rPr>
                    <w:noProof/>
                    <w:webHidden/>
                  </w:rPr>
                </w:r>
                <w:r>
                  <w:rPr>
                    <w:noProof/>
                    <w:webHidden/>
                  </w:rPr>
                  <w:fldChar w:fldCharType="separate"/>
                </w:r>
                <w:r>
                  <w:rPr>
                    <w:noProof/>
                    <w:webHidden/>
                  </w:rPr>
                  <w:t>10</w:t>
                </w:r>
                <w:r>
                  <w:rPr>
                    <w:noProof/>
                    <w:webHidden/>
                  </w:rPr>
                  <w:fldChar w:fldCharType="end"/>
                </w:r>
              </w:hyperlink>
            </w:p>
            <w:p w14:paraId="0AE094F8" w14:textId="70D7AE79" w:rsidR="00EE5233" w:rsidRDefault="00EE5233">
              <w:pPr>
                <w:pStyle w:val="TOC3"/>
                <w:tabs>
                  <w:tab w:val="right" w:leader="dot" w:pos="9350"/>
                </w:tabs>
                <w:rPr>
                  <w:rFonts w:eastAsiaTheme="minorEastAsia"/>
                  <w:noProof/>
                  <w:lang w:eastAsia="en-CA"/>
                </w:rPr>
              </w:pPr>
              <w:hyperlink w:anchor="_Toc88849744" w:history="1">
                <w:r w:rsidRPr="006B1189">
                  <w:rPr>
                    <w:rStyle w:val="Hyperlink"/>
                    <w:noProof/>
                    <w:lang w:val="en-US"/>
                  </w:rPr>
                  <w:t>2.3.1. Methylation arrays</w:t>
                </w:r>
                <w:r>
                  <w:rPr>
                    <w:noProof/>
                    <w:webHidden/>
                  </w:rPr>
                  <w:tab/>
                </w:r>
                <w:r>
                  <w:rPr>
                    <w:noProof/>
                    <w:webHidden/>
                  </w:rPr>
                  <w:fldChar w:fldCharType="begin"/>
                </w:r>
                <w:r>
                  <w:rPr>
                    <w:noProof/>
                    <w:webHidden/>
                  </w:rPr>
                  <w:instrText xml:space="preserve"> PAGEREF _Toc88849744 \h </w:instrText>
                </w:r>
                <w:r>
                  <w:rPr>
                    <w:noProof/>
                    <w:webHidden/>
                  </w:rPr>
                </w:r>
                <w:r>
                  <w:rPr>
                    <w:noProof/>
                    <w:webHidden/>
                  </w:rPr>
                  <w:fldChar w:fldCharType="separate"/>
                </w:r>
                <w:r>
                  <w:rPr>
                    <w:noProof/>
                    <w:webHidden/>
                  </w:rPr>
                  <w:t>10</w:t>
                </w:r>
                <w:r>
                  <w:rPr>
                    <w:noProof/>
                    <w:webHidden/>
                  </w:rPr>
                  <w:fldChar w:fldCharType="end"/>
                </w:r>
              </w:hyperlink>
            </w:p>
            <w:p w14:paraId="64BFA517" w14:textId="1A6BAD44" w:rsidR="00EE5233" w:rsidRDefault="00EE5233">
              <w:pPr>
                <w:pStyle w:val="TOC3"/>
                <w:tabs>
                  <w:tab w:val="right" w:leader="dot" w:pos="9350"/>
                </w:tabs>
                <w:rPr>
                  <w:rFonts w:eastAsiaTheme="minorEastAsia"/>
                  <w:noProof/>
                  <w:lang w:eastAsia="en-CA"/>
                </w:rPr>
              </w:pPr>
              <w:hyperlink w:anchor="_Toc88849745" w:history="1">
                <w:r w:rsidRPr="006B1189">
                  <w:rPr>
                    <w:rStyle w:val="Hyperlink"/>
                    <w:noProof/>
                    <w:lang w:val="en-US"/>
                  </w:rPr>
                  <w:t>2.3.2. Whole genome bisulfite sequencing</w:t>
                </w:r>
                <w:r>
                  <w:rPr>
                    <w:noProof/>
                    <w:webHidden/>
                  </w:rPr>
                  <w:tab/>
                </w:r>
                <w:r>
                  <w:rPr>
                    <w:noProof/>
                    <w:webHidden/>
                  </w:rPr>
                  <w:fldChar w:fldCharType="begin"/>
                </w:r>
                <w:r>
                  <w:rPr>
                    <w:noProof/>
                    <w:webHidden/>
                  </w:rPr>
                  <w:instrText xml:space="preserve"> PAGEREF _Toc88849745 \h </w:instrText>
                </w:r>
                <w:r>
                  <w:rPr>
                    <w:noProof/>
                    <w:webHidden/>
                  </w:rPr>
                </w:r>
                <w:r>
                  <w:rPr>
                    <w:noProof/>
                    <w:webHidden/>
                  </w:rPr>
                  <w:fldChar w:fldCharType="separate"/>
                </w:r>
                <w:r>
                  <w:rPr>
                    <w:noProof/>
                    <w:webHidden/>
                  </w:rPr>
                  <w:t>11</w:t>
                </w:r>
                <w:r>
                  <w:rPr>
                    <w:noProof/>
                    <w:webHidden/>
                  </w:rPr>
                  <w:fldChar w:fldCharType="end"/>
                </w:r>
              </w:hyperlink>
            </w:p>
            <w:p w14:paraId="272D49A2" w14:textId="46BC40BE" w:rsidR="00EE5233" w:rsidRDefault="00EE5233">
              <w:pPr>
                <w:pStyle w:val="TOC3"/>
                <w:tabs>
                  <w:tab w:val="right" w:leader="dot" w:pos="9350"/>
                </w:tabs>
                <w:rPr>
                  <w:rFonts w:eastAsiaTheme="minorEastAsia"/>
                  <w:noProof/>
                  <w:lang w:eastAsia="en-CA"/>
                </w:rPr>
              </w:pPr>
              <w:hyperlink w:anchor="_Toc88849746" w:history="1">
                <w:r w:rsidRPr="006B1189">
                  <w:rPr>
                    <w:rStyle w:val="Hyperlink"/>
                    <w:noProof/>
                    <w:lang w:val="en-US"/>
                  </w:rPr>
                  <w:t>2.3.3. Single cell bisulfite sequencing</w:t>
                </w:r>
                <w:r>
                  <w:rPr>
                    <w:noProof/>
                    <w:webHidden/>
                  </w:rPr>
                  <w:tab/>
                </w:r>
                <w:r>
                  <w:rPr>
                    <w:noProof/>
                    <w:webHidden/>
                  </w:rPr>
                  <w:fldChar w:fldCharType="begin"/>
                </w:r>
                <w:r>
                  <w:rPr>
                    <w:noProof/>
                    <w:webHidden/>
                  </w:rPr>
                  <w:instrText xml:space="preserve"> PAGEREF _Toc88849746 \h </w:instrText>
                </w:r>
                <w:r>
                  <w:rPr>
                    <w:noProof/>
                    <w:webHidden/>
                  </w:rPr>
                </w:r>
                <w:r>
                  <w:rPr>
                    <w:noProof/>
                    <w:webHidden/>
                  </w:rPr>
                  <w:fldChar w:fldCharType="separate"/>
                </w:r>
                <w:r>
                  <w:rPr>
                    <w:noProof/>
                    <w:webHidden/>
                  </w:rPr>
                  <w:t>11</w:t>
                </w:r>
                <w:r>
                  <w:rPr>
                    <w:noProof/>
                    <w:webHidden/>
                  </w:rPr>
                  <w:fldChar w:fldCharType="end"/>
                </w:r>
              </w:hyperlink>
            </w:p>
            <w:p w14:paraId="0F6EA35F" w14:textId="0D7E1CE1" w:rsidR="00EE5233" w:rsidRDefault="00EE5233">
              <w:pPr>
                <w:pStyle w:val="TOC2"/>
                <w:tabs>
                  <w:tab w:val="right" w:leader="dot" w:pos="9350"/>
                </w:tabs>
                <w:rPr>
                  <w:rFonts w:eastAsiaTheme="minorEastAsia"/>
                  <w:noProof/>
                  <w:lang w:eastAsia="en-CA"/>
                </w:rPr>
              </w:pPr>
              <w:hyperlink w:anchor="_Toc88849747" w:history="1">
                <w:r w:rsidRPr="006B1189">
                  <w:rPr>
                    <w:rStyle w:val="Hyperlink"/>
                    <w:noProof/>
                    <w:lang w:val="en-US"/>
                  </w:rPr>
                  <w:t>2.4. Project aim</w:t>
                </w:r>
                <w:r>
                  <w:rPr>
                    <w:noProof/>
                    <w:webHidden/>
                  </w:rPr>
                  <w:tab/>
                </w:r>
                <w:r>
                  <w:rPr>
                    <w:noProof/>
                    <w:webHidden/>
                  </w:rPr>
                  <w:fldChar w:fldCharType="begin"/>
                </w:r>
                <w:r>
                  <w:rPr>
                    <w:noProof/>
                    <w:webHidden/>
                  </w:rPr>
                  <w:instrText xml:space="preserve"> PAGEREF _Toc88849747 \h </w:instrText>
                </w:r>
                <w:r>
                  <w:rPr>
                    <w:noProof/>
                    <w:webHidden/>
                  </w:rPr>
                </w:r>
                <w:r>
                  <w:rPr>
                    <w:noProof/>
                    <w:webHidden/>
                  </w:rPr>
                  <w:fldChar w:fldCharType="separate"/>
                </w:r>
                <w:r>
                  <w:rPr>
                    <w:noProof/>
                    <w:webHidden/>
                  </w:rPr>
                  <w:t>12</w:t>
                </w:r>
                <w:r>
                  <w:rPr>
                    <w:noProof/>
                    <w:webHidden/>
                  </w:rPr>
                  <w:fldChar w:fldCharType="end"/>
                </w:r>
              </w:hyperlink>
            </w:p>
            <w:p w14:paraId="227E2CFC" w14:textId="41EE1CB6" w:rsidR="00EE5233" w:rsidRDefault="00EE5233">
              <w:pPr>
                <w:pStyle w:val="TOC1"/>
                <w:tabs>
                  <w:tab w:val="right" w:leader="dot" w:pos="9350"/>
                </w:tabs>
                <w:rPr>
                  <w:rFonts w:eastAsiaTheme="minorEastAsia"/>
                  <w:b w:val="0"/>
                  <w:noProof/>
                  <w:lang w:eastAsia="en-CA"/>
                </w:rPr>
              </w:pPr>
              <w:hyperlink w:anchor="_Toc88849748" w:history="1">
                <w:r w:rsidRPr="006B1189">
                  <w:rPr>
                    <w:rStyle w:val="Hyperlink"/>
                    <w:noProof/>
                    <w:lang w:val="en-US"/>
                  </w:rPr>
                  <w:t>3. Methods</w:t>
                </w:r>
                <w:r>
                  <w:rPr>
                    <w:noProof/>
                    <w:webHidden/>
                  </w:rPr>
                  <w:tab/>
                </w:r>
                <w:r>
                  <w:rPr>
                    <w:noProof/>
                    <w:webHidden/>
                  </w:rPr>
                  <w:fldChar w:fldCharType="begin"/>
                </w:r>
                <w:r>
                  <w:rPr>
                    <w:noProof/>
                    <w:webHidden/>
                  </w:rPr>
                  <w:instrText xml:space="preserve"> PAGEREF _Toc88849748 \h </w:instrText>
                </w:r>
                <w:r>
                  <w:rPr>
                    <w:noProof/>
                    <w:webHidden/>
                  </w:rPr>
                </w:r>
                <w:r>
                  <w:rPr>
                    <w:noProof/>
                    <w:webHidden/>
                  </w:rPr>
                  <w:fldChar w:fldCharType="separate"/>
                </w:r>
                <w:r>
                  <w:rPr>
                    <w:noProof/>
                    <w:webHidden/>
                  </w:rPr>
                  <w:t>12</w:t>
                </w:r>
                <w:r>
                  <w:rPr>
                    <w:noProof/>
                    <w:webHidden/>
                  </w:rPr>
                  <w:fldChar w:fldCharType="end"/>
                </w:r>
              </w:hyperlink>
            </w:p>
            <w:p w14:paraId="5D907F3C" w14:textId="05189FAC" w:rsidR="00EE5233" w:rsidRDefault="00EE5233">
              <w:pPr>
                <w:pStyle w:val="TOC2"/>
                <w:tabs>
                  <w:tab w:val="right" w:leader="dot" w:pos="9350"/>
                </w:tabs>
                <w:rPr>
                  <w:rFonts w:eastAsiaTheme="minorEastAsia"/>
                  <w:noProof/>
                  <w:lang w:eastAsia="en-CA"/>
                </w:rPr>
              </w:pPr>
              <w:hyperlink w:anchor="_Toc88849749" w:history="1">
                <w:r w:rsidRPr="006B1189">
                  <w:rPr>
                    <w:rStyle w:val="Hyperlink"/>
                    <w:noProof/>
                    <w:lang w:val="en-US"/>
                  </w:rPr>
                  <w:t>3.1. scMethrix</w:t>
                </w:r>
                <w:r>
                  <w:rPr>
                    <w:noProof/>
                    <w:webHidden/>
                  </w:rPr>
                  <w:tab/>
                </w:r>
                <w:r>
                  <w:rPr>
                    <w:noProof/>
                    <w:webHidden/>
                  </w:rPr>
                  <w:fldChar w:fldCharType="begin"/>
                </w:r>
                <w:r>
                  <w:rPr>
                    <w:noProof/>
                    <w:webHidden/>
                  </w:rPr>
                  <w:instrText xml:space="preserve"> PAGEREF _Toc88849749 \h </w:instrText>
                </w:r>
                <w:r>
                  <w:rPr>
                    <w:noProof/>
                    <w:webHidden/>
                  </w:rPr>
                </w:r>
                <w:r>
                  <w:rPr>
                    <w:noProof/>
                    <w:webHidden/>
                  </w:rPr>
                  <w:fldChar w:fldCharType="separate"/>
                </w:r>
                <w:r>
                  <w:rPr>
                    <w:noProof/>
                    <w:webHidden/>
                  </w:rPr>
                  <w:t>12</w:t>
                </w:r>
                <w:r>
                  <w:rPr>
                    <w:noProof/>
                    <w:webHidden/>
                  </w:rPr>
                  <w:fldChar w:fldCharType="end"/>
                </w:r>
              </w:hyperlink>
            </w:p>
            <w:p w14:paraId="0B6E09C6" w14:textId="7612471B" w:rsidR="00EE5233" w:rsidRDefault="00EE5233">
              <w:pPr>
                <w:pStyle w:val="TOC3"/>
                <w:tabs>
                  <w:tab w:val="right" w:leader="dot" w:pos="9350"/>
                </w:tabs>
                <w:rPr>
                  <w:rFonts w:eastAsiaTheme="minorEastAsia"/>
                  <w:noProof/>
                  <w:lang w:eastAsia="en-CA"/>
                </w:rPr>
              </w:pPr>
              <w:hyperlink w:anchor="_Toc88849750" w:history="1">
                <w:r w:rsidRPr="006B1189">
                  <w:rPr>
                    <w:rStyle w:val="Hyperlink"/>
                    <w:noProof/>
                    <w:lang w:val="en-US"/>
                  </w:rPr>
                  <w:t>3.1.1. Overview</w:t>
                </w:r>
                <w:r>
                  <w:rPr>
                    <w:noProof/>
                    <w:webHidden/>
                  </w:rPr>
                  <w:tab/>
                </w:r>
                <w:r>
                  <w:rPr>
                    <w:noProof/>
                    <w:webHidden/>
                  </w:rPr>
                  <w:fldChar w:fldCharType="begin"/>
                </w:r>
                <w:r>
                  <w:rPr>
                    <w:noProof/>
                    <w:webHidden/>
                  </w:rPr>
                  <w:instrText xml:space="preserve"> PAGEREF _Toc88849750 \h </w:instrText>
                </w:r>
                <w:r>
                  <w:rPr>
                    <w:noProof/>
                    <w:webHidden/>
                  </w:rPr>
                </w:r>
                <w:r>
                  <w:rPr>
                    <w:noProof/>
                    <w:webHidden/>
                  </w:rPr>
                  <w:fldChar w:fldCharType="separate"/>
                </w:r>
                <w:r>
                  <w:rPr>
                    <w:noProof/>
                    <w:webHidden/>
                  </w:rPr>
                  <w:t>12</w:t>
                </w:r>
                <w:r>
                  <w:rPr>
                    <w:noProof/>
                    <w:webHidden/>
                  </w:rPr>
                  <w:fldChar w:fldCharType="end"/>
                </w:r>
              </w:hyperlink>
            </w:p>
            <w:p w14:paraId="1779B6C4" w14:textId="28F74032" w:rsidR="00EE5233" w:rsidRDefault="00EE5233">
              <w:pPr>
                <w:pStyle w:val="TOC3"/>
                <w:tabs>
                  <w:tab w:val="right" w:leader="dot" w:pos="9350"/>
                </w:tabs>
                <w:rPr>
                  <w:rFonts w:eastAsiaTheme="minorEastAsia"/>
                  <w:noProof/>
                  <w:lang w:eastAsia="en-CA"/>
                </w:rPr>
              </w:pPr>
              <w:hyperlink w:anchor="_Toc88849751" w:history="1">
                <w:r w:rsidRPr="006B1189">
                  <w:rPr>
                    <w:rStyle w:val="Hyperlink"/>
                    <w:noProof/>
                    <w:lang w:val="en-US"/>
                  </w:rPr>
                  <w:t>3.1.2. Data handling</w:t>
                </w:r>
                <w:r>
                  <w:rPr>
                    <w:noProof/>
                    <w:webHidden/>
                  </w:rPr>
                  <w:tab/>
                </w:r>
                <w:r>
                  <w:rPr>
                    <w:noProof/>
                    <w:webHidden/>
                  </w:rPr>
                  <w:fldChar w:fldCharType="begin"/>
                </w:r>
                <w:r>
                  <w:rPr>
                    <w:noProof/>
                    <w:webHidden/>
                  </w:rPr>
                  <w:instrText xml:space="preserve"> PAGEREF _Toc88849751 \h </w:instrText>
                </w:r>
                <w:r>
                  <w:rPr>
                    <w:noProof/>
                    <w:webHidden/>
                  </w:rPr>
                </w:r>
                <w:r>
                  <w:rPr>
                    <w:noProof/>
                    <w:webHidden/>
                  </w:rPr>
                  <w:fldChar w:fldCharType="separate"/>
                </w:r>
                <w:r>
                  <w:rPr>
                    <w:noProof/>
                    <w:webHidden/>
                  </w:rPr>
                  <w:t>13</w:t>
                </w:r>
                <w:r>
                  <w:rPr>
                    <w:noProof/>
                    <w:webHidden/>
                  </w:rPr>
                  <w:fldChar w:fldCharType="end"/>
                </w:r>
              </w:hyperlink>
            </w:p>
            <w:p w14:paraId="33653BC5" w14:textId="4C334F27" w:rsidR="00EE5233" w:rsidRDefault="00EE5233">
              <w:pPr>
                <w:pStyle w:val="TOC3"/>
                <w:tabs>
                  <w:tab w:val="right" w:leader="dot" w:pos="9350"/>
                </w:tabs>
                <w:rPr>
                  <w:rFonts w:eastAsiaTheme="minorEastAsia"/>
                  <w:noProof/>
                  <w:lang w:eastAsia="en-CA"/>
                </w:rPr>
              </w:pPr>
              <w:hyperlink w:anchor="_Toc88849752" w:history="1">
                <w:r w:rsidRPr="006B1189">
                  <w:rPr>
                    <w:rStyle w:val="Hyperlink"/>
                    <w:noProof/>
                    <w:lang w:val="en-US"/>
                  </w:rPr>
                  <w:t>3.1.3. Analysis</w:t>
                </w:r>
                <w:r>
                  <w:rPr>
                    <w:noProof/>
                    <w:webHidden/>
                  </w:rPr>
                  <w:tab/>
                </w:r>
                <w:r>
                  <w:rPr>
                    <w:noProof/>
                    <w:webHidden/>
                  </w:rPr>
                  <w:fldChar w:fldCharType="begin"/>
                </w:r>
                <w:r>
                  <w:rPr>
                    <w:noProof/>
                    <w:webHidden/>
                  </w:rPr>
                  <w:instrText xml:space="preserve"> PAGEREF _Toc88849752 \h </w:instrText>
                </w:r>
                <w:r>
                  <w:rPr>
                    <w:noProof/>
                    <w:webHidden/>
                  </w:rPr>
                </w:r>
                <w:r>
                  <w:rPr>
                    <w:noProof/>
                    <w:webHidden/>
                  </w:rPr>
                  <w:fldChar w:fldCharType="separate"/>
                </w:r>
                <w:r>
                  <w:rPr>
                    <w:noProof/>
                    <w:webHidden/>
                  </w:rPr>
                  <w:t>14</w:t>
                </w:r>
                <w:r>
                  <w:rPr>
                    <w:noProof/>
                    <w:webHidden/>
                  </w:rPr>
                  <w:fldChar w:fldCharType="end"/>
                </w:r>
              </w:hyperlink>
            </w:p>
            <w:p w14:paraId="4DB2C1BE" w14:textId="1E99CBEC" w:rsidR="00EE5233" w:rsidRDefault="00EE5233">
              <w:pPr>
                <w:pStyle w:val="TOC3"/>
                <w:tabs>
                  <w:tab w:val="right" w:leader="dot" w:pos="9350"/>
                </w:tabs>
                <w:rPr>
                  <w:rFonts w:eastAsiaTheme="minorEastAsia"/>
                  <w:noProof/>
                  <w:lang w:eastAsia="en-CA"/>
                </w:rPr>
              </w:pPr>
              <w:hyperlink w:anchor="_Toc88849753" w:history="1">
                <w:r w:rsidRPr="006B1189">
                  <w:rPr>
                    <w:rStyle w:val="Hyperlink"/>
                    <w:noProof/>
                    <w:lang w:val="en-US"/>
                  </w:rPr>
                  <w:t>3.1.4. Additional Features</w:t>
                </w:r>
                <w:r>
                  <w:rPr>
                    <w:noProof/>
                    <w:webHidden/>
                  </w:rPr>
                  <w:tab/>
                </w:r>
                <w:r>
                  <w:rPr>
                    <w:noProof/>
                    <w:webHidden/>
                  </w:rPr>
                  <w:fldChar w:fldCharType="begin"/>
                </w:r>
                <w:r>
                  <w:rPr>
                    <w:noProof/>
                    <w:webHidden/>
                  </w:rPr>
                  <w:instrText xml:space="preserve"> PAGEREF _Toc88849753 \h </w:instrText>
                </w:r>
                <w:r>
                  <w:rPr>
                    <w:noProof/>
                    <w:webHidden/>
                  </w:rPr>
                </w:r>
                <w:r>
                  <w:rPr>
                    <w:noProof/>
                    <w:webHidden/>
                  </w:rPr>
                  <w:fldChar w:fldCharType="separate"/>
                </w:r>
                <w:r>
                  <w:rPr>
                    <w:noProof/>
                    <w:webHidden/>
                  </w:rPr>
                  <w:t>18</w:t>
                </w:r>
                <w:r>
                  <w:rPr>
                    <w:noProof/>
                    <w:webHidden/>
                  </w:rPr>
                  <w:fldChar w:fldCharType="end"/>
                </w:r>
              </w:hyperlink>
            </w:p>
            <w:p w14:paraId="5DBF734F" w14:textId="2D72560C" w:rsidR="00EE5233" w:rsidRDefault="00EE5233">
              <w:pPr>
                <w:pStyle w:val="TOC3"/>
                <w:tabs>
                  <w:tab w:val="right" w:leader="dot" w:pos="9350"/>
                </w:tabs>
                <w:rPr>
                  <w:rFonts w:eastAsiaTheme="minorEastAsia"/>
                  <w:noProof/>
                  <w:lang w:eastAsia="en-CA"/>
                </w:rPr>
              </w:pPr>
              <w:hyperlink w:anchor="_Toc88849754" w:history="1">
                <w:r w:rsidRPr="006B1189">
                  <w:rPr>
                    <w:rStyle w:val="Hyperlink"/>
                    <w:noProof/>
                    <w:lang w:val="en-US"/>
                  </w:rPr>
                  <w:t>3.1.5. Performance</w:t>
                </w:r>
                <w:r>
                  <w:rPr>
                    <w:noProof/>
                    <w:webHidden/>
                  </w:rPr>
                  <w:tab/>
                </w:r>
                <w:r>
                  <w:rPr>
                    <w:noProof/>
                    <w:webHidden/>
                  </w:rPr>
                  <w:fldChar w:fldCharType="begin"/>
                </w:r>
                <w:r>
                  <w:rPr>
                    <w:noProof/>
                    <w:webHidden/>
                  </w:rPr>
                  <w:instrText xml:space="preserve"> PAGEREF _Toc88849754 \h </w:instrText>
                </w:r>
                <w:r>
                  <w:rPr>
                    <w:noProof/>
                    <w:webHidden/>
                  </w:rPr>
                </w:r>
                <w:r>
                  <w:rPr>
                    <w:noProof/>
                    <w:webHidden/>
                  </w:rPr>
                  <w:fldChar w:fldCharType="separate"/>
                </w:r>
                <w:r>
                  <w:rPr>
                    <w:noProof/>
                    <w:webHidden/>
                  </w:rPr>
                  <w:t>18</w:t>
                </w:r>
                <w:r>
                  <w:rPr>
                    <w:noProof/>
                    <w:webHidden/>
                  </w:rPr>
                  <w:fldChar w:fldCharType="end"/>
                </w:r>
              </w:hyperlink>
            </w:p>
            <w:p w14:paraId="14B77D03" w14:textId="73AE7617" w:rsidR="00EE5233" w:rsidRDefault="00EE5233">
              <w:pPr>
                <w:pStyle w:val="TOC3"/>
                <w:tabs>
                  <w:tab w:val="right" w:leader="dot" w:pos="9350"/>
                </w:tabs>
                <w:rPr>
                  <w:rFonts w:eastAsiaTheme="minorEastAsia"/>
                  <w:noProof/>
                  <w:lang w:eastAsia="en-CA"/>
                </w:rPr>
              </w:pPr>
              <w:hyperlink w:anchor="_Toc88849755" w:history="1">
                <w:r w:rsidRPr="006B1189">
                  <w:rPr>
                    <w:rStyle w:val="Hyperlink"/>
                    <w:noProof/>
                    <w:lang w:val="en-US"/>
                  </w:rPr>
                  <w:t>3.1.6. Validation</w:t>
                </w:r>
                <w:r>
                  <w:rPr>
                    <w:noProof/>
                    <w:webHidden/>
                  </w:rPr>
                  <w:tab/>
                </w:r>
                <w:r>
                  <w:rPr>
                    <w:noProof/>
                    <w:webHidden/>
                  </w:rPr>
                  <w:fldChar w:fldCharType="begin"/>
                </w:r>
                <w:r>
                  <w:rPr>
                    <w:noProof/>
                    <w:webHidden/>
                  </w:rPr>
                  <w:instrText xml:space="preserve"> PAGEREF _Toc88849755 \h </w:instrText>
                </w:r>
                <w:r>
                  <w:rPr>
                    <w:noProof/>
                    <w:webHidden/>
                  </w:rPr>
                </w:r>
                <w:r>
                  <w:rPr>
                    <w:noProof/>
                    <w:webHidden/>
                  </w:rPr>
                  <w:fldChar w:fldCharType="separate"/>
                </w:r>
                <w:r>
                  <w:rPr>
                    <w:noProof/>
                    <w:webHidden/>
                  </w:rPr>
                  <w:t>18</w:t>
                </w:r>
                <w:r>
                  <w:rPr>
                    <w:noProof/>
                    <w:webHidden/>
                  </w:rPr>
                  <w:fldChar w:fldCharType="end"/>
                </w:r>
              </w:hyperlink>
            </w:p>
            <w:p w14:paraId="5E43915D" w14:textId="6401EFE5" w:rsidR="00EE5233" w:rsidRDefault="00EE5233">
              <w:pPr>
                <w:pStyle w:val="TOC2"/>
                <w:tabs>
                  <w:tab w:val="right" w:leader="dot" w:pos="9350"/>
                </w:tabs>
                <w:rPr>
                  <w:rFonts w:eastAsiaTheme="minorEastAsia"/>
                  <w:noProof/>
                  <w:lang w:eastAsia="en-CA"/>
                </w:rPr>
              </w:pPr>
              <w:hyperlink w:anchor="_Toc88849756" w:history="1">
                <w:r w:rsidRPr="006B1189">
                  <w:rPr>
                    <w:rStyle w:val="Hyperlink"/>
                    <w:noProof/>
                    <w:lang w:val="en-US"/>
                  </w:rPr>
                  <w:t>3.2. Glioma tumor-associated macrophages</w:t>
                </w:r>
                <w:r>
                  <w:rPr>
                    <w:noProof/>
                    <w:webHidden/>
                  </w:rPr>
                  <w:tab/>
                </w:r>
                <w:r>
                  <w:rPr>
                    <w:noProof/>
                    <w:webHidden/>
                  </w:rPr>
                  <w:fldChar w:fldCharType="begin"/>
                </w:r>
                <w:r>
                  <w:rPr>
                    <w:noProof/>
                    <w:webHidden/>
                  </w:rPr>
                  <w:instrText xml:space="preserve"> PAGEREF _Toc88849756 \h </w:instrText>
                </w:r>
                <w:r>
                  <w:rPr>
                    <w:noProof/>
                    <w:webHidden/>
                  </w:rPr>
                </w:r>
                <w:r>
                  <w:rPr>
                    <w:noProof/>
                    <w:webHidden/>
                  </w:rPr>
                  <w:fldChar w:fldCharType="separate"/>
                </w:r>
                <w:r>
                  <w:rPr>
                    <w:noProof/>
                    <w:webHidden/>
                  </w:rPr>
                  <w:t>19</w:t>
                </w:r>
                <w:r>
                  <w:rPr>
                    <w:noProof/>
                    <w:webHidden/>
                  </w:rPr>
                  <w:fldChar w:fldCharType="end"/>
                </w:r>
              </w:hyperlink>
            </w:p>
            <w:p w14:paraId="612C7C3E" w14:textId="69E75569" w:rsidR="00EE5233" w:rsidRDefault="00EE5233">
              <w:pPr>
                <w:pStyle w:val="TOC3"/>
                <w:tabs>
                  <w:tab w:val="right" w:leader="dot" w:pos="9350"/>
                </w:tabs>
                <w:rPr>
                  <w:rFonts w:eastAsiaTheme="minorEastAsia"/>
                  <w:noProof/>
                  <w:lang w:eastAsia="en-CA"/>
                </w:rPr>
              </w:pPr>
              <w:hyperlink w:anchor="_Toc88849757" w:history="1">
                <w:r w:rsidRPr="006B1189">
                  <w:rPr>
                    <w:rStyle w:val="Hyperlink"/>
                    <w:noProof/>
                    <w:lang w:val="en-US"/>
                  </w:rPr>
                  <w:t>3.2.1. Raw data</w:t>
                </w:r>
                <w:r>
                  <w:rPr>
                    <w:noProof/>
                    <w:webHidden/>
                  </w:rPr>
                  <w:tab/>
                </w:r>
                <w:r>
                  <w:rPr>
                    <w:noProof/>
                    <w:webHidden/>
                  </w:rPr>
                  <w:fldChar w:fldCharType="begin"/>
                </w:r>
                <w:r>
                  <w:rPr>
                    <w:noProof/>
                    <w:webHidden/>
                  </w:rPr>
                  <w:instrText xml:space="preserve"> PAGEREF _Toc88849757 \h </w:instrText>
                </w:r>
                <w:r>
                  <w:rPr>
                    <w:noProof/>
                    <w:webHidden/>
                  </w:rPr>
                </w:r>
                <w:r>
                  <w:rPr>
                    <w:noProof/>
                    <w:webHidden/>
                  </w:rPr>
                  <w:fldChar w:fldCharType="separate"/>
                </w:r>
                <w:r>
                  <w:rPr>
                    <w:noProof/>
                    <w:webHidden/>
                  </w:rPr>
                  <w:t>19</w:t>
                </w:r>
                <w:r>
                  <w:rPr>
                    <w:noProof/>
                    <w:webHidden/>
                  </w:rPr>
                  <w:fldChar w:fldCharType="end"/>
                </w:r>
              </w:hyperlink>
            </w:p>
            <w:p w14:paraId="02A7401A" w14:textId="1ABE2922" w:rsidR="00EE5233" w:rsidRDefault="00EE5233">
              <w:pPr>
                <w:pStyle w:val="TOC3"/>
                <w:tabs>
                  <w:tab w:val="right" w:leader="dot" w:pos="9350"/>
                </w:tabs>
                <w:rPr>
                  <w:rFonts w:eastAsiaTheme="minorEastAsia"/>
                  <w:noProof/>
                  <w:lang w:eastAsia="en-CA"/>
                </w:rPr>
              </w:pPr>
              <w:hyperlink w:anchor="_Toc88849758" w:history="1">
                <w:r w:rsidRPr="006B1189">
                  <w:rPr>
                    <w:rStyle w:val="Hyperlink"/>
                    <w:noProof/>
                    <w:lang w:val="en-US"/>
                  </w:rPr>
                  <w:t>3.2.2. Data processing</w:t>
                </w:r>
                <w:r>
                  <w:rPr>
                    <w:noProof/>
                    <w:webHidden/>
                  </w:rPr>
                  <w:tab/>
                </w:r>
                <w:r>
                  <w:rPr>
                    <w:noProof/>
                    <w:webHidden/>
                  </w:rPr>
                  <w:fldChar w:fldCharType="begin"/>
                </w:r>
                <w:r>
                  <w:rPr>
                    <w:noProof/>
                    <w:webHidden/>
                  </w:rPr>
                  <w:instrText xml:space="preserve"> PAGEREF _Toc88849758 \h </w:instrText>
                </w:r>
                <w:r>
                  <w:rPr>
                    <w:noProof/>
                    <w:webHidden/>
                  </w:rPr>
                </w:r>
                <w:r>
                  <w:rPr>
                    <w:noProof/>
                    <w:webHidden/>
                  </w:rPr>
                  <w:fldChar w:fldCharType="separate"/>
                </w:r>
                <w:r>
                  <w:rPr>
                    <w:noProof/>
                    <w:webHidden/>
                  </w:rPr>
                  <w:t>19</w:t>
                </w:r>
                <w:r>
                  <w:rPr>
                    <w:noProof/>
                    <w:webHidden/>
                  </w:rPr>
                  <w:fldChar w:fldCharType="end"/>
                </w:r>
              </w:hyperlink>
            </w:p>
            <w:p w14:paraId="6552D64C" w14:textId="28BCBEB2" w:rsidR="00EE5233" w:rsidRDefault="00EE5233">
              <w:pPr>
                <w:pStyle w:val="TOC3"/>
                <w:tabs>
                  <w:tab w:val="right" w:leader="dot" w:pos="9350"/>
                </w:tabs>
                <w:rPr>
                  <w:rFonts w:eastAsiaTheme="minorEastAsia"/>
                  <w:noProof/>
                  <w:lang w:eastAsia="en-CA"/>
                </w:rPr>
              </w:pPr>
              <w:hyperlink w:anchor="_Toc88849759" w:history="1">
                <w:r w:rsidRPr="006B1189">
                  <w:rPr>
                    <w:rStyle w:val="Hyperlink"/>
                    <w:noProof/>
                    <w:lang w:val="en-US"/>
                  </w:rPr>
                  <w:t>3.2.3. Cell deconvolution</w:t>
                </w:r>
                <w:r>
                  <w:rPr>
                    <w:noProof/>
                    <w:webHidden/>
                  </w:rPr>
                  <w:tab/>
                </w:r>
                <w:r>
                  <w:rPr>
                    <w:noProof/>
                    <w:webHidden/>
                  </w:rPr>
                  <w:fldChar w:fldCharType="begin"/>
                </w:r>
                <w:r>
                  <w:rPr>
                    <w:noProof/>
                    <w:webHidden/>
                  </w:rPr>
                  <w:instrText xml:space="preserve"> PAGEREF _Toc88849759 \h </w:instrText>
                </w:r>
                <w:r>
                  <w:rPr>
                    <w:noProof/>
                    <w:webHidden/>
                  </w:rPr>
                </w:r>
                <w:r>
                  <w:rPr>
                    <w:noProof/>
                    <w:webHidden/>
                  </w:rPr>
                  <w:fldChar w:fldCharType="separate"/>
                </w:r>
                <w:r>
                  <w:rPr>
                    <w:noProof/>
                    <w:webHidden/>
                  </w:rPr>
                  <w:t>20</w:t>
                </w:r>
                <w:r>
                  <w:rPr>
                    <w:noProof/>
                    <w:webHidden/>
                  </w:rPr>
                  <w:fldChar w:fldCharType="end"/>
                </w:r>
              </w:hyperlink>
            </w:p>
            <w:p w14:paraId="35F40BF0" w14:textId="3FCB48C4" w:rsidR="00EE5233" w:rsidRDefault="00EE5233">
              <w:pPr>
                <w:pStyle w:val="TOC3"/>
                <w:tabs>
                  <w:tab w:val="right" w:leader="dot" w:pos="9350"/>
                </w:tabs>
                <w:rPr>
                  <w:rFonts w:eastAsiaTheme="minorEastAsia"/>
                  <w:noProof/>
                  <w:lang w:eastAsia="en-CA"/>
                </w:rPr>
              </w:pPr>
              <w:hyperlink w:anchor="_Toc88849760" w:history="1">
                <w:r w:rsidRPr="006B1189">
                  <w:rPr>
                    <w:rStyle w:val="Hyperlink"/>
                    <w:noProof/>
                    <w:lang w:val="en-US"/>
                  </w:rPr>
                  <w:t>3.2.4. Glioma TAMs</w:t>
                </w:r>
                <w:r>
                  <w:rPr>
                    <w:noProof/>
                    <w:webHidden/>
                  </w:rPr>
                  <w:tab/>
                </w:r>
                <w:r>
                  <w:rPr>
                    <w:noProof/>
                    <w:webHidden/>
                  </w:rPr>
                  <w:fldChar w:fldCharType="begin"/>
                </w:r>
                <w:r>
                  <w:rPr>
                    <w:noProof/>
                    <w:webHidden/>
                  </w:rPr>
                  <w:instrText xml:space="preserve"> PAGEREF _Toc88849760 \h </w:instrText>
                </w:r>
                <w:r>
                  <w:rPr>
                    <w:noProof/>
                    <w:webHidden/>
                  </w:rPr>
                </w:r>
                <w:r>
                  <w:rPr>
                    <w:noProof/>
                    <w:webHidden/>
                  </w:rPr>
                  <w:fldChar w:fldCharType="separate"/>
                </w:r>
                <w:r>
                  <w:rPr>
                    <w:noProof/>
                    <w:webHidden/>
                  </w:rPr>
                  <w:t>21</w:t>
                </w:r>
                <w:r>
                  <w:rPr>
                    <w:noProof/>
                    <w:webHidden/>
                  </w:rPr>
                  <w:fldChar w:fldCharType="end"/>
                </w:r>
              </w:hyperlink>
            </w:p>
            <w:p w14:paraId="6E7AB6FF" w14:textId="5D87B55C" w:rsidR="00EE5233" w:rsidRDefault="00EE5233">
              <w:pPr>
                <w:pStyle w:val="TOC3"/>
                <w:tabs>
                  <w:tab w:val="right" w:leader="dot" w:pos="9350"/>
                </w:tabs>
                <w:rPr>
                  <w:rFonts w:eastAsiaTheme="minorEastAsia"/>
                  <w:noProof/>
                  <w:lang w:eastAsia="en-CA"/>
                </w:rPr>
              </w:pPr>
              <w:hyperlink w:anchor="_Toc88849761" w:history="1">
                <w:r w:rsidRPr="006B1189">
                  <w:rPr>
                    <w:rStyle w:val="Hyperlink"/>
                    <w:noProof/>
                    <w:lang w:val="en-US"/>
                  </w:rPr>
                  <w:t>3.2.5. Lineage reconstruction</w:t>
                </w:r>
                <w:r>
                  <w:rPr>
                    <w:noProof/>
                    <w:webHidden/>
                  </w:rPr>
                  <w:tab/>
                </w:r>
                <w:r>
                  <w:rPr>
                    <w:noProof/>
                    <w:webHidden/>
                  </w:rPr>
                  <w:fldChar w:fldCharType="begin"/>
                </w:r>
                <w:r>
                  <w:rPr>
                    <w:noProof/>
                    <w:webHidden/>
                  </w:rPr>
                  <w:instrText xml:space="preserve"> PAGEREF _Toc88849761 \h </w:instrText>
                </w:r>
                <w:r>
                  <w:rPr>
                    <w:noProof/>
                    <w:webHidden/>
                  </w:rPr>
                </w:r>
                <w:r>
                  <w:rPr>
                    <w:noProof/>
                    <w:webHidden/>
                  </w:rPr>
                  <w:fldChar w:fldCharType="separate"/>
                </w:r>
                <w:r>
                  <w:rPr>
                    <w:noProof/>
                    <w:webHidden/>
                  </w:rPr>
                  <w:t>21</w:t>
                </w:r>
                <w:r>
                  <w:rPr>
                    <w:noProof/>
                    <w:webHidden/>
                  </w:rPr>
                  <w:fldChar w:fldCharType="end"/>
                </w:r>
              </w:hyperlink>
            </w:p>
            <w:p w14:paraId="74CB5968" w14:textId="00E06BAD" w:rsidR="00EE5233" w:rsidRDefault="00EE5233">
              <w:pPr>
                <w:pStyle w:val="TOC3"/>
                <w:tabs>
                  <w:tab w:val="right" w:leader="dot" w:pos="9350"/>
                </w:tabs>
                <w:rPr>
                  <w:rFonts w:eastAsiaTheme="minorEastAsia"/>
                  <w:noProof/>
                  <w:lang w:eastAsia="en-CA"/>
                </w:rPr>
              </w:pPr>
              <w:hyperlink w:anchor="_Toc88849762" w:history="1">
                <w:r w:rsidRPr="006B1189">
                  <w:rPr>
                    <w:rStyle w:val="Hyperlink"/>
                    <w:noProof/>
                    <w:lang w:val="en-US"/>
                  </w:rPr>
                  <w:t>3.2.6.</w:t>
                </w:r>
                <w:r>
                  <w:rPr>
                    <w:noProof/>
                    <w:webHidden/>
                  </w:rPr>
                  <w:tab/>
                </w:r>
                <w:r>
                  <w:rPr>
                    <w:noProof/>
                    <w:webHidden/>
                  </w:rPr>
                  <w:fldChar w:fldCharType="begin"/>
                </w:r>
                <w:r>
                  <w:rPr>
                    <w:noProof/>
                    <w:webHidden/>
                  </w:rPr>
                  <w:instrText xml:space="preserve"> PAGEREF _Toc88849762 \h </w:instrText>
                </w:r>
                <w:r>
                  <w:rPr>
                    <w:noProof/>
                    <w:webHidden/>
                  </w:rPr>
                </w:r>
                <w:r>
                  <w:rPr>
                    <w:noProof/>
                    <w:webHidden/>
                  </w:rPr>
                  <w:fldChar w:fldCharType="separate"/>
                </w:r>
                <w:r>
                  <w:rPr>
                    <w:noProof/>
                    <w:webHidden/>
                  </w:rPr>
                  <w:t>22</w:t>
                </w:r>
                <w:r>
                  <w:rPr>
                    <w:noProof/>
                    <w:webHidden/>
                  </w:rPr>
                  <w:fldChar w:fldCharType="end"/>
                </w:r>
              </w:hyperlink>
            </w:p>
            <w:p w14:paraId="3831E5E4" w14:textId="0B56EEBF" w:rsidR="00EE5233" w:rsidRDefault="00EE5233">
              <w:pPr>
                <w:pStyle w:val="TOC1"/>
                <w:tabs>
                  <w:tab w:val="right" w:leader="dot" w:pos="9350"/>
                </w:tabs>
                <w:rPr>
                  <w:rFonts w:eastAsiaTheme="minorEastAsia"/>
                  <w:b w:val="0"/>
                  <w:noProof/>
                  <w:lang w:eastAsia="en-CA"/>
                </w:rPr>
              </w:pPr>
              <w:hyperlink w:anchor="_Toc88849763" w:history="1">
                <w:r w:rsidRPr="006B1189">
                  <w:rPr>
                    <w:rStyle w:val="Hyperlink"/>
                    <w:noProof/>
                    <w:lang w:val="en-US"/>
                  </w:rPr>
                  <w:t>4. Results</w:t>
                </w:r>
                <w:r>
                  <w:rPr>
                    <w:noProof/>
                    <w:webHidden/>
                  </w:rPr>
                  <w:tab/>
                </w:r>
                <w:r>
                  <w:rPr>
                    <w:noProof/>
                    <w:webHidden/>
                  </w:rPr>
                  <w:fldChar w:fldCharType="begin"/>
                </w:r>
                <w:r>
                  <w:rPr>
                    <w:noProof/>
                    <w:webHidden/>
                  </w:rPr>
                  <w:instrText xml:space="preserve"> PAGEREF _Toc88849763 \h </w:instrText>
                </w:r>
                <w:r>
                  <w:rPr>
                    <w:noProof/>
                    <w:webHidden/>
                  </w:rPr>
                </w:r>
                <w:r>
                  <w:rPr>
                    <w:noProof/>
                    <w:webHidden/>
                  </w:rPr>
                  <w:fldChar w:fldCharType="separate"/>
                </w:r>
                <w:r>
                  <w:rPr>
                    <w:noProof/>
                    <w:webHidden/>
                  </w:rPr>
                  <w:t>22</w:t>
                </w:r>
                <w:r>
                  <w:rPr>
                    <w:noProof/>
                    <w:webHidden/>
                  </w:rPr>
                  <w:fldChar w:fldCharType="end"/>
                </w:r>
              </w:hyperlink>
            </w:p>
            <w:p w14:paraId="6D4D2016" w14:textId="759AD9A2" w:rsidR="00EE5233" w:rsidRDefault="00EE5233">
              <w:pPr>
                <w:pStyle w:val="TOC2"/>
                <w:tabs>
                  <w:tab w:val="right" w:leader="dot" w:pos="9350"/>
                </w:tabs>
                <w:rPr>
                  <w:rFonts w:eastAsiaTheme="minorEastAsia"/>
                  <w:noProof/>
                  <w:lang w:eastAsia="en-CA"/>
                </w:rPr>
              </w:pPr>
              <w:hyperlink w:anchor="_Toc88849764" w:history="1">
                <w:r w:rsidRPr="006B1189">
                  <w:rPr>
                    <w:rStyle w:val="Hyperlink"/>
                    <w:noProof/>
                    <w:lang w:val="en-US"/>
                  </w:rPr>
                  <w:t>4.1. scMethrix</w:t>
                </w:r>
                <w:r>
                  <w:rPr>
                    <w:noProof/>
                    <w:webHidden/>
                  </w:rPr>
                  <w:tab/>
                </w:r>
                <w:r>
                  <w:rPr>
                    <w:noProof/>
                    <w:webHidden/>
                  </w:rPr>
                  <w:fldChar w:fldCharType="begin"/>
                </w:r>
                <w:r>
                  <w:rPr>
                    <w:noProof/>
                    <w:webHidden/>
                  </w:rPr>
                  <w:instrText xml:space="preserve"> PAGEREF _Toc88849764 \h </w:instrText>
                </w:r>
                <w:r>
                  <w:rPr>
                    <w:noProof/>
                    <w:webHidden/>
                  </w:rPr>
                </w:r>
                <w:r>
                  <w:rPr>
                    <w:noProof/>
                    <w:webHidden/>
                  </w:rPr>
                  <w:fldChar w:fldCharType="separate"/>
                </w:r>
                <w:r>
                  <w:rPr>
                    <w:noProof/>
                    <w:webHidden/>
                  </w:rPr>
                  <w:t>22</w:t>
                </w:r>
                <w:r>
                  <w:rPr>
                    <w:noProof/>
                    <w:webHidden/>
                  </w:rPr>
                  <w:fldChar w:fldCharType="end"/>
                </w:r>
              </w:hyperlink>
            </w:p>
            <w:p w14:paraId="42D4D80A" w14:textId="262ADE10" w:rsidR="00EE5233" w:rsidRDefault="00EE5233">
              <w:pPr>
                <w:pStyle w:val="TOC2"/>
                <w:tabs>
                  <w:tab w:val="right" w:leader="dot" w:pos="9350"/>
                </w:tabs>
                <w:rPr>
                  <w:rFonts w:eastAsiaTheme="minorEastAsia"/>
                  <w:noProof/>
                  <w:lang w:eastAsia="en-CA"/>
                </w:rPr>
              </w:pPr>
              <w:hyperlink w:anchor="_Toc88849765" w:history="1">
                <w:r w:rsidRPr="006B1189">
                  <w:rPr>
                    <w:rStyle w:val="Hyperlink"/>
                    <w:noProof/>
                    <w:lang w:val="en-US"/>
                  </w:rPr>
                  <w:t>4.2. Glioma tumor-associated macrophages</w:t>
                </w:r>
                <w:r>
                  <w:rPr>
                    <w:noProof/>
                    <w:webHidden/>
                  </w:rPr>
                  <w:tab/>
                </w:r>
                <w:r>
                  <w:rPr>
                    <w:noProof/>
                    <w:webHidden/>
                  </w:rPr>
                  <w:fldChar w:fldCharType="begin"/>
                </w:r>
                <w:r>
                  <w:rPr>
                    <w:noProof/>
                    <w:webHidden/>
                  </w:rPr>
                  <w:instrText xml:space="preserve"> PAGEREF _Toc88849765 \h </w:instrText>
                </w:r>
                <w:r>
                  <w:rPr>
                    <w:noProof/>
                    <w:webHidden/>
                  </w:rPr>
                </w:r>
                <w:r>
                  <w:rPr>
                    <w:noProof/>
                    <w:webHidden/>
                  </w:rPr>
                  <w:fldChar w:fldCharType="separate"/>
                </w:r>
                <w:r>
                  <w:rPr>
                    <w:noProof/>
                    <w:webHidden/>
                  </w:rPr>
                  <w:t>22</w:t>
                </w:r>
                <w:r>
                  <w:rPr>
                    <w:noProof/>
                    <w:webHidden/>
                  </w:rPr>
                  <w:fldChar w:fldCharType="end"/>
                </w:r>
              </w:hyperlink>
            </w:p>
            <w:p w14:paraId="7A70CEC5" w14:textId="59341456" w:rsidR="00EE5233" w:rsidRDefault="00EE5233">
              <w:pPr>
                <w:pStyle w:val="TOC3"/>
                <w:tabs>
                  <w:tab w:val="right" w:leader="dot" w:pos="9350"/>
                </w:tabs>
                <w:rPr>
                  <w:rFonts w:eastAsiaTheme="minorEastAsia"/>
                  <w:noProof/>
                  <w:lang w:eastAsia="en-CA"/>
                </w:rPr>
              </w:pPr>
              <w:hyperlink w:anchor="_Toc88849766" w:history="1">
                <w:r w:rsidRPr="006B1189">
                  <w:rPr>
                    <w:rStyle w:val="Hyperlink"/>
                    <w:noProof/>
                    <w:lang w:val="en-US"/>
                  </w:rPr>
                  <w:t>4.2.1. Array-based</w:t>
                </w:r>
                <w:r>
                  <w:rPr>
                    <w:noProof/>
                    <w:webHidden/>
                  </w:rPr>
                  <w:tab/>
                </w:r>
                <w:r>
                  <w:rPr>
                    <w:noProof/>
                    <w:webHidden/>
                  </w:rPr>
                  <w:fldChar w:fldCharType="begin"/>
                </w:r>
                <w:r>
                  <w:rPr>
                    <w:noProof/>
                    <w:webHidden/>
                  </w:rPr>
                  <w:instrText xml:space="preserve"> PAGEREF _Toc88849766 \h </w:instrText>
                </w:r>
                <w:r>
                  <w:rPr>
                    <w:noProof/>
                    <w:webHidden/>
                  </w:rPr>
                </w:r>
                <w:r>
                  <w:rPr>
                    <w:noProof/>
                    <w:webHidden/>
                  </w:rPr>
                  <w:fldChar w:fldCharType="separate"/>
                </w:r>
                <w:r>
                  <w:rPr>
                    <w:noProof/>
                    <w:webHidden/>
                  </w:rPr>
                  <w:t>22</w:t>
                </w:r>
                <w:r>
                  <w:rPr>
                    <w:noProof/>
                    <w:webHidden/>
                  </w:rPr>
                  <w:fldChar w:fldCharType="end"/>
                </w:r>
              </w:hyperlink>
            </w:p>
            <w:p w14:paraId="54B96549" w14:textId="1E0187EC" w:rsidR="00EE5233" w:rsidRDefault="00EE5233">
              <w:pPr>
                <w:pStyle w:val="TOC1"/>
                <w:tabs>
                  <w:tab w:val="right" w:leader="dot" w:pos="9350"/>
                </w:tabs>
                <w:rPr>
                  <w:rFonts w:eastAsiaTheme="minorEastAsia"/>
                  <w:b w:val="0"/>
                  <w:noProof/>
                  <w:lang w:eastAsia="en-CA"/>
                </w:rPr>
              </w:pPr>
              <w:hyperlink w:anchor="_Toc88849767" w:history="1">
                <w:r w:rsidRPr="006B1189">
                  <w:rPr>
                    <w:rStyle w:val="Hyperlink"/>
                    <w:noProof/>
                    <w:lang w:val="en-US"/>
                  </w:rPr>
                  <w:t>5. Discussion</w:t>
                </w:r>
                <w:r>
                  <w:rPr>
                    <w:noProof/>
                    <w:webHidden/>
                  </w:rPr>
                  <w:tab/>
                </w:r>
                <w:r>
                  <w:rPr>
                    <w:noProof/>
                    <w:webHidden/>
                  </w:rPr>
                  <w:fldChar w:fldCharType="begin"/>
                </w:r>
                <w:r>
                  <w:rPr>
                    <w:noProof/>
                    <w:webHidden/>
                  </w:rPr>
                  <w:instrText xml:space="preserve"> PAGEREF _Toc88849767 \h </w:instrText>
                </w:r>
                <w:r>
                  <w:rPr>
                    <w:noProof/>
                    <w:webHidden/>
                  </w:rPr>
                </w:r>
                <w:r>
                  <w:rPr>
                    <w:noProof/>
                    <w:webHidden/>
                  </w:rPr>
                  <w:fldChar w:fldCharType="separate"/>
                </w:r>
                <w:r>
                  <w:rPr>
                    <w:noProof/>
                    <w:webHidden/>
                  </w:rPr>
                  <w:t>22</w:t>
                </w:r>
                <w:r>
                  <w:rPr>
                    <w:noProof/>
                    <w:webHidden/>
                  </w:rPr>
                  <w:fldChar w:fldCharType="end"/>
                </w:r>
              </w:hyperlink>
            </w:p>
            <w:p w14:paraId="676F75F6" w14:textId="55248F29" w:rsidR="00EE5233" w:rsidRDefault="00EE5233">
              <w:pPr>
                <w:pStyle w:val="TOC2"/>
                <w:tabs>
                  <w:tab w:val="right" w:leader="dot" w:pos="9350"/>
                </w:tabs>
                <w:rPr>
                  <w:rFonts w:eastAsiaTheme="minorEastAsia"/>
                  <w:noProof/>
                  <w:lang w:eastAsia="en-CA"/>
                </w:rPr>
              </w:pPr>
              <w:hyperlink w:anchor="_Toc88849768" w:history="1">
                <w:r w:rsidRPr="006B1189">
                  <w:rPr>
                    <w:rStyle w:val="Hyperlink"/>
                    <w:noProof/>
                    <w:lang w:val="en-US"/>
                  </w:rPr>
                  <w:t>5.1. scMethrix</w:t>
                </w:r>
                <w:r>
                  <w:rPr>
                    <w:noProof/>
                    <w:webHidden/>
                  </w:rPr>
                  <w:tab/>
                </w:r>
                <w:r>
                  <w:rPr>
                    <w:noProof/>
                    <w:webHidden/>
                  </w:rPr>
                  <w:fldChar w:fldCharType="begin"/>
                </w:r>
                <w:r>
                  <w:rPr>
                    <w:noProof/>
                    <w:webHidden/>
                  </w:rPr>
                  <w:instrText xml:space="preserve"> PAGEREF _Toc88849768 \h </w:instrText>
                </w:r>
                <w:r>
                  <w:rPr>
                    <w:noProof/>
                    <w:webHidden/>
                  </w:rPr>
                </w:r>
                <w:r>
                  <w:rPr>
                    <w:noProof/>
                    <w:webHidden/>
                  </w:rPr>
                  <w:fldChar w:fldCharType="separate"/>
                </w:r>
                <w:r>
                  <w:rPr>
                    <w:noProof/>
                    <w:webHidden/>
                  </w:rPr>
                  <w:t>22</w:t>
                </w:r>
                <w:r>
                  <w:rPr>
                    <w:noProof/>
                    <w:webHidden/>
                  </w:rPr>
                  <w:fldChar w:fldCharType="end"/>
                </w:r>
              </w:hyperlink>
            </w:p>
            <w:p w14:paraId="3A0D5368" w14:textId="08DEE7A4" w:rsidR="00EE5233" w:rsidRDefault="00EE5233">
              <w:pPr>
                <w:pStyle w:val="TOC3"/>
                <w:tabs>
                  <w:tab w:val="right" w:leader="dot" w:pos="9350"/>
                </w:tabs>
                <w:rPr>
                  <w:rFonts w:eastAsiaTheme="minorEastAsia"/>
                  <w:noProof/>
                  <w:lang w:eastAsia="en-CA"/>
                </w:rPr>
              </w:pPr>
              <w:hyperlink w:anchor="_Toc88849769" w:history="1">
                <w:r w:rsidRPr="006B1189">
                  <w:rPr>
                    <w:rStyle w:val="Hyperlink"/>
                    <w:noProof/>
                    <w:lang w:val="en-US"/>
                  </w:rPr>
                  <w:t>5.1.1. Validation</w:t>
                </w:r>
                <w:r>
                  <w:rPr>
                    <w:noProof/>
                    <w:webHidden/>
                  </w:rPr>
                  <w:tab/>
                </w:r>
                <w:r>
                  <w:rPr>
                    <w:noProof/>
                    <w:webHidden/>
                  </w:rPr>
                  <w:fldChar w:fldCharType="begin"/>
                </w:r>
                <w:r>
                  <w:rPr>
                    <w:noProof/>
                    <w:webHidden/>
                  </w:rPr>
                  <w:instrText xml:space="preserve"> PAGEREF _Toc88849769 \h </w:instrText>
                </w:r>
                <w:r>
                  <w:rPr>
                    <w:noProof/>
                    <w:webHidden/>
                  </w:rPr>
                </w:r>
                <w:r>
                  <w:rPr>
                    <w:noProof/>
                    <w:webHidden/>
                  </w:rPr>
                  <w:fldChar w:fldCharType="separate"/>
                </w:r>
                <w:r>
                  <w:rPr>
                    <w:noProof/>
                    <w:webHidden/>
                  </w:rPr>
                  <w:t>22</w:t>
                </w:r>
                <w:r>
                  <w:rPr>
                    <w:noProof/>
                    <w:webHidden/>
                  </w:rPr>
                  <w:fldChar w:fldCharType="end"/>
                </w:r>
              </w:hyperlink>
            </w:p>
            <w:p w14:paraId="2C458BFB" w14:textId="7669E212" w:rsidR="00EE5233" w:rsidRDefault="00EE5233">
              <w:pPr>
                <w:pStyle w:val="TOC1"/>
                <w:tabs>
                  <w:tab w:val="right" w:leader="dot" w:pos="9350"/>
                </w:tabs>
                <w:rPr>
                  <w:rFonts w:eastAsiaTheme="minorEastAsia"/>
                  <w:b w:val="0"/>
                  <w:noProof/>
                  <w:lang w:eastAsia="en-CA"/>
                </w:rPr>
              </w:pPr>
              <w:hyperlink w:anchor="_Toc88849770" w:history="1">
                <w:r w:rsidRPr="006B1189">
                  <w:rPr>
                    <w:rStyle w:val="Hyperlink"/>
                    <w:noProof/>
                    <w:lang w:val="en-US"/>
                  </w:rPr>
                  <w:t>6. Future Outlook</w:t>
                </w:r>
                <w:r>
                  <w:rPr>
                    <w:noProof/>
                    <w:webHidden/>
                  </w:rPr>
                  <w:tab/>
                </w:r>
                <w:r>
                  <w:rPr>
                    <w:noProof/>
                    <w:webHidden/>
                  </w:rPr>
                  <w:fldChar w:fldCharType="begin"/>
                </w:r>
                <w:r>
                  <w:rPr>
                    <w:noProof/>
                    <w:webHidden/>
                  </w:rPr>
                  <w:instrText xml:space="preserve"> PAGEREF _Toc88849770 \h </w:instrText>
                </w:r>
                <w:r>
                  <w:rPr>
                    <w:noProof/>
                    <w:webHidden/>
                  </w:rPr>
                </w:r>
                <w:r>
                  <w:rPr>
                    <w:noProof/>
                    <w:webHidden/>
                  </w:rPr>
                  <w:fldChar w:fldCharType="separate"/>
                </w:r>
                <w:r>
                  <w:rPr>
                    <w:noProof/>
                    <w:webHidden/>
                  </w:rPr>
                  <w:t>23</w:t>
                </w:r>
                <w:r>
                  <w:rPr>
                    <w:noProof/>
                    <w:webHidden/>
                  </w:rPr>
                  <w:fldChar w:fldCharType="end"/>
                </w:r>
              </w:hyperlink>
            </w:p>
            <w:p w14:paraId="0317F5CD" w14:textId="1D0984A1" w:rsidR="00EE5233" w:rsidRDefault="00EE5233">
              <w:pPr>
                <w:pStyle w:val="TOC1"/>
                <w:tabs>
                  <w:tab w:val="right" w:leader="dot" w:pos="9350"/>
                </w:tabs>
                <w:rPr>
                  <w:rFonts w:eastAsiaTheme="minorEastAsia"/>
                  <w:b w:val="0"/>
                  <w:noProof/>
                  <w:lang w:eastAsia="en-CA"/>
                </w:rPr>
              </w:pPr>
              <w:hyperlink w:anchor="_Toc88849771" w:history="1">
                <w:r w:rsidRPr="006B1189">
                  <w:rPr>
                    <w:rStyle w:val="Hyperlink"/>
                    <w:noProof/>
                    <w:lang w:val="en-US"/>
                  </w:rPr>
                  <w:t>7. Conclusion</w:t>
                </w:r>
                <w:r>
                  <w:rPr>
                    <w:noProof/>
                    <w:webHidden/>
                  </w:rPr>
                  <w:tab/>
                </w:r>
                <w:r>
                  <w:rPr>
                    <w:noProof/>
                    <w:webHidden/>
                  </w:rPr>
                  <w:fldChar w:fldCharType="begin"/>
                </w:r>
                <w:r>
                  <w:rPr>
                    <w:noProof/>
                    <w:webHidden/>
                  </w:rPr>
                  <w:instrText xml:space="preserve"> PAGEREF _Toc88849771 \h </w:instrText>
                </w:r>
                <w:r>
                  <w:rPr>
                    <w:noProof/>
                    <w:webHidden/>
                  </w:rPr>
                </w:r>
                <w:r>
                  <w:rPr>
                    <w:noProof/>
                    <w:webHidden/>
                  </w:rPr>
                  <w:fldChar w:fldCharType="separate"/>
                </w:r>
                <w:r>
                  <w:rPr>
                    <w:noProof/>
                    <w:webHidden/>
                  </w:rPr>
                  <w:t>23</w:t>
                </w:r>
                <w:r>
                  <w:rPr>
                    <w:noProof/>
                    <w:webHidden/>
                  </w:rPr>
                  <w:fldChar w:fldCharType="end"/>
                </w:r>
              </w:hyperlink>
            </w:p>
            <w:p w14:paraId="493D763D" w14:textId="4D9CE462" w:rsidR="00EE5233" w:rsidRDefault="00EE5233">
              <w:pPr>
                <w:pStyle w:val="TOC1"/>
                <w:tabs>
                  <w:tab w:val="right" w:leader="dot" w:pos="9350"/>
                </w:tabs>
                <w:rPr>
                  <w:rFonts w:eastAsiaTheme="minorEastAsia"/>
                  <w:b w:val="0"/>
                  <w:noProof/>
                  <w:lang w:eastAsia="en-CA"/>
                </w:rPr>
              </w:pPr>
              <w:hyperlink w:anchor="_Toc88849772" w:history="1">
                <w:r w:rsidRPr="006B1189">
                  <w:rPr>
                    <w:rStyle w:val="Hyperlink"/>
                    <w:noProof/>
                    <w:lang w:val="en-US"/>
                  </w:rPr>
                  <w:t>8. Data Availability</w:t>
                </w:r>
                <w:r>
                  <w:rPr>
                    <w:noProof/>
                    <w:webHidden/>
                  </w:rPr>
                  <w:tab/>
                </w:r>
                <w:r>
                  <w:rPr>
                    <w:noProof/>
                    <w:webHidden/>
                  </w:rPr>
                  <w:fldChar w:fldCharType="begin"/>
                </w:r>
                <w:r>
                  <w:rPr>
                    <w:noProof/>
                    <w:webHidden/>
                  </w:rPr>
                  <w:instrText xml:space="preserve"> PAGEREF _Toc88849772 \h </w:instrText>
                </w:r>
                <w:r>
                  <w:rPr>
                    <w:noProof/>
                    <w:webHidden/>
                  </w:rPr>
                </w:r>
                <w:r>
                  <w:rPr>
                    <w:noProof/>
                    <w:webHidden/>
                  </w:rPr>
                  <w:fldChar w:fldCharType="separate"/>
                </w:r>
                <w:r>
                  <w:rPr>
                    <w:noProof/>
                    <w:webHidden/>
                  </w:rPr>
                  <w:t>23</w:t>
                </w:r>
                <w:r>
                  <w:rPr>
                    <w:noProof/>
                    <w:webHidden/>
                  </w:rPr>
                  <w:fldChar w:fldCharType="end"/>
                </w:r>
              </w:hyperlink>
            </w:p>
            <w:p w14:paraId="55EDE7EA" w14:textId="2DF80740" w:rsidR="00EE5233" w:rsidRDefault="00EE5233">
              <w:pPr>
                <w:pStyle w:val="TOC1"/>
                <w:tabs>
                  <w:tab w:val="right" w:leader="dot" w:pos="9350"/>
                </w:tabs>
                <w:rPr>
                  <w:rFonts w:eastAsiaTheme="minorEastAsia"/>
                  <w:b w:val="0"/>
                  <w:noProof/>
                  <w:lang w:eastAsia="en-CA"/>
                </w:rPr>
              </w:pPr>
              <w:hyperlink w:anchor="_Toc88849773" w:history="1">
                <w:r w:rsidRPr="006B1189">
                  <w:rPr>
                    <w:rStyle w:val="Hyperlink"/>
                    <w:noProof/>
                    <w:lang w:val="en-US"/>
                  </w:rPr>
                  <w:t>9. Supplementary Data</w:t>
                </w:r>
                <w:r>
                  <w:rPr>
                    <w:noProof/>
                    <w:webHidden/>
                  </w:rPr>
                  <w:tab/>
                </w:r>
                <w:r>
                  <w:rPr>
                    <w:noProof/>
                    <w:webHidden/>
                  </w:rPr>
                  <w:fldChar w:fldCharType="begin"/>
                </w:r>
                <w:r>
                  <w:rPr>
                    <w:noProof/>
                    <w:webHidden/>
                  </w:rPr>
                  <w:instrText xml:space="preserve"> PAGEREF _Toc88849773 \h </w:instrText>
                </w:r>
                <w:r>
                  <w:rPr>
                    <w:noProof/>
                    <w:webHidden/>
                  </w:rPr>
                </w:r>
                <w:r>
                  <w:rPr>
                    <w:noProof/>
                    <w:webHidden/>
                  </w:rPr>
                  <w:fldChar w:fldCharType="separate"/>
                </w:r>
                <w:r>
                  <w:rPr>
                    <w:noProof/>
                    <w:webHidden/>
                  </w:rPr>
                  <w:t>23</w:t>
                </w:r>
                <w:r>
                  <w:rPr>
                    <w:noProof/>
                    <w:webHidden/>
                  </w:rPr>
                  <w:fldChar w:fldCharType="end"/>
                </w:r>
              </w:hyperlink>
            </w:p>
            <w:p w14:paraId="7D0A6ED6" w14:textId="22E6E01D"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849728"/>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16663B">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16663B">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16663B">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849729"/>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849730"/>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proofErr w:type="spellStart"/>
                <w:r>
                  <w:rPr>
                    <w:lang w:val="en-US"/>
                  </w:rPr>
                  <w:t>mCpG</w:t>
                </w:r>
                <w:proofErr w:type="spellEnd"/>
              </w:p>
            </w:tc>
            <w:tc>
              <w:tcPr>
                <w:tcW w:w="7285" w:type="dxa"/>
              </w:tcPr>
              <w:p w14:paraId="6D3F154D" w14:textId="1CA0705D" w:rsidR="0080503F" w:rsidRDefault="0080503F" w:rsidP="005206DF">
                <w:pPr>
                  <w:jc w:val="both"/>
                </w:pPr>
                <w:r>
                  <w:t>methylated CpG</w:t>
                </w:r>
              </w:p>
            </w:tc>
          </w:tr>
          <w:tr w:rsidR="00CC2F1A" w14:paraId="249F1ACF" w14:textId="77777777" w:rsidTr="00AE7202">
            <w:tc>
              <w:tcPr>
                <w:tcW w:w="2065" w:type="dxa"/>
              </w:tcPr>
              <w:p w14:paraId="745CE7DE" w14:textId="62EEF20F" w:rsidR="00CC2F1A" w:rsidRDefault="00CC2F1A" w:rsidP="005206DF">
                <w:pPr>
                  <w:jc w:val="both"/>
                  <w:rPr>
                    <w:lang w:val="en-US"/>
                  </w:rPr>
                </w:pPr>
                <w:proofErr w:type="spellStart"/>
                <w:r>
                  <w:rPr>
                    <w:lang w:val="en-US"/>
                  </w:rPr>
                  <w:t>MDMi</w:t>
                </w:r>
                <w:proofErr w:type="spellEnd"/>
              </w:p>
            </w:tc>
            <w:tc>
              <w:tcPr>
                <w:tcW w:w="7285" w:type="dxa"/>
              </w:tcPr>
              <w:p w14:paraId="2B38298F" w14:textId="23463DB8" w:rsidR="00CC2F1A" w:rsidRDefault="00CC2F1A" w:rsidP="005206DF">
                <w:pPr>
                  <w:jc w:val="both"/>
                </w:pPr>
                <w:r w:rsidRPr="00157EB9">
                  <w:rPr>
                    <w:lang w:val="en-US"/>
                  </w:rPr>
                  <w:t>monocyte-derived microglia-lik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lastRenderedPageBreak/>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849731"/>
          <w:r w:rsidRPr="0098534B">
            <w:rPr>
              <w:lang w:val="en-US"/>
            </w:rPr>
            <w:t>Abstract</w:t>
          </w:r>
          <w:bookmarkEnd w:id="5"/>
        </w:p>
        <w:p w14:paraId="7056376A" w14:textId="12230A0E" w:rsidR="004D456D" w:rsidRPr="009A7FEA" w:rsidRDefault="0016663B" w:rsidP="009A7FEA">
          <w:pPr>
            <w:rPr>
              <w:lang w:val="en-US"/>
            </w:rPr>
          </w:pPr>
        </w:p>
      </w:sdtContent>
    </w:sdt>
    <w:p w14:paraId="3D37AD40" w14:textId="6DC753DD" w:rsidR="00813C15" w:rsidRPr="00813C15" w:rsidRDefault="00813C15" w:rsidP="005206DF">
      <w:pPr>
        <w:pStyle w:val="Heading1"/>
        <w:jc w:val="both"/>
        <w:rPr>
          <w:lang w:val="en-US"/>
        </w:rPr>
      </w:pPr>
      <w:bookmarkStart w:id="6" w:name="_Toc88849732"/>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849733"/>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849734"/>
      <w:r>
        <w:rPr>
          <w:lang w:val="en-US"/>
        </w:rPr>
        <w:t>Methylation</w:t>
      </w:r>
      <w:bookmarkEnd w:id="8"/>
    </w:p>
    <w:p w14:paraId="0EDF553F" w14:textId="1CFADC84"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xml:space="preserve">. As such, methylation is a major factor in gene expression in </w:t>
      </w:r>
      <w:r w:rsidR="00192CD1">
        <w:rPr>
          <w:lang w:val="en-US"/>
        </w:rPr>
        <w:t>most organism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192CD1">
        <w:rPr>
          <w:lang w:val="en-US"/>
        </w:rPr>
        <w:instrText xml:space="preserve"> ADDIN ZOTERO_ITEM CSL_CITATION {"citationID":"Loefa8us","properties":{"formattedCitation":"\\super 6,7\\nosupersub{}","plainCitation":"6,7","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id":1236,"uris":["http://zotero.org/users/local/oxMpWYo5/items/7EBKCFJL"],"uri":["http://zotero.org/users/local/oxMpWYo5/items/7EBKCFJL"],"itemData":{"id":1236,"type":"article-journal","abstract":"DNA methylation is the most common epigenetic modification observed in the genomic DNA (gDNA) of prokaryotes and eukaryotes. Methylated nucleobases, N6-methyl-adenine (m6A), N4-methyl-cytosine (m4C), and 5-methyl-cytosine (m5C), detected on gDNA represent the discrimination mark between self and non-self DNA when they are part of restriction-modification systems in prokaryotes (Bacteria and Archaea). In addition, m5C in Eukaryotes and m6A in Bacteria play an important role in the regulation of key cellular processes. Although archaeal genomes present modified bases as in the two other domains of life, the significance of DNA methylations as regulatory mechanisms remains largely uncharacterized in Archaea. Here, we began by investigating the DNA methylome of Sulfolobus acidocaldarius. The strategy behind this initial study entailed the use of combined digestion assays, dot blots, and genome resequencing, which utilizes specific restriction enzymes, antibodies specifically raised against m6A and m5C and single-molecule real-time (SMRT) sequencing, respectively, to identify DNA methylations occurring in exponentially growing cells. The previously identified restriction-modification system, specific of S. acidocaldarius, was confirmed by digestion assay and SMRT sequencing while, the presence of m6A was revealed by dot blot and identified on the characteristic Dam motif by SMRT sequencing. No m5C was detected by dot blot under the conditions tested. Furthermore, by comparing the distribution of both detected methylations along the genome and, by analyzing DNA methylation profiles in synchronized cells, we investigated in which cellular pathways, in particular the cell cycle, this m6A methylation could be a key player. The analysis of sequencing data rejected a role for m6A methylation in another defense system and also raised new questions about a potential involvement of this modification in the regulation of other biological functions in S. acidocaldarius.","container-title":"Frontiers in Microbiology","DOI":"10.3389/fmicb.2018.00137","ISSN":"1664-302X","journalAbbreviation":"Front Microbiol","note":"PMID: 29472906\nPMCID: PMC5809426","page":"137","source":"PubMed Central","title":"The DNA Methylome of the Hyperthermoacidophilic Crenarchaeon Sulfolobus acidocaldarius","volume":"9","author":[{"family":"Couturier","given":"Mohea"},{"family":"Lindås","given":"Ann-Christin"}],"issued":{"date-parts":[["2018",2,8]]}}}],"schema":"https://github.com/citation-style-language/schema/raw/master/csl-citation.json"} </w:instrText>
      </w:r>
      <w:r w:rsidR="004B2F0E">
        <w:rPr>
          <w:lang w:val="en-US"/>
        </w:rPr>
        <w:fldChar w:fldCharType="separate"/>
      </w:r>
      <w:r w:rsidR="00192CD1" w:rsidRPr="00192CD1">
        <w:rPr>
          <w:rFonts w:ascii="Calibri" w:hAnsi="Calibri" w:cs="Calibri"/>
          <w:szCs w:val="24"/>
          <w:vertAlign w:val="superscript"/>
        </w:rPr>
        <w:t>6,7</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192CD1">
        <w:rPr>
          <w:lang w:val="en-US"/>
        </w:rPr>
        <w:instrText xml:space="preserve"> ADDIN ZOTERO_ITEM CSL_CITATION {"citationID":"KiW9V4dH","properties":{"formattedCitation":"\\super 8,9\\nosupersub{}","plainCitation":"8,9","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192CD1" w:rsidRPr="00192CD1">
        <w:rPr>
          <w:rFonts w:ascii="Calibri" w:hAnsi="Calibri" w:cs="Calibri"/>
          <w:szCs w:val="24"/>
          <w:vertAlign w:val="superscript"/>
        </w:rPr>
        <w:t>8,9</w:t>
      </w:r>
      <w:r w:rsidR="00F77C1B">
        <w:rPr>
          <w:lang w:val="en-US"/>
        </w:rPr>
        <w:fldChar w:fldCharType="end"/>
      </w:r>
      <w:r w:rsidR="00A74F2B">
        <w:rPr>
          <w:lang w:val="en-US"/>
        </w:rPr>
        <w:t>, where instead c</w:t>
      </w:r>
      <w:r w:rsidR="00F70C7A">
        <w:rPr>
          <w:lang w:val="en-US"/>
        </w:rPr>
        <w:t xml:space="preserve">ytosine </w:t>
      </w:r>
      <w:r w:rsidR="0001182F">
        <w:rPr>
          <w:lang w:val="en-US"/>
        </w:rPr>
        <w:t xml:space="preserve">modifications </w:t>
      </w:r>
      <w:r w:rsidR="00A74F2B">
        <w:rPr>
          <w:lang w:val="en-US"/>
        </w:rPr>
        <w:t>are more common.</w:t>
      </w:r>
      <w:r w:rsidR="0001182F">
        <w:rPr>
          <w:lang w:val="en-US"/>
        </w:rPr>
        <w:t xml:space="preserve"> 5-methyl-cytosine (5mC) </w:t>
      </w:r>
      <w:r w:rsidR="00037361">
        <w:rPr>
          <w:lang w:val="en-US"/>
        </w:rPr>
        <w:t xml:space="preserve">is the </w:t>
      </w:r>
      <w:r w:rsidR="00A74F2B">
        <w:rPr>
          <w:lang w:val="en-US"/>
        </w:rPr>
        <w:t>dominant</w:t>
      </w:r>
      <w:r w:rsidR="00037361">
        <w:rPr>
          <w:lang w:val="en-US"/>
        </w:rPr>
        <w:t xml:space="preserve">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801381">
        <w:rPr>
          <w:lang w:val="en-US"/>
        </w:rPr>
        <w:instrText xml:space="preserve"> ADDIN ZOTERO_ITEM CSL_CITATION {"citationID":"IGlmj10Z","properties":{"formattedCitation":"\\super 10\\nosupersub{}","plainCitation":"10","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801381" w:rsidRPr="00801381">
        <w:rPr>
          <w:rFonts w:ascii="Calibri" w:hAnsi="Calibri" w:cs="Calibri"/>
          <w:szCs w:val="24"/>
          <w:vertAlign w:val="superscript"/>
        </w:rPr>
        <w:t>10</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801381">
        <w:rPr>
          <w:lang w:val="en-US"/>
        </w:rPr>
        <w:instrText xml:space="preserve"> ADDIN ZOTERO_ITEM CSL_CITATION {"citationID":"Yi01zhxS","properties":{"formattedCitation":"\\super 11\\nosupersub{}","plainCitation":"11","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801381" w:rsidRPr="00801381">
        <w:rPr>
          <w:rFonts w:ascii="Calibri" w:hAnsi="Calibri" w:cs="Calibri"/>
          <w:szCs w:val="24"/>
          <w:vertAlign w:val="superscript"/>
        </w:rPr>
        <w:t>11</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0B4A5180"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801381">
        <w:rPr>
          <w:lang w:val="en-US"/>
        </w:rPr>
        <w:instrText xml:space="preserve"> ADDIN ZOTERO_ITEM CSL_CITATION {"citationID":"pfsus03d","properties":{"formattedCitation":"\\super 12,13\\nosupersub{}","plainCitation":"12,13","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2,13</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801381">
        <w:rPr>
          <w:lang w:val="en-US"/>
        </w:rPr>
        <w:instrText xml:space="preserve"> ADDIN ZOTERO_ITEM CSL_CITATION {"citationID":"Nr1MmtMj","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4</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 xml:space="preserve">Recruitment 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801381">
        <w:rPr>
          <w:lang w:val="en-US"/>
        </w:rPr>
        <w:instrText xml:space="preserve"> ADDIN ZOTERO_ITEM CSL_CITATION {"citationID":"LpnnFwqJ","properties":{"formattedCitation":"\\super 12\\nosupersub{}","plainCitation":"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801381" w:rsidRPr="00801381">
        <w:rPr>
          <w:rFonts w:ascii="Calibri" w:hAnsi="Calibri" w:cs="Calibri"/>
          <w:szCs w:val="24"/>
          <w:vertAlign w:val="superscript"/>
        </w:rPr>
        <w:t>12</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801381">
        <w:rPr>
          <w:lang w:val="en-US"/>
        </w:rPr>
        <w:instrText xml:space="preserve"> ADDIN ZOTERO_ITEM CSL_CITATION {"citationID":"mkqw1uZ2","properties":{"formattedCitation":"\\super 15\\nosupersub{}","plainCitation":"15","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801381" w:rsidRPr="00801381">
        <w:rPr>
          <w:rFonts w:ascii="Calibri" w:hAnsi="Calibri" w:cs="Calibri"/>
          <w:szCs w:val="24"/>
          <w:vertAlign w:val="superscript"/>
        </w:rPr>
        <w:t>15</w:t>
      </w:r>
      <w:r w:rsidR="00024012">
        <w:rPr>
          <w:lang w:val="en-US"/>
        </w:rPr>
        <w:fldChar w:fldCharType="end"/>
      </w:r>
      <w:r w:rsidR="00024012">
        <w:rPr>
          <w:lang w:val="en-US"/>
        </w:rPr>
        <w:t>,</w:t>
      </w:r>
      <w:r w:rsidR="004032FF">
        <w:rPr>
          <w:lang w:val="en-US"/>
        </w:rPr>
        <w:t xml:space="preserve"> as demethylation 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801381">
        <w:rPr>
          <w:lang w:val="en-US"/>
        </w:rPr>
        <w:instrText xml:space="preserve"> ADDIN ZOTERO_ITEM CSL_CITATION {"citationID":"O9TXU2SR","properties":{"formattedCitation":"\\super 16\\nosupersub{}","plainCitation":"16","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801381" w:rsidRPr="00801381">
        <w:rPr>
          <w:rFonts w:ascii="Calibri" w:hAnsi="Calibri" w:cs="Calibri"/>
          <w:szCs w:val="24"/>
          <w:vertAlign w:val="superscript"/>
        </w:rPr>
        <w:t>16</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801381">
        <w:rPr>
          <w:lang w:val="en-US"/>
        </w:rPr>
        <w:instrText xml:space="preserve"> ADDIN ZOTERO_ITEM CSL_CITATION {"citationID":"9miykd9O","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801381" w:rsidRPr="00801381">
        <w:rPr>
          <w:rFonts w:ascii="Calibri" w:hAnsi="Calibri" w:cs="Calibri"/>
          <w:szCs w:val="24"/>
          <w:vertAlign w:val="superscript"/>
        </w:rPr>
        <w:t>14</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849735"/>
      <w:r>
        <w:rPr>
          <w:lang w:val="en-US"/>
        </w:rPr>
        <w:t>Gene regulation</w:t>
      </w:r>
      <w:bookmarkEnd w:id="9"/>
    </w:p>
    <w:p w14:paraId="21DF0CE7" w14:textId="02B1EFA7" w:rsidR="0080503F" w:rsidRDefault="00A866A9" w:rsidP="00956FA4">
      <w:pPr>
        <w:rPr>
          <w:color w:val="000000"/>
          <w:shd w:val="clear" w:color="auto" w:fill="FFFFFF"/>
        </w:rPr>
      </w:pPr>
      <w:r>
        <w:rPr>
          <w:lang w:val="en-US"/>
        </w:rPr>
        <w:t>Transcription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801381">
        <w:rPr>
          <w:lang w:val="en-US"/>
        </w:rPr>
        <w:instrText xml:space="preserve"> ADDIN ZOTERO_ITEM CSL_CITATION {"citationID":"RzsVyBnb","properties":{"formattedCitation":"\\super 17\\nosupersub{}","plainCitation":"17","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7</w:t>
      </w:r>
      <w:r w:rsidR="00723DDE">
        <w:rPr>
          <w:lang w:val="en-US"/>
        </w:rPr>
        <w:fldChar w:fldCharType="end"/>
      </w:r>
      <w:r w:rsidR="00723DDE">
        <w:rPr>
          <w:lang w:val="en-US"/>
        </w:rPr>
        <w:t>,</w:t>
      </w:r>
      <w:r w:rsidR="002B71E9">
        <w:rPr>
          <w:lang w:val="en-US"/>
        </w:rPr>
        <w:t xml:space="preserve"> </w:t>
      </w:r>
      <w:r w:rsidR="00723DDE" w:rsidRPr="00723DDE">
        <w:rPr>
          <w:lang w:val="en-US"/>
        </w:rPr>
        <w:t>NF-</w:t>
      </w:r>
      <w:proofErr w:type="spellStart"/>
      <w:r w:rsidR="00723DDE" w:rsidRPr="00723DDE">
        <w:rPr>
          <w:lang w:val="en-US"/>
        </w:rPr>
        <w:t>κB</w:t>
      </w:r>
      <w:proofErr w:type="spellEnd"/>
      <w:r w:rsidR="00723DDE">
        <w:rPr>
          <w:lang w:val="en-US"/>
        </w:rPr>
        <w:fldChar w:fldCharType="begin"/>
      </w:r>
      <w:r w:rsidR="00801381">
        <w:rPr>
          <w:lang w:val="en-US"/>
        </w:rPr>
        <w:instrText xml:space="preserve"> ADDIN ZOTERO_ITEM CSL_CITATION {"citationID":"RzFRIUmF","properties":{"formattedCitation":"\\super 18\\nosupersub{}","plainCitation":"18","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8</w:t>
      </w:r>
      <w:r w:rsidR="00723DDE">
        <w:rPr>
          <w:lang w:val="en-US"/>
        </w:rPr>
        <w:fldChar w:fldCharType="end"/>
      </w:r>
      <w:r w:rsidR="0080503F">
        <w:rPr>
          <w:lang w:val="en-US"/>
        </w:rPr>
        <w:t xml:space="preserve">, and </w:t>
      </w:r>
      <w:proofErr w:type="spellStart"/>
      <w:r w:rsidR="0080503F">
        <w:rPr>
          <w:lang w:val="en-US"/>
        </w:rPr>
        <w:t>Myc</w:t>
      </w:r>
      <w:proofErr w:type="spellEnd"/>
      <w:r w:rsidR="0080503F">
        <w:rPr>
          <w:lang w:val="en-US"/>
        </w:rPr>
        <w:fldChar w:fldCharType="begin"/>
      </w:r>
      <w:r w:rsidR="00801381">
        <w:rPr>
          <w:lang w:val="en-US"/>
        </w:rPr>
        <w:instrText xml:space="preserve"> ADDIN ZOTERO_ITEM CSL_CITATION {"citationID":"CQfcoFqt","properties":{"formattedCitation":"\\super 19\\nosupersub{}","plainCitation":"19","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801381" w:rsidRPr="00801381">
        <w:rPr>
          <w:rFonts w:ascii="Calibri" w:hAnsi="Calibri" w:cs="Calibri"/>
          <w:szCs w:val="24"/>
          <w:vertAlign w:val="superscript"/>
        </w:rPr>
        <w:t>19</w:t>
      </w:r>
      <w:r w:rsidR="0080503F">
        <w:rPr>
          <w:lang w:val="en-US"/>
        </w:rPr>
        <w:fldChar w:fldCharType="end"/>
      </w:r>
      <w:r w:rsidR="0080503F">
        <w:rPr>
          <w:lang w:val="en-US"/>
        </w:rPr>
        <w:t xml:space="preserve"> all show methylation-sensitivity. As well, methylated CpGs (</w:t>
      </w:r>
      <w:proofErr w:type="spellStart"/>
      <w:r w:rsidR="0080503F">
        <w:rPr>
          <w:lang w:val="en-US"/>
        </w:rPr>
        <w:t>mCpGs</w:t>
      </w:r>
      <w:proofErr w:type="spellEnd"/>
      <w:r w:rsidR="0080503F">
        <w:rPr>
          <w:lang w:val="en-US"/>
        </w:rPr>
        <w:t>)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w:t>
      </w:r>
      <w:proofErr w:type="spellStart"/>
      <w:r w:rsidR="009C65A4">
        <w:rPr>
          <w:lang w:val="en-US"/>
        </w:rPr>
        <w:t>mCpGs</w:t>
      </w:r>
      <w:proofErr w:type="spellEnd"/>
      <w:r w:rsidR="009C65A4">
        <w:rPr>
          <w:lang w:val="en-US"/>
        </w:rPr>
        <w:t xml:space="preserve">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801381">
        <w:rPr>
          <w:color w:val="000000"/>
          <w:shd w:val="clear" w:color="auto" w:fill="FFFFFF"/>
        </w:rPr>
        <w:instrText xml:space="preserve"> ADDIN ZOTERO_ITEM CSL_CITATION {"citationID":"9xIXKXpB","properties":{"formattedCitation":"\\super 20\\nosupersub{}","plainCitation":"20","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801381" w:rsidRPr="00801381">
        <w:rPr>
          <w:rFonts w:ascii="Calibri" w:hAnsi="Calibri" w:cs="Calibri"/>
          <w:szCs w:val="24"/>
          <w:vertAlign w:val="superscript"/>
        </w:rPr>
        <w:t>20</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 xml:space="preserve">evidence of pro-methylation TF binding, so it is unknown whether increased gene expression by </w:t>
      </w:r>
      <w:proofErr w:type="spellStart"/>
      <w:r w:rsidR="002151F3">
        <w:rPr>
          <w:color w:val="000000"/>
          <w:shd w:val="clear" w:color="auto" w:fill="FFFFFF"/>
        </w:rPr>
        <w:t>mCpGs</w:t>
      </w:r>
      <w:proofErr w:type="spellEnd"/>
      <w:r w:rsidR="002151F3">
        <w:rPr>
          <w:color w:val="000000"/>
          <w:shd w:val="clear" w:color="auto" w:fill="FFFFFF"/>
        </w:rPr>
        <w:t xml:space="preserve"> is a widespread effect</w:t>
      </w:r>
      <w:r w:rsidR="00200984">
        <w:rPr>
          <w:color w:val="000000"/>
          <w:shd w:val="clear" w:color="auto" w:fill="FFFFFF"/>
        </w:rPr>
        <w:fldChar w:fldCharType="begin"/>
      </w:r>
      <w:r w:rsidR="00200984">
        <w:rPr>
          <w:color w:val="000000"/>
          <w:shd w:val="clear" w:color="auto" w:fill="FFFFFF"/>
        </w:rPr>
        <w:instrText xml:space="preserve"> ADDIN ZOTERO_ITEM CSL_CITATION {"citationID":"PocRsm6u","properties":{"formattedCitation":"\\super 21\\nosupersub{}","plainCitation":"21","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00984">
        <w:rPr>
          <w:color w:val="000000"/>
          <w:shd w:val="clear" w:color="auto" w:fill="FFFFFF"/>
        </w:rPr>
        <w:fldChar w:fldCharType="separate"/>
      </w:r>
      <w:r w:rsidR="00200984" w:rsidRPr="00801381">
        <w:rPr>
          <w:rFonts w:ascii="Calibri" w:hAnsi="Calibri" w:cs="Calibri"/>
          <w:szCs w:val="24"/>
          <w:vertAlign w:val="superscript"/>
        </w:rPr>
        <w:t>21</w:t>
      </w:r>
      <w:r w:rsidR="00200984">
        <w:rPr>
          <w:color w:val="000000"/>
          <w:shd w:val="clear" w:color="auto" w:fill="FFFFFF"/>
        </w:rPr>
        <w:fldChar w:fldCharType="end"/>
      </w:r>
      <w:r w:rsidR="002151F3">
        <w:rPr>
          <w:color w:val="000000"/>
          <w:shd w:val="clear" w:color="auto" w:fill="FFFFFF"/>
        </w:rPr>
        <w:t>.</w:t>
      </w:r>
    </w:p>
    <w:p w14:paraId="542258F9" w14:textId="32F9E1FA"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C10B8A">
        <w:rPr>
          <w:color w:val="000000"/>
          <w:shd w:val="clear" w:color="auto" w:fill="FFFFFF"/>
        </w:rPr>
        <w:fldChar w:fldCharType="begin"/>
      </w:r>
      <w:r w:rsidR="00C10B8A">
        <w:rPr>
          <w:color w:val="000000"/>
          <w:shd w:val="clear" w:color="auto" w:fill="FFFFFF"/>
        </w:rPr>
        <w:instrText xml:space="preserve"> ADDIN ZOTERO_ITEM CSL_CITATION {"citationID":"FgyjqLNr","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C10B8A">
        <w:rPr>
          <w:color w:val="000000"/>
          <w:shd w:val="clear" w:color="auto" w:fill="FFFFFF"/>
        </w:rPr>
        <w:fldChar w:fldCharType="separate"/>
      </w:r>
      <w:r w:rsidR="00C10B8A" w:rsidRPr="00C10B8A">
        <w:rPr>
          <w:rFonts w:ascii="Calibri" w:hAnsi="Calibri" w:cs="Calibri"/>
          <w:szCs w:val="24"/>
          <w:vertAlign w:val="superscript"/>
        </w:rPr>
        <w:t>4</w:t>
      </w:r>
      <w:r w:rsidR="00C10B8A">
        <w:rPr>
          <w:color w:val="000000"/>
          <w:shd w:val="clear" w:color="auto" w:fill="FFFFFF"/>
        </w:rPr>
        <w:fldChar w:fldCharType="end"/>
      </w:r>
      <w:r w:rsidR="007D4573">
        <w:rPr>
          <w:color w:val="000000"/>
          <w:shd w:val="clear" w:color="auto" w:fill="FFFFFF"/>
        </w:rPr>
        <w:t xml:space="preserve">. In the human CD45 gene, </w:t>
      </w:r>
      <w:r w:rsidR="00660243" w:rsidRPr="00660243">
        <w:rPr>
          <w:color w:val="000000"/>
          <w:shd w:val="clear" w:color="auto" w:fill="FFFFFF"/>
        </w:rPr>
        <w:t xml:space="preserve">CCCTC-binding factor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inclusion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801381">
        <w:rPr>
          <w:color w:val="000000"/>
          <w:shd w:val="clear" w:color="auto" w:fill="FFFFFF"/>
        </w:rPr>
        <w:instrText xml:space="preserve"> ADDIN ZOTERO_ITEM CSL_CITATION {"citationID":"TMqXaGND","properties":{"formattedCitation":"\\super 22\\nosupersub{}","plainCitation":"22","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801381" w:rsidRPr="00801381">
        <w:rPr>
          <w:rFonts w:ascii="Calibri" w:hAnsi="Calibri" w:cs="Calibri"/>
          <w:szCs w:val="24"/>
          <w:vertAlign w:val="superscript"/>
        </w:rPr>
        <w:t>22</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801381">
        <w:rPr>
          <w:color w:val="000000"/>
          <w:shd w:val="clear" w:color="auto" w:fill="FFFFFF"/>
        </w:rPr>
        <w:instrText xml:space="preserve"> ADDIN ZOTERO_ITEM CSL_CITATION {"citationID":"Xn3eJCIr","properties":{"formattedCitation":"\\super 23\\nosupersub{}","plainCitation":"23","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801381" w:rsidRPr="00801381">
        <w:rPr>
          <w:rFonts w:ascii="Calibri" w:hAnsi="Calibri" w:cs="Calibri"/>
          <w:szCs w:val="24"/>
          <w:vertAlign w:val="superscript"/>
        </w:rPr>
        <w:t>23</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w:t>
      </w:r>
      <w:proofErr w:type="spellStart"/>
      <w:r w:rsidR="00476E17">
        <w:rPr>
          <w:color w:val="000000"/>
          <w:shd w:val="clear" w:color="auto" w:fill="FFFFFF"/>
        </w:rPr>
        <w:t>mCpGs</w:t>
      </w:r>
      <w:proofErr w:type="spellEnd"/>
      <w:r w:rsidR="00476E17">
        <w:rPr>
          <w:color w:val="000000"/>
          <w:shd w:val="clear" w:color="auto" w:fill="FFFFFF"/>
        </w:rPr>
        <w:t xml:space="preserve">,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801381">
        <w:rPr>
          <w:color w:val="000000"/>
          <w:shd w:val="clear" w:color="auto" w:fill="FFFFFF"/>
        </w:rPr>
        <w:instrText xml:space="preserve"> ADDIN ZOTERO_ITEM CSL_CITATION {"citationID":"AliTZQ01","properties":{"formattedCitation":"\\super 24\\nosupersub{}","plainCitation":"24","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801381" w:rsidRPr="00801381">
        <w:rPr>
          <w:rFonts w:ascii="Calibri" w:hAnsi="Calibri" w:cs="Calibri"/>
          <w:szCs w:val="24"/>
          <w:vertAlign w:val="superscript"/>
        </w:rPr>
        <w:t>24</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849736"/>
      <w:r>
        <w:rPr>
          <w:lang w:val="en-US"/>
        </w:rPr>
        <w:t>Differentiation</w:t>
      </w:r>
      <w:bookmarkEnd w:id="10"/>
    </w:p>
    <w:p w14:paraId="692B2E88" w14:textId="597A6794"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01381">
        <w:rPr>
          <w:lang w:val="en-US"/>
        </w:rPr>
        <w:instrText xml:space="preserve"> ADDIN ZOTERO_ITEM CSL_CITATION {"citationID":"sxWURZvW","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01381" w:rsidRPr="00801381">
        <w:rPr>
          <w:rFonts w:ascii="Calibri" w:hAnsi="Calibri" w:cs="Calibri"/>
          <w:szCs w:val="24"/>
          <w:vertAlign w:val="superscript"/>
        </w:rPr>
        <w:t>25</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1</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801381">
        <w:rPr>
          <w:lang w:val="en-US"/>
        </w:rPr>
        <w:instrText xml:space="preserve"> ADDIN ZOTERO_ITEM CSL_CITATION {"citationID":"tVhDHud5","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801381" w:rsidRPr="00801381">
        <w:rPr>
          <w:rFonts w:ascii="Calibri" w:hAnsi="Calibri" w:cs="Calibri"/>
          <w:szCs w:val="24"/>
          <w:vertAlign w:val="superscript"/>
        </w:rPr>
        <w:t>25</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801381">
        <w:rPr>
          <w:lang w:val="en-US"/>
        </w:rPr>
        <w:instrText xml:space="preserve"> ADDIN ZOTERO_ITEM CSL_CITATION {"citationID":"MAgtEX5H","properties":{"formattedCitation":"\\super 26\\nosupersub{}","plainCitation":"26","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801381" w:rsidRPr="00801381">
        <w:rPr>
          <w:rFonts w:ascii="Calibri" w:hAnsi="Calibri" w:cs="Calibri"/>
          <w:szCs w:val="24"/>
          <w:vertAlign w:val="superscript"/>
        </w:rPr>
        <w:t>26</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801381">
        <w:rPr>
          <w:lang w:val="en-US"/>
        </w:rPr>
        <w:instrText xml:space="preserve"> ADDIN ZOTERO_ITEM CSL_CITATION {"citationID":"IiTSXj1G","properties":{"formattedCitation":"\\super 27\\nosupersub{}","plainCitation":"27","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801381" w:rsidRPr="00801381">
        <w:rPr>
          <w:rFonts w:ascii="Calibri" w:hAnsi="Calibri" w:cs="Calibri"/>
          <w:szCs w:val="24"/>
          <w:vertAlign w:val="superscript"/>
        </w:rPr>
        <w:t>27</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801381">
        <w:rPr>
          <w:lang w:val="en-US"/>
        </w:rPr>
        <w:instrText xml:space="preserve"> ADDIN ZOTERO_ITEM CSL_CITATION {"citationID":"5GWpd0LL","properties":{"formattedCitation":"\\super 28\\nosupersub{}","plainCitation":"28","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801381" w:rsidRPr="00801381">
        <w:rPr>
          <w:rFonts w:ascii="Calibri" w:hAnsi="Calibri" w:cs="Calibri"/>
          <w:szCs w:val="24"/>
          <w:vertAlign w:val="superscript"/>
        </w:rPr>
        <w:t>28</w:t>
      </w:r>
      <w:r w:rsidR="00976B2C">
        <w:rPr>
          <w:lang w:val="en-US"/>
        </w:rPr>
        <w:fldChar w:fldCharType="end"/>
      </w:r>
      <w:r w:rsidR="00976B2C">
        <w:rPr>
          <w:lang w:val="en-US"/>
        </w:rPr>
        <w:t xml:space="preserve">. </w:t>
      </w:r>
    </w:p>
    <w:p w14:paraId="22A486CB" w14:textId="50FDA2FF"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801381">
        <w:rPr>
          <w:lang w:val="en-US"/>
        </w:rPr>
        <w:instrText xml:space="preserve"> ADDIN ZOTERO_ITEM CSL_CITATION {"citationID":"qU0q2URA","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801381" w:rsidRPr="00801381">
        <w:rPr>
          <w:rFonts w:ascii="Calibri" w:hAnsi="Calibri" w:cs="Calibri"/>
          <w:szCs w:val="24"/>
          <w:vertAlign w:val="superscript"/>
        </w:rPr>
        <w:t>29</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801381">
        <w:rPr>
          <w:lang w:val="en-US"/>
        </w:rPr>
        <w:instrText xml:space="preserve"> ADDIN ZOTERO_ITEM CSL_CITATION {"citationID":"y6u2JiSk","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801381" w:rsidRPr="00801381">
        <w:rPr>
          <w:rFonts w:ascii="Calibri" w:hAnsi="Calibri" w:cs="Calibri"/>
          <w:szCs w:val="24"/>
          <w:vertAlign w:val="superscript"/>
        </w:rPr>
        <w:t>30</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801381">
        <w:rPr>
          <w:lang w:val="en-US"/>
        </w:rPr>
        <w:instrText xml:space="preserve"> ADDIN ZOTERO_ITEM CSL_CITATION {"citationID":"oZ1qv9lF","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801381" w:rsidRPr="00801381">
        <w:rPr>
          <w:rFonts w:ascii="Calibri" w:hAnsi="Calibri" w:cs="Calibri"/>
          <w:szCs w:val="24"/>
          <w:vertAlign w:val="superscript"/>
        </w:rPr>
        <w:t>29</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801381">
        <w:rPr>
          <w:lang w:val="en-US"/>
        </w:rPr>
        <w:instrText xml:space="preserve"> ADDIN ZOTERO_ITEM CSL_CITATION {"citationID":"odPNOkpy","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1</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801381">
        <w:rPr>
          <w:lang w:val="en-US"/>
        </w:rPr>
        <w:instrText xml:space="preserve"> ADDIN ZOTERO_ITEM CSL_CITATION {"citationID":"Qfk9Mwa8","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2</w:t>
      </w:r>
      <w:r w:rsidR="00BF1B4F">
        <w:rPr>
          <w:lang w:val="en-US"/>
        </w:rPr>
        <w:fldChar w:fldCharType="end"/>
      </w:r>
      <w:r w:rsidR="00C44178">
        <w:rPr>
          <w:lang w:val="en-US"/>
        </w:rPr>
        <w:t>.</w:t>
      </w:r>
    </w:p>
    <w:p w14:paraId="11D32B2B" w14:textId="75991AEE"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801381">
        <w:rPr>
          <w:lang w:val="en-US"/>
        </w:rPr>
        <w:instrText xml:space="preserve"> ADDIN ZOTERO_ITEM CSL_CITATION {"citationID":"4ToD25MT","properties":{"formattedCitation":"\\super 33\\nosupersub{}","plainCitation":"33","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801381" w:rsidRPr="00801381">
        <w:rPr>
          <w:rFonts w:ascii="Calibri" w:hAnsi="Calibri" w:cs="Calibri"/>
          <w:szCs w:val="24"/>
          <w:vertAlign w:val="superscript"/>
        </w:rPr>
        <w:t>33</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0A7502">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176DF">
        <w:rPr>
          <w:lang w:val="en-US"/>
        </w:rPr>
        <w:fldChar w:fldCharType="separate"/>
      </w:r>
      <w:r w:rsidR="000A7502" w:rsidRPr="000A7502">
        <w:rPr>
          <w:rFonts w:ascii="Calibri" w:hAnsi="Calibri" w:cs="Calibri"/>
          <w:szCs w:val="24"/>
          <w:vertAlign w:val="superscript"/>
        </w:rPr>
        <w:t>30,34,3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849737"/>
      <w:r>
        <w:rPr>
          <w:lang w:val="en-US"/>
        </w:rPr>
        <w:t>Epimutations</w:t>
      </w:r>
      <w:bookmarkEnd w:id="11"/>
    </w:p>
    <w:p w14:paraId="0DB79052" w14:textId="286822FA"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is not error-proof</w:t>
      </w:r>
      <w:r w:rsidR="000A7502">
        <w:rPr>
          <w:color w:val="000000"/>
          <w:shd w:val="clear" w:color="auto" w:fill="FFFFFF"/>
        </w:rPr>
        <w:fldChar w:fldCharType="begin"/>
      </w:r>
      <w:r w:rsidR="000A7502">
        <w:rPr>
          <w:color w:val="000000"/>
          <w:shd w:val="clear" w:color="auto" w:fill="FFFFFF"/>
        </w:rPr>
        <w:instrText xml:space="preserve"> ADDIN ZOTERO_ITEM CSL_CITATION {"citationID":"64sKbBBh","properties":{"formattedCitation":"\\super 35\\nosupersub{}","plainCitation":"35","noteIndex":0},"citationItems":[{"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0A7502">
        <w:rPr>
          <w:color w:val="000000"/>
          <w:shd w:val="clear" w:color="auto" w:fill="FFFFFF"/>
        </w:rPr>
        <w:fldChar w:fldCharType="separate"/>
      </w:r>
      <w:r w:rsidR="000A7502" w:rsidRPr="000A7502">
        <w:rPr>
          <w:rFonts w:ascii="Calibri" w:hAnsi="Calibri" w:cs="Calibri"/>
          <w:szCs w:val="24"/>
          <w:vertAlign w:val="superscript"/>
        </w:rPr>
        <w:t>35</w:t>
      </w:r>
      <w:r w:rsidR="000A7502">
        <w:rPr>
          <w:color w:val="000000"/>
          <w:shd w:val="clear" w:color="auto" w:fill="FFFFFF"/>
        </w:rPr>
        <w:fldChar w:fldCharType="end"/>
      </w:r>
      <w:r w:rsidR="00010D72">
        <w:rPr>
          <w:color w:val="000000"/>
          <w:shd w:val="clear" w:color="auto" w:fill="FFFFFF"/>
        </w:rPr>
        <w:t>. S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0A7502">
        <w:rPr>
          <w:color w:val="000000"/>
          <w:shd w:val="clear" w:color="auto" w:fill="FFFFFF"/>
        </w:rPr>
        <w:instrText xml:space="preserve"> ADDIN ZOTERO_ITEM CSL_CITATION {"citationID":"WTjJesCh","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0A7502" w:rsidRPr="000A7502">
        <w:rPr>
          <w:rFonts w:ascii="Calibri" w:hAnsi="Calibri" w:cs="Calibri"/>
          <w:szCs w:val="24"/>
          <w:vertAlign w:val="superscript"/>
        </w:rPr>
        <w:t>3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801381">
        <w:rPr>
          <w:color w:val="000000"/>
          <w:shd w:val="clear" w:color="auto" w:fill="FFFFFF"/>
        </w:rPr>
        <w:instrText xml:space="preserve"> ADDIN ZOTERO_ITEM CSL_CITATION {"citationID":"JXuKVSpo","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801381" w:rsidRPr="00801381">
        <w:rPr>
          <w:rFonts w:ascii="Calibri" w:hAnsi="Calibri" w:cs="Calibri"/>
          <w:szCs w:val="24"/>
          <w:vertAlign w:val="superscript"/>
        </w:rPr>
        <w:t>32</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0A7502">
        <w:rPr>
          <w:color w:val="000000"/>
          <w:shd w:val="clear" w:color="auto" w:fill="FFFFFF"/>
        </w:rPr>
        <w:instrText xml:space="preserve"> ADDIN ZOTERO_ITEM CSL_CITATION {"citationID":"CUfAVrW1","properties":{"formattedCitation":"\\super 37\\nosupersub{}","plainCitation":"37","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0A7502" w:rsidRPr="000A7502">
        <w:rPr>
          <w:rFonts w:ascii="Calibri" w:hAnsi="Calibri" w:cs="Calibri"/>
          <w:szCs w:val="24"/>
          <w:vertAlign w:val="superscript"/>
        </w:rPr>
        <w:t>37</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0A7502">
        <w:rPr>
          <w:color w:val="000000"/>
          <w:shd w:val="clear" w:color="auto" w:fill="FFFFFF"/>
        </w:rPr>
        <w:instrText xml:space="preserve"> ADDIN ZOTERO_ITEM CSL_CITATION {"citationID":"3RRntnKZ","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0A7502" w:rsidRPr="000A7502">
        <w:rPr>
          <w:rFonts w:ascii="Calibri" w:hAnsi="Calibri" w:cs="Calibri"/>
          <w:szCs w:val="24"/>
          <w:vertAlign w:val="superscript"/>
        </w:rPr>
        <w:t>3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801381">
        <w:rPr>
          <w:color w:val="000000"/>
          <w:shd w:val="clear" w:color="auto" w:fill="FFFFFF"/>
        </w:rPr>
        <w:instrText xml:space="preserve"> ADDIN ZOTERO_ITEM CSL_CITATION {"citationID":"UCyFNWpd","properties":{"formattedCitation":"\\super 34\\nosupersub{}","plainCitation":"34","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801381" w:rsidRPr="00801381">
        <w:rPr>
          <w:rFonts w:ascii="Calibri" w:hAnsi="Calibri" w:cs="Calibri"/>
          <w:szCs w:val="24"/>
          <w:vertAlign w:val="superscript"/>
        </w:rPr>
        <w:t>34</w:t>
      </w:r>
      <w:r w:rsidR="001453AF">
        <w:rPr>
          <w:color w:val="000000"/>
          <w:shd w:val="clear" w:color="auto" w:fill="FFFFFF"/>
        </w:rPr>
        <w:fldChar w:fldCharType="end"/>
      </w:r>
      <w:r w:rsidR="00A62933">
        <w:rPr>
          <w:color w:val="000000"/>
          <w:shd w:val="clear" w:color="auto" w:fill="FFFFFF"/>
        </w:rPr>
        <w:t>.</w:t>
      </w:r>
    </w:p>
    <w:p w14:paraId="371C60BC" w14:textId="74003F08" w:rsidR="001800F7" w:rsidRDefault="0080062F" w:rsidP="0080062F">
      <w:pPr>
        <w:rPr>
          <w:lang w:val="en-US"/>
        </w:rPr>
      </w:pPr>
      <w:r>
        <w:rPr>
          <w:lang w:val="en-US"/>
        </w:rPr>
        <w:t xml:space="preserve">External factors 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 xml:space="preserve">at </w:t>
      </w:r>
      <w:proofErr w:type="spellStart"/>
      <w:r w:rsidR="00BC363A">
        <w:rPr>
          <w:lang w:val="en-US"/>
        </w:rPr>
        <w:t>mCpGs</w:t>
      </w:r>
      <w:proofErr w:type="spellEnd"/>
      <w:r w:rsidR="00414641">
        <w:rPr>
          <w:lang w:val="en-US"/>
        </w:rPr>
        <w:fldChar w:fldCharType="begin"/>
      </w:r>
      <w:r w:rsidR="000A7502">
        <w:rPr>
          <w:lang w:val="en-US"/>
        </w:rPr>
        <w:instrText xml:space="preserve"> ADDIN ZOTERO_ITEM CSL_CITATION {"citationID":"l5lQZzFY","properties":{"formattedCitation":"\\super 38\\nosupersub{}","plainCitation":"38","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0A7502" w:rsidRPr="000A7502">
        <w:rPr>
          <w:rFonts w:ascii="Calibri" w:hAnsi="Calibri" w:cs="Calibri"/>
          <w:szCs w:val="24"/>
          <w:vertAlign w:val="superscript"/>
        </w:rPr>
        <w:t>38</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0A7502">
        <w:rPr>
          <w:lang w:val="en-US"/>
        </w:rPr>
        <w:instrText xml:space="preserve"> ADDIN ZOTERO_ITEM CSL_CITATION {"citationID":"Nd9HVQmZ","properties":{"formattedCitation":"\\super 39\\nosupersub{}","plainCitation":"39","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39</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0A7502">
        <w:rPr>
          <w:lang w:val="en-US"/>
        </w:rPr>
        <w:instrText xml:space="preserve"> ADDIN ZOTERO_ITEM CSL_CITATION {"citationID":"4kcesCS6","properties":{"formattedCitation":"\\super 40\\nosupersub{}","plainCitation":"40","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40</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w:t>
      </w:r>
      <w:proofErr w:type="spellStart"/>
      <w:r w:rsidR="00E37E78">
        <w:rPr>
          <w:lang w:val="en-US"/>
        </w:rPr>
        <w:t>d</w:t>
      </w:r>
      <w:r w:rsidR="00E37E78" w:rsidRPr="00E37E78">
        <w:rPr>
          <w:lang w:val="en-US"/>
        </w:rPr>
        <w:t>ichlorodiphenyltrichloroethan</w:t>
      </w:r>
      <w:proofErr w:type="spellEnd"/>
      <w:r w:rsidR="00E37E78" w:rsidRPr="00E37E78">
        <w:rPr>
          <w:lang w:val="en-US"/>
        </w:rPr>
        <w:t xml:space="preserve">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0A7502">
        <w:rPr>
          <w:lang w:val="en-US"/>
        </w:rPr>
        <w:instrText xml:space="preserve"> ADDIN ZOTERO_ITEM CSL_CITATION {"citationID":"HQpDVIkd","properties":{"formattedCitation":"\\super 41\\nosupersub{}","plainCitation":"41","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0A7502" w:rsidRPr="000A7502">
        <w:rPr>
          <w:rFonts w:ascii="Calibri" w:hAnsi="Calibri" w:cs="Calibri"/>
          <w:szCs w:val="24"/>
          <w:vertAlign w:val="superscript"/>
        </w:rPr>
        <w:t>41</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proofErr w:type="spellStart"/>
      <w:r w:rsidR="001800F7">
        <w:rPr>
          <w:lang w:val="en-US"/>
        </w:rPr>
        <w:t>transgenerationally</w:t>
      </w:r>
      <w:proofErr w:type="spellEnd"/>
      <w:r w:rsidR="001800F7">
        <w:rPr>
          <w:lang w:val="en-US"/>
        </w:rPr>
        <w:t xml:space="preserve">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0A7502">
        <w:rPr>
          <w:lang w:val="en-US"/>
        </w:rPr>
        <w:instrText xml:space="preserve"> ADDIN ZOTERO_ITEM CSL_CITATION {"citationID":"ZjpGj9uY","properties":{"formattedCitation":"\\super 42\\nosupersub{}","plainCitation":"42","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0A7502" w:rsidRPr="000A7502">
        <w:rPr>
          <w:rFonts w:ascii="Calibri" w:hAnsi="Calibri" w:cs="Calibri"/>
          <w:szCs w:val="24"/>
          <w:vertAlign w:val="superscript"/>
        </w:rPr>
        <w:t>42</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0A7502">
        <w:rPr>
          <w:lang w:val="en-US"/>
        </w:rPr>
        <w:instrText xml:space="preserve"> ADDIN ZOTERO_ITEM CSL_CITATION {"citationID":"6VpYB7jh","properties":{"formattedCitation":"\\super 43\\nosupersub{}","plainCitation":"43","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3</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0A7502">
        <w:rPr>
          <w:lang w:val="en-US"/>
        </w:rPr>
        <w:instrText xml:space="preserve"> ADDIN ZOTERO_ITEM CSL_CITATION {"citationID":"Y047hhRV","properties":{"formattedCitation":"\\super 44\\nosupersub{}","plainCitation":"44","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4</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849738"/>
      <w:r>
        <w:rPr>
          <w:lang w:val="en-US"/>
        </w:rPr>
        <w:t xml:space="preserve">Implications to </w:t>
      </w:r>
      <w:r w:rsidR="00B3143A">
        <w:rPr>
          <w:lang w:val="en-US"/>
        </w:rPr>
        <w:t>disease</w:t>
      </w:r>
      <w:bookmarkEnd w:id="12"/>
    </w:p>
    <w:p w14:paraId="15F7CB6A" w14:textId="6CA83AF6"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0A7502">
        <w:rPr>
          <w:lang w:val="en-US"/>
        </w:rPr>
        <w:instrText xml:space="preserve"> ADDIN ZOTERO_ITEM CSL_CITATION {"citationID":"knhIpNVA","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0A7502" w:rsidRPr="000A7502">
        <w:rPr>
          <w:rFonts w:ascii="Calibri" w:hAnsi="Calibri" w:cs="Calibri"/>
          <w:szCs w:val="24"/>
          <w:vertAlign w:val="superscript"/>
        </w:rPr>
        <w:t>45</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w:t>
      </w:r>
      <w:r w:rsidR="0051704F">
        <w:rPr>
          <w:lang w:val="en-US"/>
        </w:rPr>
        <w:t xml:space="preserve">(IFG2) </w:t>
      </w:r>
      <w:r w:rsidR="00D21735">
        <w:rPr>
          <w:lang w:val="en-US"/>
        </w:rPr>
        <w:t>is only expressed from the paternal allele</w:t>
      </w:r>
      <w:r w:rsidR="00D21735">
        <w:rPr>
          <w:lang w:val="en-US"/>
        </w:rPr>
        <w:fldChar w:fldCharType="begin"/>
      </w:r>
      <w:r w:rsidR="000A7502">
        <w:rPr>
          <w:lang w:val="en-US"/>
        </w:rPr>
        <w:instrText xml:space="preserve"> ADDIN ZOTERO_ITEM CSL_CITATION {"citationID":"LqDzFNX7","properties":{"formattedCitation":"\\super 46\\nosupersub{}","plainCitation":"46","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0A7502" w:rsidRPr="000A7502">
        <w:rPr>
          <w:rFonts w:ascii="Calibri" w:hAnsi="Calibri" w:cs="Calibri"/>
          <w:szCs w:val="24"/>
          <w:vertAlign w:val="superscript"/>
        </w:rPr>
        <w:t>46</w:t>
      </w:r>
      <w:r w:rsidR="00D21735">
        <w:rPr>
          <w:lang w:val="en-US"/>
        </w:rPr>
        <w:fldChar w:fldCharType="end"/>
      </w:r>
      <w:r w:rsidR="00D21735">
        <w:rPr>
          <w:lang w:val="en-US"/>
        </w:rPr>
        <w:t xml:space="preserve">. </w:t>
      </w:r>
      <w:r w:rsidR="00EF7E13">
        <w:rPr>
          <w:lang w:val="en-US"/>
        </w:rPr>
        <w:t>The maternal gene is methylated upstream</w:t>
      </w:r>
      <w:r w:rsidR="00273446">
        <w:rPr>
          <w:lang w:val="en-US"/>
        </w:rPr>
        <w:t xml:space="preserve"> which</w:t>
      </w:r>
      <w:r w:rsidR="00EF7E13">
        <w:rPr>
          <w:lang w:val="en-US"/>
        </w:rPr>
        <w:t xml:space="preserve"> prevent</w:t>
      </w:r>
      <w:r w:rsidR="00273446">
        <w:rPr>
          <w:lang w:val="en-US"/>
        </w:rPr>
        <w:t>s</w:t>
      </w:r>
      <w:r w:rsidR="00EF7E13">
        <w:rPr>
          <w:lang w:val="en-US"/>
        </w:rPr>
        <w:t xml:space="preserve"> </w:t>
      </w:r>
      <w:r w:rsidR="00EF7E13" w:rsidRPr="007D4573">
        <w:rPr>
          <w:color w:val="000000"/>
          <w:shd w:val="clear" w:color="auto" w:fill="FFFFFF"/>
        </w:rPr>
        <w:t>CTCF</w:t>
      </w:r>
      <w:r w:rsidR="00EF7E13">
        <w:t xml:space="preserve"> binding </w:t>
      </w:r>
      <w:r w:rsidR="00273446">
        <w:t xml:space="preserve">and transcription, but the parental gene remains unmethylated to allow CTCF and enhancers to bind. </w:t>
      </w:r>
      <w:r w:rsidR="00916CB5">
        <w:rPr>
          <w:lang w:val="en-US"/>
        </w:rPr>
        <w:t xml:space="preserve">The end result </w:t>
      </w:r>
      <w:r w:rsidR="00273446">
        <w:rPr>
          <w:lang w:val="en-US"/>
        </w:rPr>
        <w:t xml:space="preserve">on the maternal gene </w:t>
      </w:r>
      <w:r w:rsidR="00916CB5">
        <w:rPr>
          <w:lang w:val="en-US"/>
        </w:rPr>
        <w:t xml:space="preserve">is similar to X-chromosome inactivation </w:t>
      </w:r>
      <w:r w:rsidR="00273446">
        <w:rPr>
          <w:lang w:val="en-US"/>
        </w:rPr>
        <w:t xml:space="preserve">and will never be expressed, </w:t>
      </w:r>
      <w:r w:rsidR="00916CB5">
        <w:rPr>
          <w:lang w:val="en-US"/>
        </w:rPr>
        <w:t xml:space="preserve">though </w:t>
      </w:r>
      <w:r w:rsidR="00273446">
        <w:rPr>
          <w:lang w:val="en-US"/>
        </w:rPr>
        <w:t xml:space="preserve">the latter </w:t>
      </w:r>
      <w:r w:rsidR="00916CB5">
        <w:rPr>
          <w:lang w:val="en-US"/>
        </w:rPr>
        <w:t xml:space="preserve">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0A7502">
        <w:rPr>
          <w:lang w:val="en-US"/>
        </w:rPr>
        <w:instrText xml:space="preserve"> ADDIN ZOTERO_ITEM CSL_CITATION {"citationID":"H5sWmjV5","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0A7502" w:rsidRPr="000A7502">
        <w:rPr>
          <w:rFonts w:ascii="Calibri" w:hAnsi="Calibri" w:cs="Calibri"/>
          <w:szCs w:val="24"/>
          <w:vertAlign w:val="superscript"/>
        </w:rPr>
        <w:t>45</w:t>
      </w:r>
      <w:r w:rsidR="00C62BA5">
        <w:rPr>
          <w:lang w:val="en-US"/>
        </w:rPr>
        <w:fldChar w:fldCharType="end"/>
      </w:r>
      <w:r w:rsidR="00B86FF6">
        <w:rPr>
          <w:lang w:val="en-US"/>
        </w:rPr>
        <w:t xml:space="preserve">. </w:t>
      </w:r>
      <w:r w:rsidR="000072E7">
        <w:rPr>
          <w:lang w:val="en-US"/>
        </w:rPr>
        <w:t xml:space="preserve">The </w:t>
      </w:r>
      <w:r w:rsidR="000072E7" w:rsidRPr="000072E7">
        <w:rPr>
          <w:lang w:val="en-US"/>
        </w:rPr>
        <w:t xml:space="preserve">maternally-expressed gene 3 (MEG3) is an imprinted lncRNA-coding gene </w:t>
      </w:r>
      <w:r w:rsidR="000072E7">
        <w:rPr>
          <w:lang w:val="en-US"/>
        </w:rPr>
        <w:t>t</w:t>
      </w:r>
      <w:r w:rsidR="001C2E77">
        <w:rPr>
          <w:lang w:val="en-US"/>
        </w:rPr>
        <w:t xml:space="preserve">hat regulates </w:t>
      </w:r>
      <w:r w:rsidR="00DC1D47" w:rsidRPr="00DC1D47">
        <w:rPr>
          <w:lang w:val="en-US"/>
        </w:rPr>
        <w:t>hepatic glucose production</w:t>
      </w:r>
      <w:r w:rsidR="00DC1D47" w:rsidRPr="00DC1D47">
        <w:rPr>
          <w:lang w:val="en-US"/>
        </w:rPr>
        <w:t xml:space="preserve"> </w:t>
      </w:r>
      <w:r w:rsidR="001C2E77">
        <w:rPr>
          <w:lang w:val="en-US"/>
        </w:rPr>
        <w:t xml:space="preserve">via </w:t>
      </w:r>
      <w:r w:rsidR="00DC1D47">
        <w:rPr>
          <w:lang w:val="en-US"/>
        </w:rPr>
        <w:t xml:space="preserve">the gluconeogenic </w:t>
      </w:r>
      <w:r w:rsidR="001C2E77" w:rsidRPr="001C2E77">
        <w:rPr>
          <w:lang w:val="en-US"/>
        </w:rPr>
        <w:t>FoxO1</w:t>
      </w:r>
      <w:r w:rsidR="001C2E77">
        <w:rPr>
          <w:lang w:val="en-US"/>
        </w:rPr>
        <w:t xml:space="preserve">, </w:t>
      </w:r>
      <w:r w:rsidR="00DC1D47">
        <w:rPr>
          <w:lang w:val="en-US"/>
        </w:rPr>
        <w:t>and</w:t>
      </w:r>
      <w:r w:rsidR="001C2E77">
        <w:rPr>
          <w:lang w:val="en-US"/>
        </w:rPr>
        <w:t xml:space="preserve"> overexpression of MEG3 has shown to </w:t>
      </w:r>
      <w:r w:rsidR="00DC1D47">
        <w:rPr>
          <w:lang w:val="en-US"/>
        </w:rPr>
        <w:t xml:space="preserve">increase insulin resistance, a major characteristic of </w:t>
      </w:r>
      <w:r w:rsidR="00DC1D47" w:rsidRPr="00DC1D47">
        <w:rPr>
          <w:lang w:val="en-US"/>
        </w:rPr>
        <w:t>type 2 diabetes mellitus</w:t>
      </w:r>
      <w:r w:rsidR="00DC1D47">
        <w:rPr>
          <w:lang w:val="en-US"/>
        </w:rPr>
        <w:fldChar w:fldCharType="begin"/>
      </w:r>
      <w:r w:rsidR="00DC1D47">
        <w:rPr>
          <w:lang w:val="en-US"/>
        </w:rPr>
        <w:instrText xml:space="preserve"> ADDIN ZOTERO_ITEM CSL_CITATION {"citationID":"JddLq5n4","properties":{"formattedCitation":"\\super 47\\nosupersub{}","plainCitation":"47","noteIndex":0},"citationItems":[{"id":1354,"uris":["http://zotero.org/users/local/oxMpWYo5/items/GA34PC9V"],"uri":["http://zotero.org/users/local/oxMpWYo5/items/GA34PC9V"],"itemData":{"id":1354,"type":"article-journal","abstract":"BACKGROUND: Hepatic insulin resistance is a major characteristic of type 2 diabetes mellitus. LncRNA MEG3 has been shown to correlate to hepatic glucose production; however, the underlying mechanism remains unclear. This study aims to investigate the role of MEG3 in hepatic insulin resistance.\nMETHODS: High-fat diet mice, ob/ob mice and mice primary hepatocytes were used in this study. Expression of MEG3, FoxO1, G6pc and Pepck were determined by real-time PCR. FoxO1, G6pc, Pepck, HDAC1 and HDAC3 protein levels were analyzed by western blotting. Hepatic gluconeogenesis, glycogen accumulation, triglyceride and glycogen contents were measured by corresponding assay or kit, and body weight was monitored after an overnight fast.\nRESULTS: Gene expression of MEG3 was upregulated in high-fat diet and ob/ob mice and increased by palmitate, oleate or linoleate. MEG3 overexpression significantly increased FoxO1, G6pc, Pepck mRNA expressions and hepatic gluconeogenesis and suppressed insulin-stimulated glycogen synthesis in primary hepatocytes, whereas palmitate-induced increase of FoxO1, G6pc and Pepck protein expressions could be reversed by MEG3 interference. In addition, high fat enhanced expression of lncRNA MEG3 in hepatocytes through histone acetylation. Furthermore, MEG3 interference could reverse the up-regulation of triglyceride as well as impaired glucose tolerance and down-regulation of glucogen content in high-fat diet mice or ob/ob mice.\nCONCLUSION: Upregulation of lncRNA MEG3 enhances hepatic insulin resistance via increasing foxO1expression, suggesting that MEG3 may be a potential target and therapeutic strategy for diabetes.","container-title":"Biochemical and Biophysical Research Communications","DOI":"10.1016/j.bbrc.2015.11.048","ISSN":"1090-2104","issue":"2","journalAbbreviation":"Biochem Biophys Res Commun","language":"eng","note":"PMID: 26603935","page":"319-325","source":"PubMed","title":"Upregulation of lncRNA MEG3 promotes hepatic insulin resistance via increasing FoxO1 expression","volume":"469","author":[{"family":"Zhu","given":"Xiang"},{"family":"Wu","given":"Yuan-Bo"},{"family":"Zhou","given":"Jian"},{"family":"Kang","given":"Dong-Mei"}],"issued":{"date-parts":[["2016",1,8]]}},"locator":"3"}],"schema":"https://github.com/citation-style-language/schema/raw/master/csl-citation.json"} </w:instrText>
      </w:r>
      <w:r w:rsidR="00DC1D47">
        <w:rPr>
          <w:lang w:val="en-US"/>
        </w:rPr>
        <w:fldChar w:fldCharType="separate"/>
      </w:r>
      <w:r w:rsidR="00DC1D47" w:rsidRPr="00DC1D47">
        <w:rPr>
          <w:rFonts w:ascii="Calibri" w:hAnsi="Calibri" w:cs="Calibri"/>
          <w:szCs w:val="24"/>
          <w:vertAlign w:val="superscript"/>
        </w:rPr>
        <w:t>47</w:t>
      </w:r>
      <w:r w:rsidR="00DC1D47">
        <w:rPr>
          <w:lang w:val="en-US"/>
        </w:rPr>
        <w:fldChar w:fldCharType="end"/>
      </w:r>
      <w:r w:rsidR="00DC1D47">
        <w:rPr>
          <w:lang w:val="en-US"/>
        </w:rPr>
        <w:t>.</w:t>
      </w:r>
      <w:r w:rsidR="004066C5">
        <w:rPr>
          <w:lang w:val="en-US"/>
        </w:rPr>
        <w:t xml:space="preserve"> </w:t>
      </w:r>
      <w:r w:rsidR="00C62BA5">
        <w:rPr>
          <w:lang w:val="en-US"/>
        </w:rPr>
        <w:t>However, disease is not limited to epigenetic defects</w:t>
      </w:r>
      <w:r w:rsidR="00585ECA">
        <w:rPr>
          <w:lang w:val="en-US"/>
        </w:rPr>
        <w:t xml:space="preserve"> of individual genes</w:t>
      </w:r>
      <w:r w:rsidR="00C62BA5">
        <w:rPr>
          <w:lang w:val="en-US"/>
        </w:rPr>
        <w:t>.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DC1D47">
        <w:rPr>
          <w:lang w:val="en-US"/>
        </w:rPr>
        <w:instrText xml:space="preserve"> ADDIN ZOTERO_ITEM CSL_CITATION {"citationID":"CtMdwMuD","properties":{"formattedCitation":"\\super 30,48\\nosupersub{}","plainCitation":"30,48","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DC1D47" w:rsidRPr="00DC1D47">
        <w:rPr>
          <w:rFonts w:ascii="Calibri" w:hAnsi="Calibri" w:cs="Calibri"/>
          <w:szCs w:val="24"/>
          <w:vertAlign w:val="superscript"/>
        </w:rPr>
        <w:t>30,48</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p>
    <w:p w14:paraId="68E8AF1E" w14:textId="12C47637" w:rsidR="00F42443" w:rsidRDefault="00F42443" w:rsidP="00475333">
      <w:pPr>
        <w:pStyle w:val="Heading3"/>
        <w:rPr>
          <w:lang w:val="en-US"/>
        </w:rPr>
      </w:pPr>
      <w:bookmarkStart w:id="13" w:name="_Toc88849739"/>
      <w:r>
        <w:rPr>
          <w:lang w:val="en-US"/>
        </w:rPr>
        <w:t>Cancer</w:t>
      </w:r>
      <w:bookmarkEnd w:id="13"/>
    </w:p>
    <w:p w14:paraId="1284A49C" w14:textId="745E4326" w:rsidR="00797AD3" w:rsidRDefault="00FF307E" w:rsidP="00797954">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DC1D47">
        <w:rPr>
          <w:lang w:val="en-US"/>
        </w:rPr>
        <w:instrText xml:space="preserve"> ADDIN ZOTERO_ITEM CSL_CITATION {"citationID":"7e2W70Kq","properties":{"formattedCitation":"\\super 49\\nosupersub{}","plainCitation":"49","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DC1D47" w:rsidRPr="00DC1D47">
        <w:rPr>
          <w:rFonts w:ascii="Calibri" w:hAnsi="Calibri" w:cs="Calibri"/>
          <w:szCs w:val="24"/>
          <w:vertAlign w:val="superscript"/>
        </w:rPr>
        <w:t>49</w:t>
      </w:r>
      <w:r w:rsidR="008739A3">
        <w:rPr>
          <w:lang w:val="en-US"/>
        </w:rPr>
        <w:fldChar w:fldCharType="end"/>
      </w:r>
      <w:r w:rsidR="008739A3">
        <w:rPr>
          <w:lang w:val="en-US"/>
        </w:rPr>
        <w:t xml:space="preserve">. </w:t>
      </w:r>
      <w:r w:rsidR="00726963">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DC1D47">
        <w:rPr>
          <w:lang w:val="en-US"/>
        </w:rPr>
        <w:instrText xml:space="preserve"> ADDIN ZOTERO_ITEM CSL_CITATION {"citationID":"HVsySgqN","properties":{"formattedCitation":"\\super 50\\nosupersub{}","plainCitation":"50","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DC1D47" w:rsidRPr="00DC1D47">
        <w:rPr>
          <w:rFonts w:ascii="Calibri" w:hAnsi="Calibri" w:cs="Calibri"/>
          <w:szCs w:val="24"/>
          <w:vertAlign w:val="superscript"/>
        </w:rPr>
        <w:t>50</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DC1D47">
        <w:rPr>
          <w:lang w:val="en-US"/>
        </w:rPr>
        <w:instrText xml:space="preserve"> ADDIN ZOTERO_ITEM CSL_CITATION {"citationID":"afXvjLGo","properties":{"formattedCitation":"\\super 51\\nosupersub{}","plainCitation":"51","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DC1D47" w:rsidRPr="00DC1D47">
        <w:rPr>
          <w:rFonts w:ascii="Calibri" w:hAnsi="Calibri" w:cs="Calibri"/>
          <w:szCs w:val="24"/>
          <w:vertAlign w:val="superscript"/>
        </w:rPr>
        <w:t>51</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xml:space="preserve">, as </w:t>
      </w:r>
      <w:r w:rsidR="00A87E78">
        <w:rPr>
          <w:lang w:val="en-US"/>
        </w:rPr>
        <w:t>single</w:t>
      </w:r>
      <w:r w:rsidR="006F1A9D">
        <w:rPr>
          <w:lang w:val="en-US"/>
        </w:rPr>
        <w:t xml:space="preserve"> epimutation</w:t>
      </w:r>
      <w:r w:rsidR="00A06E40">
        <w:rPr>
          <w:lang w:val="en-US"/>
        </w:rPr>
        <w:t>s</w:t>
      </w:r>
      <w:r w:rsidR="006F1A9D">
        <w:rPr>
          <w:lang w:val="en-US"/>
        </w:rPr>
        <w:t xml:space="preserve"> can have significant effect</w:t>
      </w:r>
      <w:r w:rsidR="003D3652">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 xml:space="preserve">cancer </w:t>
      </w:r>
      <w:r w:rsidR="006F1A9D">
        <w:rPr>
          <w:lang w:val="en-US"/>
        </w:rPr>
        <w:lastRenderedPageBreak/>
        <w:t>patients</w:t>
      </w:r>
      <w:r w:rsidR="00464977">
        <w:rPr>
          <w:lang w:val="en-US"/>
        </w:rPr>
        <w:t xml:space="preserve"> versus controls</w:t>
      </w:r>
      <w:r w:rsidR="002F7B56">
        <w:rPr>
          <w:lang w:val="en-US"/>
        </w:rPr>
        <w:fldChar w:fldCharType="begin"/>
      </w:r>
      <w:r w:rsidR="00DC1D47">
        <w:rPr>
          <w:lang w:val="en-US"/>
        </w:rPr>
        <w:instrText xml:space="preserve"> ADDIN ZOTERO_ITEM CSL_CITATION {"citationID":"nlgr8aSj","properties":{"formattedCitation":"\\super 52\\nosupersub{}","plainCitation":"5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1D47" w:rsidRPr="00DC1D47">
        <w:rPr>
          <w:rFonts w:ascii="Calibri" w:hAnsi="Calibri" w:cs="Calibri"/>
          <w:szCs w:val="24"/>
          <w:vertAlign w:val="superscript"/>
        </w:rPr>
        <w:t>52</w:t>
      </w:r>
      <w:r w:rsidR="002F7B56">
        <w:rPr>
          <w:lang w:val="en-US"/>
        </w:rPr>
        <w:fldChar w:fldCharType="end"/>
      </w:r>
      <w:r w:rsidR="002F7B56">
        <w:rPr>
          <w:lang w:val="en-US"/>
        </w:rPr>
        <w:t>.</w:t>
      </w:r>
      <w:r w:rsidR="00151F34">
        <w:rPr>
          <w:lang w:val="en-US"/>
        </w:rPr>
        <w:t xml:space="preserve"> </w:t>
      </w:r>
      <w:r w:rsidR="00D115B4">
        <w:rPr>
          <w:lang w:val="en-US"/>
        </w:rPr>
        <w:t xml:space="preserve">Genetic imprinting </w:t>
      </w:r>
      <w:r w:rsidR="00260B6D">
        <w:rPr>
          <w:lang w:val="en-US"/>
        </w:rPr>
        <w:t xml:space="preserve">also </w:t>
      </w:r>
      <w:r w:rsidR="00D115B4">
        <w:rPr>
          <w:lang w:val="en-US"/>
        </w:rPr>
        <w:t xml:space="preserve">has </w:t>
      </w:r>
      <w:r w:rsidR="00BD081E">
        <w:rPr>
          <w:lang w:val="en-US"/>
        </w:rPr>
        <w:t>shown</w:t>
      </w:r>
      <w:r w:rsidR="00D115B4">
        <w:rPr>
          <w:lang w:val="en-US"/>
        </w:rPr>
        <w:t xml:space="preserve"> link</w:t>
      </w:r>
      <w:r w:rsidR="00105CEA">
        <w:rPr>
          <w:lang w:val="en-US"/>
        </w:rPr>
        <w:t>s</w:t>
      </w:r>
      <w:r w:rsidR="00D115B4">
        <w:rPr>
          <w:lang w:val="en-US"/>
        </w:rPr>
        <w:t xml:space="preserve"> to cancer</w:t>
      </w:r>
      <w:r w:rsidR="00D115B4">
        <w:rPr>
          <w:lang w:val="en-US"/>
        </w:rPr>
        <w:fldChar w:fldCharType="begin"/>
      </w:r>
      <w:r w:rsidR="000A7502">
        <w:rPr>
          <w:lang w:val="en-US"/>
        </w:rPr>
        <w:instrText xml:space="preserve"> ADDIN ZOTERO_ITEM CSL_CITATION {"citationID":"NGxKeRf0","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D115B4">
        <w:rPr>
          <w:lang w:val="en-US"/>
        </w:rPr>
        <w:fldChar w:fldCharType="separate"/>
      </w:r>
      <w:r w:rsidR="000A7502" w:rsidRPr="000A7502">
        <w:rPr>
          <w:rFonts w:ascii="Calibri" w:hAnsi="Calibri" w:cs="Calibri"/>
          <w:szCs w:val="24"/>
          <w:vertAlign w:val="superscript"/>
        </w:rPr>
        <w:t>45</w:t>
      </w:r>
      <w:r w:rsidR="00D115B4">
        <w:rPr>
          <w:lang w:val="en-US"/>
        </w:rPr>
        <w:fldChar w:fldCharType="end"/>
      </w:r>
      <w:r w:rsidR="00BD081E">
        <w:rPr>
          <w:lang w:val="en-US"/>
        </w:rPr>
        <w:t xml:space="preserve">. </w:t>
      </w:r>
      <w:r w:rsidR="00AB5F25">
        <w:rPr>
          <w:lang w:val="en-US"/>
        </w:rPr>
        <w:t>MEG3</w:t>
      </w:r>
      <w:r w:rsidR="00BD081E">
        <w:rPr>
          <w:lang w:val="en-US"/>
        </w:rPr>
        <w:t>, describe</w:t>
      </w:r>
      <w:r w:rsidR="005658D1">
        <w:rPr>
          <w:lang w:val="en-US"/>
        </w:rPr>
        <w:t>d</w:t>
      </w:r>
      <w:r w:rsidR="00BD081E">
        <w:rPr>
          <w:lang w:val="en-US"/>
        </w:rPr>
        <w:t xml:space="preserve"> above,</w:t>
      </w:r>
      <w:r w:rsidR="00AB5F25">
        <w:rPr>
          <w:lang w:val="en-US"/>
        </w:rPr>
        <w:t xml:space="preserve"> is </w:t>
      </w:r>
      <w:r w:rsidR="00D81BF4">
        <w:rPr>
          <w:lang w:val="en-US"/>
        </w:rPr>
        <w:t xml:space="preserve">also known to </w:t>
      </w:r>
      <w:r w:rsidR="00AC6F6F">
        <w:rPr>
          <w:lang w:val="en-US"/>
        </w:rPr>
        <w:t>aid in tumor suppression and p53 activation, and is inactivated in most types of cancer</w:t>
      </w:r>
      <w:r w:rsidR="00AC6F6F">
        <w:rPr>
          <w:lang w:val="en-US"/>
        </w:rPr>
        <w:fldChar w:fldCharType="begin"/>
      </w:r>
      <w:r w:rsidR="00DC1D47">
        <w:rPr>
          <w:lang w:val="en-US"/>
        </w:rPr>
        <w:instrText xml:space="preserve"> ADDIN ZOTERO_ITEM CSL_CITATION {"citationID":"EGB2rR2m","properties":{"formattedCitation":"\\super 53\\nosupersub{}","plainCitation":"53","noteIndex":0},"citationItems":[{"id":1352,"uris":["http://zotero.org/users/local/oxMpWYo5/items/HM3RDIDL"],"uri":["http://zotero.org/users/local/oxMpWYo5/items/HM3RDIDL"],"itemData":{"id":1352,"type":"article-journal","abstract":"Long noncoding RNAs (lncRNAs) have recently considered as central regulators in diverse biological processes and emerged as vital players controlling tumorigenesis. Several lncRNAs can be classified into oncogenes and tumor suppressor genes depending on their function in cancer. A maternally expressed gene 3 (MEG3) gene transcripts a 1.6 kb lncRNA whose act as an antitumor component in different cancer cells, such as breast, liver, glioma, colorectal, cervical, gastric, lung, ovarian and osteosarcoma cancer cells. The present review highlights biological function of MEG3 to repress tumor through regulating the major tumor suppressor genes p53 and Rb, inhibiting angiogenesis-related factor, or controlling miRNAs. On the other hand, previous studies have also suggested that MEG3 mediates epithelial-mesenchymal transition (EMT). However, deregulation of MEG3 is associated with the  development and progression of cancer, suggesting that MEG3 may function as a potential biomarker and therapeutic target for human cancers.","container-title":"Pathology oncology research: POR","DOI":"10.1007/s12253-019-00614-3","ISSN":"1532-2807","issue":"3","journalAbbreviation":"Pathol Oncol Res","language":"eng","note":"PMID: 30793226","page":"859-874","source":"PubMed","title":"MEG3: an Oncogenic Long Non-coding RNA in Different Cancers","title-short":"MEG3","volume":"25","author":[{"family":"Al-Rugeebah","given":"Arwa"},{"family":"Alanazi","given":"Mohammed"},{"family":"Parine","given":"Narasimha Reddy"}],"issued":{"date-parts":[["2019",7]]}},"locator":"3"}],"schema":"https://github.com/citation-style-language/schema/raw/master/csl-citation.json"} </w:instrText>
      </w:r>
      <w:r w:rsidR="00AC6F6F">
        <w:rPr>
          <w:lang w:val="en-US"/>
        </w:rPr>
        <w:fldChar w:fldCharType="separate"/>
      </w:r>
      <w:r w:rsidR="00DC1D47" w:rsidRPr="00DC1D47">
        <w:rPr>
          <w:rFonts w:ascii="Calibri" w:hAnsi="Calibri" w:cs="Calibri"/>
          <w:szCs w:val="24"/>
          <w:vertAlign w:val="superscript"/>
        </w:rPr>
        <w:t>53</w:t>
      </w:r>
      <w:r w:rsidR="00AC6F6F">
        <w:rPr>
          <w:lang w:val="en-US"/>
        </w:rPr>
        <w:fldChar w:fldCharType="end"/>
      </w:r>
      <w:r w:rsidR="00BE7708">
        <w:rPr>
          <w:lang w:val="en-US"/>
        </w:rPr>
        <w:t>.</w:t>
      </w:r>
      <w:r w:rsidR="00A769BD">
        <w:rPr>
          <w:lang w:val="en-US"/>
        </w:rPr>
        <w:t xml:space="preserve"> </w:t>
      </w:r>
    </w:p>
    <w:p w14:paraId="0AE6B289" w14:textId="6106EFE1" w:rsidR="00092D92" w:rsidRDefault="008D16A6" w:rsidP="00250D03">
      <w:pPr>
        <w:pStyle w:val="Heading3"/>
        <w:rPr>
          <w:lang w:val="en-US"/>
        </w:rPr>
      </w:pPr>
      <w:bookmarkStart w:id="14" w:name="_Toc88849740"/>
      <w:r>
        <w:rPr>
          <w:lang w:val="en-US"/>
        </w:rPr>
        <w:t>Glioma</w:t>
      </w:r>
      <w:bookmarkEnd w:id="14"/>
    </w:p>
    <w:p w14:paraId="07CF45FE" w14:textId="70BEC188" w:rsidR="00EC0316" w:rsidRDefault="005E5F42" w:rsidP="001C38C5">
      <w:r w:rsidRPr="005E5F42">
        <w:rPr>
          <w:lang w:val="en-US"/>
        </w:rPr>
        <w:t xml:space="preserve">Glioma is a devastating, rapidly progressing disease with </w:t>
      </w:r>
      <w:r>
        <w:rPr>
          <w:lang w:val="en-US"/>
        </w:rPr>
        <w:t>one of the poorest outcomes of any cancer</w:t>
      </w:r>
      <w:r>
        <w:rPr>
          <w:lang w:val="en-US"/>
        </w:rPr>
        <w:fldChar w:fldCharType="begin"/>
      </w:r>
      <w:r w:rsidR="00191AD4">
        <w:rPr>
          <w:lang w:val="en-US"/>
        </w:rPr>
        <w:instrText xml:space="preserve"> ADDIN ZOTERO_ITEM CSL_CITATION {"citationID":"S7sQKfTU","properties":{"formattedCitation":"\\super 54\\nosupersub{}","plainCitation":"5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191AD4" w:rsidRPr="00191AD4">
        <w:rPr>
          <w:rFonts w:ascii="Calibri" w:hAnsi="Calibri" w:cs="Calibri"/>
          <w:szCs w:val="24"/>
          <w:vertAlign w:val="superscript"/>
        </w:rPr>
        <w:t>54</w:t>
      </w:r>
      <w:r>
        <w:rPr>
          <w:lang w:val="en-US"/>
        </w:rPr>
        <w:fldChar w:fldCharType="end"/>
      </w:r>
      <w:r>
        <w:rPr>
          <w:lang w:val="en-US"/>
        </w:rPr>
        <w:t>. Each year, about</w:t>
      </w:r>
      <w:r>
        <w:t xml:space="preserve"> 250 000 individuals are diagnosed with glioma (1.4% of new cancer diagnosis)</w:t>
      </w:r>
      <w:r>
        <w:fldChar w:fldCharType="begin"/>
      </w:r>
      <w:r w:rsidR="00191AD4">
        <w:instrText xml:space="preserve"> ADDIN ZOTERO_ITEM CSL_CITATION {"citationID":"NtsEqRNu","properties":{"formattedCitation":"\\super 55\\nosupersub{}","plainCitation":"55","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191AD4" w:rsidRPr="00191AD4">
        <w:rPr>
          <w:rFonts w:ascii="Calibri" w:hAnsi="Calibri" w:cs="Calibri"/>
          <w:szCs w:val="24"/>
          <w:vertAlign w:val="superscript"/>
        </w:rPr>
        <w:t>55</w:t>
      </w:r>
      <w:r>
        <w:fldChar w:fldCharType="end"/>
      </w:r>
      <w:r>
        <w:t xml:space="preserve">. 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191AD4">
        <w:instrText xml:space="preserve"> ADDIN ZOTERO_ITEM CSL_CITATION {"citationID":"73n75WoX","properties":{"formattedCitation":"\\super 54\\nosupersub{}","plainCitation":"5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191AD4" w:rsidRPr="00191AD4">
        <w:rPr>
          <w:rFonts w:ascii="Calibri" w:hAnsi="Calibri" w:cs="Calibri"/>
          <w:szCs w:val="24"/>
          <w:vertAlign w:val="superscript"/>
        </w:rPr>
        <w:t>54</w:t>
      </w:r>
      <w:r w:rsidR="00A52F70">
        <w:fldChar w:fldCharType="end"/>
      </w:r>
      <w:r w:rsidRPr="005E5F42">
        <w:t>.</w:t>
      </w:r>
      <w:r w:rsidR="00A52F70">
        <w:t xml:space="preserve"> </w:t>
      </w:r>
      <w:r w:rsidR="00EC0316">
        <w:t xml:space="preserve">Tumor samples are difficult to </w:t>
      </w:r>
      <w:r w:rsidR="00EE64DD">
        <w:t>obtain,</w:t>
      </w:r>
      <w:r w:rsidR="00EC0316">
        <w:t xml:space="preserve"> and a very small amount of tissue is taken. </w:t>
      </w:r>
      <w:r w:rsidR="004F6C3A">
        <w:t>Mechanisms and risk factors for glioma incidence are not well understood, but epigenetics is strongly implicated in its development</w:t>
      </w:r>
      <w:r w:rsidR="004F6C3A">
        <w:fldChar w:fldCharType="begin"/>
      </w:r>
      <w:r w:rsidR="00191AD4">
        <w:instrText xml:space="preserve"> ADDIN ZOTERO_ITEM CSL_CITATION {"citationID":"3hcnFYpo","properties":{"formattedCitation":"\\super 56\\nosupersub{}","plainCitation":"56","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4F6C3A">
        <w:fldChar w:fldCharType="separate"/>
      </w:r>
      <w:r w:rsidR="00191AD4" w:rsidRPr="00191AD4">
        <w:rPr>
          <w:rFonts w:ascii="Calibri" w:hAnsi="Calibri" w:cs="Calibri"/>
          <w:szCs w:val="24"/>
          <w:vertAlign w:val="superscript"/>
        </w:rPr>
        <w:t>56</w:t>
      </w:r>
      <w:r w:rsidR="004F6C3A">
        <w:fldChar w:fldCharType="end"/>
      </w:r>
      <w:r w:rsidR="004F6C3A">
        <w:t xml:space="preserve">. </w:t>
      </w:r>
      <w:r w:rsidR="00191AD4">
        <w:t xml:space="preserve">Six major glioma subtypes have been classified via methylation patterns, and </w:t>
      </w:r>
      <w:r w:rsidR="00C83825">
        <w:t>there is strong correlation between these patterns and mutations of one specific gene also implicated in glioma (e.g., IDH3, K27, G34)</w:t>
      </w:r>
      <w:r w:rsidR="00C83825">
        <w:fldChar w:fldCharType="begin"/>
      </w:r>
      <w:r w:rsidR="00C83825">
        <w:instrText xml:space="preserve"> ADDIN ZOTERO_ITEM CSL_CITATION {"citationID":"S4nqLED3","properties":{"formattedCitation":"\\super 57\\nosupersub{}","plainCitation":"57","noteIndex":0},"citationItems":[{"id":1413,"uris":["http://zotero.org/users/local/oxMpWYo5/items/SA5GZXFZ"],"uri":["http://zotero.org/users/local/oxMpWYo5/items/SA5GZXFZ"],"itemData":{"id":1413,"type":"article-journal","abstract":"Glioblastoma (GBM) is a brain tumor that carries a dismal prognosis and displays considerable heterogeneity. We have recently identified recurrent H3F3A mutations affecting two critical amino acids (K27 and G34) of histone H3.3 in one-third of pediatric GBM. Here, we show that each H3F3A mutation defines an epigenetic subgroup of GBM with a distinct global methylation pattern, and that they are mutually exclusive with IDH1 mutations, which characterize a third mutation-defined subgroup. Three further epigenetic subgroups were enriched for hallmark genetic events of adult GBM and/or established transcriptomic signatures. We also demonstrate that the two H3F3A mutations give rise to GBMs in separate anatomic compartments, with differential regulation of transcription factors OLIG1, OLIG2, and FOXG1, possibly reflecting different cellular origins.","container-title":"Cancer Cell","DOI":"10.1016/j.ccr.2012.08.024","ISSN":"1535-6108","issue":"4","journalAbbreviation":"Cancer Cell","language":"en","page":"425-437","source":"ScienceDirect","title":"Hotspot Mutations in H3F3A and IDH1 Define Distinct Epigenetic and Biological Subgroups of Glioblastoma","volume":"22","author":[{"family":"Sturm","given":"Dominik"},{"family":"Witt","given":"Hendrik"},{"family":"Hovestadt","given":"Volker"},{"family":"Khuong-Quang","given":"Dong-Anh"},{"family":"Jones","given":"David T. W."},{"family":"Konermann","given":"Carolin"},{"family":"Pfaff","given":"Elke"},{"family":"Tönjes","given":"Martje"},{"family":"Sill","given":"Martin"},{"family":"Bender","given":"Sebastian"},{"family":"Kool","given":"Marcel"},{"family":"Zapatka","given":"Marc"},{"family":"Becker","given":"Natalia"},{"family":"Zucknick","given":"Manuela"},{"family":"Hielscher","given":"Thomas"},{"family":"Liu","given":"Xiao-Yang"},{"family":"Fontebasso","given":"Adam M."},{"family":"Ryzhova","given":"Marina"},{"family":"Albrecht","given":"Steffen"},{"family":"Jacob","given":"Karine"},{"family":"Wolter","given":"Marietta"},{"family":"Ebinger","given":"Martin"},{"family":"Schuhmann","given":"Martin U."},{"family":"Meter","given":"Timothy","non-dropping-particle":"van"},{"family":"Frühwald","given":"Michael C."},{"family":"Hauch","given":"Holger"},{"family":"Pekrun","given":"Arnulf"},{"family":"Radlwimmer","given":"Bernhard"},{"family":"Niehues","given":"Tim"},{"family":"Komorowski","given":"Gregor","non-dropping-particle":"von"},{"family":"Dürken","given":"Matthias"},{"family":"Kulozik","given":"Andreas E."},{"family":"Madden","given":"Jenny"},{"family":"Donson","given":"Andrew"},{"family":"Foreman","given":"Nicholas K."},{"family":"Drissi","given":"Rachid"},{"family":"Fouladi","given":"Maryam"},{"family":"Scheurlen","given":"Wolfram"},{"family":"Deimling","given":"Andreas","non-dropping-particle":"von"},{"family":"Monoranu","given":"Camelia"},{"family":"Roggendorf","given":"Wolfgang"},{"family":"Herold-Mende","given":"Christel"},{"family":"Unterberg","given":"Andreas"},{"family":"Kramm","given":"Christof M."},{"family":"Felsberg","given":"Jörg"},{"family":"Hartmann","given":"Christian"},{"family":"Wiestler","given":"Benedikt"},{"family":"Wick","given":"Wolfgang"},{"family":"Milde","given":"Till"},{"family":"Witt","given":"Olaf"},{"family":"Lindroth","given":"Anders M."},{"family":"Schwartzentruber","given":"Jeremy"},{"family":"Faury","given":"Damien"},{"family":"Fleming","given":"Adam"},{"family":"Zakrzewska","given":"Magdalena"},{"family":"Liberski","given":"Pawel P."},{"family":"Zakrzewski","given":"Krzysztof"},{"family":"Hauser","given":"Peter"},{"family":"Garami","given":"Miklos"},{"family":"Klekner","given":"Almos"},{"family":"Bognar","given":"Laszlo"},{"family":"Morrissy","given":"Sorana"},{"family":"Cavalli","given":"Florence"},{"family":"Taylor","given":"Michael D."},{"family":"Sluis","given":"Peter","non-dropping-particle":"van"},{"family":"Koster","given":"Jan"},{"family":"Versteeg","given":"Rogier"},{"family":"Volckmann","given":"Richard"},{"family":"Mikkelsen","given":"Tom"},{"family":"Aldape","given":"Kenneth"},{"family":"Reifenberger","given":"Guido"},{"family":"Collins","given":"V. Peter"},{"family":"Majewski","given":"Jacek"},{"family":"Korshunov","given":"Andrey"},{"family":"Lichter","given":"Peter"},{"family":"Plass","given":"Christoph"},{"family":"Jabado","given":"Nada"},{"family":"Pfister","given":"Stefan M."}],"issued":{"date-parts":[["2012",10,16]]}}}],"schema":"https://github.com/citation-style-language/schema/raw/master/csl-citation.json"} </w:instrText>
      </w:r>
      <w:r w:rsidR="00C83825">
        <w:fldChar w:fldCharType="separate"/>
      </w:r>
      <w:r w:rsidR="00C83825" w:rsidRPr="00C83825">
        <w:rPr>
          <w:rFonts w:ascii="Calibri" w:hAnsi="Calibri" w:cs="Calibri"/>
          <w:szCs w:val="24"/>
          <w:vertAlign w:val="superscript"/>
        </w:rPr>
        <w:t>57</w:t>
      </w:r>
      <w:r w:rsidR="00C83825">
        <w:fldChar w:fldCharType="end"/>
      </w:r>
      <w:r w:rsidR="00C83825">
        <w:t>. As well, m</w:t>
      </w:r>
      <w:r w:rsidR="003B12F3">
        <w:t>ethylation of specific genes (e.g., MGMT</w:t>
      </w:r>
      <w:r w:rsidR="00191AD4">
        <w:fldChar w:fldCharType="begin"/>
      </w:r>
      <w:r w:rsidR="00C83825">
        <w:instrText xml:space="preserve"> ADDIN ZOTERO_ITEM CSL_CITATION {"citationID":"aP1fVG5K","properties":{"formattedCitation":"\\super 58\\nosupersub{}","plainCitation":"58","noteIndex":0},"citationItems":[{"id":1409,"uris":["http://zotero.org/users/local/oxMpWYo5/items/5MY96CJG"],"uri":["http://zotero.org/users/local/oxMpWYo5/items/5MY96CJG"],"itemData":{"id":1409,"type":"article-journal","container-title":"Trends in Cancer","DOI":"10.1016/j.trecan.2020.02.010","ISSN":"2405-8033","issue":"5","journalAbbreviation":"Trends in Cancer","language":"English","note":"publisher: Elsevier\nPMID: 32348734","page":"380-391","source":"www.cell.com","title":"MGMT Status as a Clinical Biomarker in Glioblastoma","volume":"6","author":[{"family":"Butler","given":"Madison"},{"family":"Pongor","given":"Lorinc"},{"family":"Su","given":"Yu-Ting"},{"family":"Xi","given":"Liqiang"},{"family":"Raffeld","given":"Mark"},{"family":"Quezado","given":"Martha"},{"family":"Trepel","given":"Jane"},{"family":"Aldape","given":"Kenneth"},{"family":"Pommier","given":"Yves"},{"family":"Wu","given":"Jing"}],"issued":{"date-parts":[["2020",5,1]]}}}],"schema":"https://github.com/citation-style-language/schema/raw/master/csl-citation.json"} </w:instrText>
      </w:r>
      <w:r w:rsidR="00191AD4">
        <w:fldChar w:fldCharType="separate"/>
      </w:r>
      <w:r w:rsidR="00C83825" w:rsidRPr="00C83825">
        <w:rPr>
          <w:rFonts w:ascii="Calibri" w:hAnsi="Calibri" w:cs="Calibri"/>
          <w:szCs w:val="24"/>
          <w:vertAlign w:val="superscript"/>
        </w:rPr>
        <w:t>58</w:t>
      </w:r>
      <w:r w:rsidR="00191AD4">
        <w:fldChar w:fldCharType="end"/>
      </w:r>
      <w:r w:rsidR="003B12F3">
        <w:t xml:space="preserve">) drastically reduce </w:t>
      </w:r>
      <w:r w:rsidR="00191AD4">
        <w:t>effectiveness of certain anti-cancer drugs</w:t>
      </w:r>
      <w:r w:rsidR="00362DA7">
        <w:t xml:space="preserve"> that work in tandem with the immune system </w:t>
      </w:r>
      <w:r w:rsidR="0090542D">
        <w:t xml:space="preserve">in </w:t>
      </w:r>
      <w:r w:rsidR="00CF146A">
        <w:t>combating tumors.</w:t>
      </w:r>
    </w:p>
    <w:p w14:paraId="7CE41784" w14:textId="13395588" w:rsidR="00301FC0" w:rsidRDefault="007428B6" w:rsidP="001C38C5">
      <w:r>
        <w:t>Glioma tumor microenvironment is distinct from other types of tumor</w:t>
      </w:r>
      <w:r w:rsidR="001B258F">
        <w:t>s</w:t>
      </w:r>
      <w:r w:rsidR="001D150F">
        <w:t xml:space="preserve">. </w:t>
      </w:r>
      <w:r w:rsidR="0075157C">
        <w:t>The brain is physically protected from the rest of the body 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C83825">
        <w:instrText xml:space="preserve"> ADDIN ZOTERO_ITEM CSL_CITATION {"citationID":"C6DsiUgi","properties":{"formattedCitation":"\\super 59\\nosupersub{}","plainCitation":"59","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C83825" w:rsidRPr="00C83825">
        <w:rPr>
          <w:rFonts w:ascii="Calibri" w:hAnsi="Calibri" w:cs="Calibri"/>
          <w:szCs w:val="24"/>
          <w:vertAlign w:val="superscript"/>
        </w:rPr>
        <w:t>59</w:t>
      </w:r>
      <w:r w:rsidR="007F5577">
        <w:fldChar w:fldCharType="end"/>
      </w:r>
      <w:r w:rsidR="007F5577">
        <w:t xml:space="preserve">. </w:t>
      </w:r>
      <w:r w:rsidR="00A726D9">
        <w:t xml:space="preserve">Composition of immune cells drastically differs, with </w:t>
      </w:r>
      <w:r w:rsidR="00E805BD">
        <w:t>lymphocytes</w:t>
      </w:r>
      <w:r w:rsidR="00A726D9">
        <w:t xml:space="preserve"> making up &lt; 1% of immune cells in </w:t>
      </w:r>
      <w:r w:rsidR="00612836">
        <w:t>healthy</w:t>
      </w:r>
      <w:r w:rsidR="00A726D9">
        <w:t xml:space="preserve"> brain</w:t>
      </w:r>
      <w:r w:rsidR="00612836">
        <w:t>s</w:t>
      </w:r>
      <w:r w:rsidR="00612836">
        <w:fldChar w:fldCharType="begin"/>
      </w:r>
      <w:r w:rsidR="00612836">
        <w:instrText xml:space="preserve"> ADDIN ZOTERO_ITEM CSL_CITATION {"citationID":"6CpYabcK","properties":{"formattedCitation":"\\super 60\\nosupersub{}","plainCitation":"60","noteIndex":0},"citationItems":[{"id":1416,"uris":["http://zotero.org/users/local/oxMpWYo5/items/FNZNRWLP"],"uri":["http://zotero.org/users/local/oxMpWYo5/items/FNZNRWLP"],"itemData":{"id":1416,"type":"article-journal","abstract":"Individual reports suggest that the central nervous system (CNS) contains multiple immune cell types with diverse roles in tissue homeostasis, immune defense, and neurological diseases. It has been challenging to map leukocytes across the entire brain, and in particular in pathology, where phenotypic changes and influx of blood-derived cells prevent a clear distinction between reactive leukocyte populations. Here, we applied high-dimensional single-cell mass and fluorescence cytometry, in parallel with genetic fate mapping systems, to identify, locate, and characterize multiple distinct immune populations within the mammalian CNS. Using this approach, we revealed that microglia, several subsets of border-associated macrophages and dendritic cells coexist in the CNS at steady state and exhibit disease-specific transformations in the immune microenvironment during aging and in models of Alzheimer’s disease and multiple sclerosis. Together, these data and the described framework provide a resource for the study of disease mechanisms, potential biomarkers, and therapeutic targets in CNS disease.","container-title":"Immunity","DOI":"10.1016/j.immuni.2018.01.011","ISSN":"1074-7613","issue":"2","journalAbbreviation":"Immunity","language":"en","page":"380-395.e6","source":"ScienceDirect","title":"High-Dimensional Single-Cell Mapping of Central Nervous System Immune Cells Reveals Distinct Myeloid Subsets in Health, Aging, and Disease","volume":"48","author":[{"family":"Mrdjen","given":"Dunja"},{"family":"Pavlovic","given":"Anto"},{"family":"Hartmann","given":"Felix J."},{"family":"Schreiner","given":"Bettina"},{"family":"Utz","given":"Sebastian G."},{"family":"Leung","given":"Brian P."},{"family":"Lelios","given":"Iva"},{"family":"Heppner","given":"Frank L."},{"family":"Kipnis","given":"Jonathan"},{"family":"Merkler","given":"Doron"},{"family":"Greter","given":"Melanie"},{"family":"Becher","given":"Burkhard"}],"issued":{"date-parts":[["2018",2,20]]}}}],"schema":"https://github.com/citation-style-language/schema/raw/master/csl-citation.json"} </w:instrText>
      </w:r>
      <w:r w:rsidR="00612836">
        <w:fldChar w:fldCharType="separate"/>
      </w:r>
      <w:r w:rsidR="00612836" w:rsidRPr="00612836">
        <w:rPr>
          <w:rFonts w:ascii="Calibri" w:hAnsi="Calibri" w:cs="Calibri"/>
          <w:szCs w:val="24"/>
          <w:vertAlign w:val="superscript"/>
        </w:rPr>
        <w:t>60</w:t>
      </w:r>
      <w:r w:rsidR="00612836">
        <w:fldChar w:fldCharType="end"/>
      </w:r>
      <w:r w:rsidR="00A726D9">
        <w:t xml:space="preserve">, compared to </w:t>
      </w:r>
      <w:r w:rsidR="00E805BD">
        <w:t>70</w:t>
      </w:r>
      <w:r w:rsidR="00A726D9">
        <w:t xml:space="preserve"> - </w:t>
      </w:r>
      <w:r w:rsidR="00E805BD">
        <w:t>90</w:t>
      </w:r>
      <w:r w:rsidR="00A726D9">
        <w:t xml:space="preserve">% </w:t>
      </w:r>
      <w:r w:rsidR="00E805BD">
        <w:t>of</w:t>
      </w:r>
      <w:r w:rsidR="00A726D9">
        <w:t xml:space="preserve"> </w:t>
      </w:r>
      <w:r w:rsidR="00E805BD">
        <w:t>immune cells in the</w:t>
      </w:r>
      <w:r w:rsidR="00A45310">
        <w:t xml:space="preserve"> blood</w:t>
      </w:r>
      <w:r w:rsidR="00E805BD">
        <w:fldChar w:fldCharType="begin"/>
      </w:r>
      <w:r w:rsidR="00E805BD">
        <w:instrText xml:space="preserve"> ADDIN ZOTERO_ITEM CSL_CITATION {"citationID":"zbh1FbOH","properties":{"formattedCitation":"\\super 61\\nosupersub{}","plainCitation":"61","noteIndex":0},"citationItems":[{"id":1419,"uris":["http://zotero.org/users/local/oxMpWYo5/items/ECJAVW3N"],"uri":["http://zotero.org/users/local/oxMpWYo5/items/ECJAVW3N"],"itemData":{"id":1419,"type":"chapter","abstract":"Numerous cell types are involved in maintenance of the intestinal tissue. However, the main players are cells of the epithelial lining and the immune system. Human peripheral blood mononuclear cells (PBMCs) are used to investigate the effect of food bioactives on various immune cells. These cells are easily isolated from blood of healthy donors or buffy coats (leukocyte concentrates, a by-product from hospital Blood Banks in the manufacturing of red blood cell and thrombocyte concentrates from anti-coagulated whole blood). PBMCs have a different composition, phenotype and activation status than cells found in intestinal tissue. However, this is a useful test system for investigation of immune modulatory effects of food bioactive compounds. Methods for the isolation of PBMCs and how they are used to investigate effects of bioactive components are discussed in this chapter.","container-title":"The Impact of Food Bioactives on Health: in vitro and ex vivo models","event-place":"Cham","ISBN":"978-3-319-16104-4","language":"en","note":"DOI: 10.1007/978-3-319-16104-4_15","page":"161-167","publisher":"Springer International Publishing","publisher-place":"Cham","source":"Springer Link","title":"Peripheral Blood Mononuclear Cells","URL":"https://doi.org/10.1007/978-3-319-16104-4_15","author":[{"family":"Kleiveland","given":"Charlotte R."}],"editor":[{"family":"Verhoeckx","given":"Kitty"},{"family":"Cotter","given":"Paul"},{"family":"López-Expósito","given":"Iván"},{"family":"Kleiveland","given":"Charlotte"},{"family":"Lea","given":"Tor"},{"family":"Mackie","given":"Alan"},{"family":"Requena","given":"Teresa"},{"family":"Swiatecka","given":"Dominika"},{"family":"Wichers","given":"Harry"}],"accessed":{"date-parts":[["2021",11,26]]},"issued":{"date-parts":[["2015"]]}}}],"schema":"https://github.com/citation-style-language/schema/raw/master/csl-citation.json"} </w:instrText>
      </w:r>
      <w:r w:rsidR="00E805BD">
        <w:fldChar w:fldCharType="separate"/>
      </w:r>
      <w:r w:rsidR="00E805BD" w:rsidRPr="00E805BD">
        <w:rPr>
          <w:rFonts w:ascii="Calibri" w:hAnsi="Calibri" w:cs="Calibri"/>
          <w:szCs w:val="24"/>
          <w:vertAlign w:val="superscript"/>
        </w:rPr>
        <w:t>61</w:t>
      </w:r>
      <w:r w:rsidR="00E805BD">
        <w:fldChar w:fldCharType="end"/>
      </w:r>
      <w:r w:rsidR="00E805BD">
        <w:t>.</w:t>
      </w:r>
      <w:r w:rsidR="00DE31D6">
        <w:t xml:space="preserve"> </w:t>
      </w:r>
      <w:r w:rsidR="001F01F2">
        <w:t>Instead, m</w:t>
      </w:r>
      <w:r w:rsidR="001F01F2">
        <w:t xml:space="preserve">acrophages </w:t>
      </w:r>
      <w:r w:rsidR="001F01F2">
        <w:t xml:space="preserve">are the dominant immune cell, </w:t>
      </w:r>
      <w:r w:rsidR="00301FC0">
        <w:t>making</w:t>
      </w:r>
      <w:r w:rsidR="001F01F2">
        <w:t xml:space="preserve"> about 80% of immune cells in the brain</w:t>
      </w:r>
      <w:r w:rsidR="001F01F2">
        <w:fldChar w:fldCharType="begin"/>
      </w:r>
      <w:r w:rsidR="001F01F2">
        <w:instrText xml:space="preserve"> ADDIN ZOTERO_ITEM CSL_CITATION {"citationID":"6CpYabcK","properties":{"formattedCitation":"\\super 60\\nosupersub{}","plainCitation":"60","noteIndex":0},"citationItems":[{"id":1416,"uris":["http://zotero.org/users/local/oxMpWYo5/items/FNZNRWLP"],"uri":["http://zotero.org/users/local/oxMpWYo5/items/FNZNRWLP"],"itemData":{"id":1416,"type":"article-journal","abstract":"Individual reports suggest that the central nervous system (CNS) contains multiple immune cell types with diverse roles in tissue homeostasis, immune defense, and neurological diseases. It has been challenging to map leukocytes across the entire brain, and in particular in pathology, where phenotypic changes and influx of blood-derived cells prevent a clear distinction between reactive leukocyte populations. Here, we applied high-dimensional single-cell mass and fluorescence cytometry, in parallel with genetic fate mapping systems, to identify, locate, and characterize multiple distinct immune populations within the mammalian CNS. Using this approach, we revealed that microglia, several subsets of border-associated macrophages and dendritic cells coexist in the CNS at steady state and exhibit disease-specific transformations in the immune microenvironment during aging and in models of Alzheimer’s disease and multiple sclerosis. Together, these data and the described framework provide a resource for the study of disease mechanisms, potential biomarkers, and therapeutic targets in CNS disease.","container-title":"Immunity","DOI":"10.1016/j.immuni.2018.01.011","ISSN":"1074-7613","issue":"2","journalAbbreviation":"Immunity","language":"en","page":"380-395.e6","source":"ScienceDirect","title":"High-Dimensional Single-Cell Mapping of Central Nervous System Immune Cells Reveals Distinct Myeloid Subsets in Health, Aging, and Disease","volume":"48","author":[{"family":"Mrdjen","given":"Dunja"},{"family":"Pavlovic","given":"Anto"},{"family":"Hartmann","given":"Felix J."},{"family":"Schreiner","given":"Bettina"},{"family":"Utz","given":"Sebastian G."},{"family":"Leung","given":"Brian P."},{"family":"Lelios","given":"Iva"},{"family":"Heppner","given":"Frank L."},{"family":"Kipnis","given":"Jonathan"},{"family":"Merkler","given":"Doron"},{"family":"Greter","given":"Melanie"},{"family":"Becher","given":"Burkhard"}],"issued":{"date-parts":[["2018",2,20]]}}}],"schema":"https://github.com/citation-style-language/schema/raw/master/csl-citation.json"} </w:instrText>
      </w:r>
      <w:r w:rsidR="001F01F2">
        <w:fldChar w:fldCharType="separate"/>
      </w:r>
      <w:r w:rsidR="001F01F2" w:rsidRPr="00612836">
        <w:rPr>
          <w:rFonts w:ascii="Calibri" w:hAnsi="Calibri" w:cs="Calibri"/>
          <w:szCs w:val="24"/>
          <w:vertAlign w:val="superscript"/>
        </w:rPr>
        <w:t>60</w:t>
      </w:r>
      <w:r w:rsidR="001F01F2">
        <w:fldChar w:fldCharType="end"/>
      </w:r>
      <w:r w:rsidR="001F01F2">
        <w:t>.</w:t>
      </w:r>
      <w:r w:rsidR="001F01F2">
        <w:t xml:space="preserve"> </w:t>
      </w:r>
      <w:r w:rsidR="00FE7489">
        <w:t xml:space="preserve">They also play a key role in cancer, </w:t>
      </w:r>
      <w:r w:rsidR="00FE7489">
        <w:t xml:space="preserve">as </w:t>
      </w:r>
      <w:r w:rsidR="00FE7489">
        <w:rPr>
          <w:lang w:val="en-US"/>
        </w:rPr>
        <w:t>up to 50% of the tumor bulk in glioblastoma is made up of tumor-associated macrophages (TAMs)</w:t>
      </w:r>
      <w:r w:rsidR="00FE7489">
        <w:rPr>
          <w:lang w:val="en-US"/>
        </w:rPr>
        <w:fldChar w:fldCharType="begin"/>
      </w:r>
      <w:r w:rsidR="00FE7489">
        <w:rPr>
          <w:lang w:val="en-US"/>
        </w:rPr>
        <w:instrText xml:space="preserve"> ADDIN ZOTERO_ITEM CSL_CITATION {"citationID":"qSNSoqjt","properties":{"formattedCitation":"\\super 63\\nosupersub{}","plainCitation":"63","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FE7489">
        <w:rPr>
          <w:lang w:val="en-US"/>
        </w:rPr>
        <w:fldChar w:fldCharType="separate"/>
      </w:r>
      <w:r w:rsidR="00FE7489" w:rsidRPr="00E805BD">
        <w:rPr>
          <w:rFonts w:ascii="Calibri" w:hAnsi="Calibri" w:cs="Calibri"/>
          <w:szCs w:val="24"/>
          <w:vertAlign w:val="superscript"/>
        </w:rPr>
        <w:t>63</w:t>
      </w:r>
      <w:r w:rsidR="00FE7489">
        <w:rPr>
          <w:lang w:val="en-US"/>
        </w:rPr>
        <w:fldChar w:fldCharType="end"/>
      </w:r>
      <w:r w:rsidR="00FE7489">
        <w:rPr>
          <w:lang w:val="en-US"/>
        </w:rPr>
        <w:t>.</w:t>
      </w:r>
      <w:r w:rsidR="00335C84">
        <w:rPr>
          <w:lang w:val="en-US"/>
        </w:rPr>
        <w:t xml:space="preserve"> </w:t>
      </w:r>
    </w:p>
    <w:p w14:paraId="119C28E7" w14:textId="5C685F21" w:rsidR="00092D92" w:rsidRDefault="00133AC1" w:rsidP="00250D03">
      <w:pPr>
        <w:pStyle w:val="Heading3"/>
        <w:rPr>
          <w:lang w:val="en-US"/>
        </w:rPr>
      </w:pPr>
      <w:bookmarkStart w:id="15" w:name="_Toc88849741"/>
      <w:r>
        <w:rPr>
          <w:lang w:val="en-US"/>
        </w:rPr>
        <w:t>Tumor-associated macrophages</w:t>
      </w:r>
      <w:bookmarkEnd w:id="15"/>
    </w:p>
    <w:p w14:paraId="13B87D34" w14:textId="583AE8EC" w:rsidR="007B3EDE" w:rsidRPr="006F4766" w:rsidRDefault="00E277CE" w:rsidP="005206DF">
      <w:pPr>
        <w:jc w:val="both"/>
        <w:rPr>
          <w:lang w:val="en-US"/>
        </w:rPr>
      </w:pPr>
      <w:r>
        <w:rPr>
          <w:lang w:val="en-US"/>
        </w:rPr>
        <w:t>M</w:t>
      </w:r>
      <w:r w:rsidR="0010452F">
        <w:rPr>
          <w:lang w:val="en-US"/>
        </w:rPr>
        <w:t xml:space="preserve">icroglia </w:t>
      </w:r>
      <w:r w:rsidR="00991502">
        <w:rPr>
          <w:lang w:val="en-US"/>
        </w:rPr>
        <w:t xml:space="preserve">(MG) </w:t>
      </w:r>
      <w:r w:rsidR="0010452F">
        <w:rPr>
          <w:lang w:val="en-US"/>
        </w:rPr>
        <w:t>are the resident macrophages</w:t>
      </w:r>
      <w:r>
        <w:rPr>
          <w:lang w:val="en-US"/>
        </w:rPr>
        <w:t xml:space="preserve"> unique to the </w:t>
      </w:r>
      <w:r w:rsidR="00B467CE">
        <w:rPr>
          <w:lang w:val="en-US"/>
        </w:rPr>
        <w:t>CNS</w:t>
      </w:r>
      <w:r w:rsidR="00335C84">
        <w:fldChar w:fldCharType="begin"/>
      </w:r>
      <w:r w:rsidR="00335C84">
        <w:instrText xml:space="preserve"> ADDIN ZOTERO_ITEM CSL_CITATION {"citationID":"wD62tdQy","properties":{"formattedCitation":"\\super 62\\nosupersub{}","plainCitation":"62","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335C84">
        <w:fldChar w:fldCharType="separate"/>
      </w:r>
      <w:r w:rsidR="00335C84" w:rsidRPr="00E805BD">
        <w:rPr>
          <w:rFonts w:ascii="Calibri" w:hAnsi="Calibri" w:cs="Calibri"/>
          <w:szCs w:val="24"/>
          <w:vertAlign w:val="superscript"/>
        </w:rPr>
        <w:t>62</w:t>
      </w:r>
      <w:r w:rsidR="00335C84">
        <w:fldChar w:fldCharType="end"/>
      </w:r>
      <w:r w:rsidR="00B467CE">
        <w:rPr>
          <w:lang w:val="en-US"/>
        </w:rPr>
        <w:t xml:space="preserve">. </w:t>
      </w:r>
      <w:r w:rsidR="00585976">
        <w:rPr>
          <w:lang w:val="en-US"/>
        </w:rPr>
        <w:t>The</w:t>
      </w:r>
      <w:r w:rsidR="00EE084B">
        <w:rPr>
          <w:lang w:val="en-US"/>
        </w:rPr>
        <w:t>se cells</w:t>
      </w:r>
      <w:r w:rsidR="00585976">
        <w:rPr>
          <w:lang w:val="en-US"/>
        </w:rPr>
        <w:t xml:space="preserve"> differentiate only </w:t>
      </w:r>
      <w:r w:rsidR="009C682C">
        <w:rPr>
          <w:lang w:val="en-US"/>
        </w:rPr>
        <w:t xml:space="preserve">during </w:t>
      </w:r>
      <w:r w:rsidR="009C682C" w:rsidRPr="009C682C">
        <w:rPr>
          <w:lang w:val="en-US"/>
        </w:rPr>
        <w:t>embryogenesis</w:t>
      </w:r>
      <w:r w:rsidR="00360629">
        <w:rPr>
          <w:lang w:val="en-US"/>
        </w:rPr>
        <w:t xml:space="preserve"> from primate </w:t>
      </w:r>
      <w:r w:rsidR="00360629" w:rsidRPr="00360629">
        <w:rPr>
          <w:lang w:val="en-US"/>
        </w:rPr>
        <w:t>primitive myeloid precursors that arise in the yolk sac</w:t>
      </w:r>
      <w:r w:rsidR="00585976">
        <w:rPr>
          <w:lang w:val="en-US"/>
        </w:rPr>
        <w:t>, but survive with long lifespan</w:t>
      </w:r>
      <w:r w:rsidR="00E73271">
        <w:rPr>
          <w:lang w:val="en-US"/>
        </w:rPr>
        <w:t>s</w:t>
      </w:r>
      <w:r w:rsidR="00585976">
        <w:rPr>
          <w:lang w:val="en-US"/>
        </w:rPr>
        <w:t xml:space="preserve"> and </w:t>
      </w:r>
      <w:r w:rsidR="00A53EB9">
        <w:rPr>
          <w:lang w:val="en-US"/>
        </w:rPr>
        <w:t xml:space="preserve">marginal </w:t>
      </w:r>
      <w:r w:rsidR="00585976" w:rsidRPr="00585976">
        <w:rPr>
          <w:lang w:val="en-US"/>
        </w:rPr>
        <w:t>local proliferation</w:t>
      </w:r>
      <w:r w:rsidR="00A53EB9">
        <w:rPr>
          <w:lang w:val="en-US"/>
        </w:rPr>
        <w:t xml:space="preserve"> (&lt; 2% of total)</w:t>
      </w:r>
      <w:r w:rsidR="00585976">
        <w:rPr>
          <w:lang w:val="en-US"/>
        </w:rPr>
        <w:fldChar w:fldCharType="begin"/>
      </w:r>
      <w:r w:rsidR="00E805BD">
        <w:rPr>
          <w:lang w:val="en-US"/>
        </w:rPr>
        <w:instrText xml:space="preserve"> ADDIN ZOTERO_ITEM CSL_CITATION {"citationID":"sFFzR0m9","properties":{"formattedCitation":"\\super 62\\nosupersub{}","plainCitation":"62","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E805BD" w:rsidRPr="00E805BD">
        <w:rPr>
          <w:rFonts w:ascii="Calibri" w:hAnsi="Calibri" w:cs="Calibri"/>
          <w:szCs w:val="24"/>
          <w:vertAlign w:val="superscript"/>
        </w:rPr>
        <w:t>62</w:t>
      </w:r>
      <w:r w:rsidR="00585976">
        <w:rPr>
          <w:lang w:val="en-US"/>
        </w:rPr>
        <w:fldChar w:fldCharType="end"/>
      </w:r>
      <w:r w:rsidR="00585976">
        <w:rPr>
          <w:lang w:val="en-US"/>
        </w:rPr>
        <w:t>.</w:t>
      </w:r>
      <w:r w:rsidR="00513939">
        <w:rPr>
          <w:lang w:val="en-US"/>
        </w:rPr>
        <w:t xml:space="preserve"> </w:t>
      </w:r>
      <w:r w:rsidR="00963259">
        <w:rPr>
          <w:lang w:val="en-US"/>
        </w:rPr>
        <w:t xml:space="preserve">One could think this would be problematic when </w:t>
      </w:r>
      <w:r w:rsidR="00CC149A">
        <w:rPr>
          <w:lang w:val="en-US"/>
        </w:rPr>
        <w:t>combatting</w:t>
      </w:r>
      <w:r w:rsidR="00963259">
        <w:rPr>
          <w:lang w:val="en-US"/>
        </w:rPr>
        <w:t xml:space="preserve"> an immune </w:t>
      </w:r>
      <w:r w:rsidR="008545AC">
        <w:rPr>
          <w:lang w:val="en-US"/>
        </w:rPr>
        <w:t>threat</w:t>
      </w:r>
      <w:r w:rsidR="00963259">
        <w:rPr>
          <w:lang w:val="en-US"/>
        </w:rPr>
        <w:t xml:space="preserve">, as their limited population may become depleted. </w:t>
      </w:r>
      <w:r w:rsidR="00BD228F">
        <w:rPr>
          <w:lang w:val="en-US"/>
        </w:rPr>
        <w:t xml:space="preserve">However, </w:t>
      </w:r>
      <w:r w:rsidR="00B53C46">
        <w:rPr>
          <w:lang w:val="en-US"/>
        </w:rPr>
        <w:t>brain lesions</w:t>
      </w:r>
      <w:r w:rsidR="00067DFE">
        <w:rPr>
          <w:lang w:val="en-US"/>
        </w:rPr>
        <w:t xml:space="preserve"> caused by glioma or other </w:t>
      </w:r>
      <w:r w:rsidR="00F77F82">
        <w:rPr>
          <w:lang w:val="en-US"/>
        </w:rPr>
        <w:t xml:space="preserve">diseases </w:t>
      </w:r>
      <w:r w:rsidR="00432B21">
        <w:rPr>
          <w:lang w:val="en-US"/>
        </w:rPr>
        <w:t>cause</w:t>
      </w:r>
      <w:r w:rsidR="00B53C46">
        <w:rPr>
          <w:lang w:val="en-US"/>
        </w:rPr>
        <w:t xml:space="preserve"> circulating monocytes</w:t>
      </w:r>
      <w:r w:rsidR="000C0D90">
        <w:rPr>
          <w:lang w:val="en-US"/>
        </w:rPr>
        <w:t xml:space="preserve"> (</w:t>
      </w:r>
      <w:r w:rsidR="000C0D90" w:rsidRPr="00A3700A">
        <w:rPr>
          <w:lang w:val="en-US"/>
        </w:rPr>
        <w:t>Ly</w:t>
      </w:r>
      <w:r w:rsidR="000C0D90">
        <w:rPr>
          <w:lang w:val="en-US"/>
        </w:rPr>
        <w:noBreakHyphen/>
      </w:r>
      <w:r w:rsidR="000C0D90" w:rsidRPr="00A3700A">
        <w:rPr>
          <w:lang w:val="en-US"/>
        </w:rPr>
        <w:t>6C</w:t>
      </w:r>
      <w:r w:rsidR="000C0D90" w:rsidRPr="00430EBF">
        <w:rPr>
          <w:vertAlign w:val="superscript"/>
          <w:lang w:val="en-US"/>
        </w:rPr>
        <w:t>hi</w:t>
      </w:r>
      <w:r w:rsidR="000C0D90" w:rsidRPr="00A3700A">
        <w:rPr>
          <w:lang w:val="en-US"/>
        </w:rPr>
        <w:t>CCR2</w:t>
      </w:r>
      <w:r w:rsidR="000C0D90" w:rsidRPr="00430EBF">
        <w:rPr>
          <w:vertAlign w:val="superscript"/>
          <w:lang w:val="en-US"/>
        </w:rPr>
        <w:t>+</w:t>
      </w:r>
      <w:r w:rsidR="000C0D90" w:rsidRPr="000C0D90">
        <w:rPr>
          <w:lang w:val="en-US"/>
        </w:rPr>
        <w:t>)</w:t>
      </w:r>
      <w:r w:rsidR="009C682C">
        <w:rPr>
          <w:lang w:val="en-US"/>
        </w:rPr>
        <w:t xml:space="preserve"> </w:t>
      </w:r>
      <w:r w:rsidR="00432B21">
        <w:rPr>
          <w:lang w:val="en-US"/>
        </w:rPr>
        <w:t>to b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w:t>
      </w:r>
      <w:r w:rsidR="003A6ED5">
        <w:rPr>
          <w:lang w:val="en-US"/>
        </w:rPr>
        <w:t>ere</w:t>
      </w:r>
      <w:r w:rsidR="003D0376">
        <w:rPr>
          <w:lang w:val="en-US"/>
        </w:rPr>
        <w:t xml:space="preserve"> the</w:t>
      </w:r>
      <w:r w:rsidR="003A6ED5">
        <w:rPr>
          <w:lang w:val="en-US"/>
        </w:rPr>
        <w:t>y</w:t>
      </w:r>
      <w:r w:rsidR="00B53C46">
        <w:rPr>
          <w:lang w:val="en-US"/>
        </w:rPr>
        <w:t xml:space="preserve"> differentiate into microglia</w:t>
      </w:r>
      <w:r w:rsidR="00CC17D3">
        <w:rPr>
          <w:lang w:val="en-US"/>
        </w:rPr>
        <w:t>-like cells</w:t>
      </w:r>
      <w:r w:rsidR="00B53C46">
        <w:rPr>
          <w:lang w:val="en-US"/>
        </w:rPr>
        <w:fldChar w:fldCharType="begin"/>
      </w:r>
      <w:r w:rsidR="00E805BD">
        <w:rPr>
          <w:lang w:val="en-US"/>
        </w:rPr>
        <w:instrText xml:space="preserve"> ADDIN ZOTERO_ITEM CSL_CITATION {"citationID":"JImDX8Bn","properties":{"formattedCitation":"\\super 64,65\\nosupersub{}","plainCitation":"64,65","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E805BD" w:rsidRPr="00E805BD">
        <w:rPr>
          <w:rFonts w:ascii="Calibri" w:hAnsi="Calibri" w:cs="Calibri"/>
          <w:szCs w:val="24"/>
          <w:vertAlign w:val="superscript"/>
        </w:rPr>
        <w:t>64,65</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w:t>
      </w:r>
      <w:r w:rsidR="00157EB9" w:rsidRPr="00157EB9">
        <w:rPr>
          <w:lang w:val="en-US"/>
        </w:rPr>
        <w:t>monocyte-derived microglia-like (</w:t>
      </w:r>
      <w:proofErr w:type="spellStart"/>
      <w:r w:rsidR="00157EB9" w:rsidRPr="00157EB9">
        <w:rPr>
          <w:lang w:val="en-US"/>
        </w:rPr>
        <w:t>MDMi</w:t>
      </w:r>
      <w:proofErr w:type="spellEnd"/>
      <w:r w:rsidR="00157EB9" w:rsidRPr="00157EB9">
        <w:rPr>
          <w:lang w:val="en-US"/>
        </w:rPr>
        <w:t>) cells</w:t>
      </w:r>
      <w:r w:rsidR="00FC4050">
        <w:rPr>
          <w:lang w:val="en-US"/>
        </w:rPr>
        <w:t xml:space="preserve"> are nearly indistinguishable but do</w:t>
      </w:r>
      <w:r w:rsidR="00157EB9" w:rsidRPr="00157EB9">
        <w:rPr>
          <w:lang w:val="en-US"/>
        </w:rPr>
        <w:t xml:space="preserve"> </w:t>
      </w:r>
      <w:r w:rsidR="0099446B">
        <w:rPr>
          <w:lang w:val="en-US"/>
        </w:rPr>
        <w:t xml:space="preserve">show functional differences </w:t>
      </w:r>
      <w:r w:rsidR="00FC4050">
        <w:rPr>
          <w:lang w:val="en-US"/>
        </w:rPr>
        <w:t xml:space="preserve">compared </w:t>
      </w:r>
      <w:r w:rsidR="0099446B">
        <w:rPr>
          <w:lang w:val="en-US"/>
        </w:rPr>
        <w:t xml:space="preserve">to their native </w:t>
      </w:r>
      <w:r w:rsidR="00750451">
        <w:rPr>
          <w:lang w:val="en-US"/>
        </w:rPr>
        <w:t>counterparts and</w:t>
      </w:r>
      <w:r w:rsidR="0099446B">
        <w:rPr>
          <w:lang w:val="en-US"/>
        </w:rPr>
        <w:t xml:space="preserve"> </w:t>
      </w:r>
      <w:r w:rsidR="0024546B">
        <w:rPr>
          <w:lang w:val="en-US"/>
        </w:rPr>
        <w:t>can be a significant</w:t>
      </w:r>
      <w:r w:rsidR="0099446B">
        <w:rPr>
          <w:lang w:val="en-US"/>
        </w:rPr>
        <w:t xml:space="preserve">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proofErr w:type="spellStart"/>
      <w:r w:rsidR="00F17155">
        <w:rPr>
          <w:lang w:val="en-US"/>
        </w:rPr>
        <w:t>MDMi</w:t>
      </w:r>
      <w:proofErr w:type="spellEnd"/>
      <w:r w:rsidR="00F17155">
        <w:rPr>
          <w:lang w:val="en-US"/>
        </w:rPr>
        <w:t xml:space="preserve"> cell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xml:space="preserve">, whereas native </w:t>
      </w:r>
      <w:r w:rsidR="00F17155">
        <w:rPr>
          <w:lang w:val="en-US"/>
        </w:rPr>
        <w:t>MGs</w:t>
      </w:r>
      <w:r w:rsidR="00A1611A">
        <w:rPr>
          <w:lang w:val="en-US"/>
        </w:rPr>
        <w:t xml:space="preserve"> are unable to do so</w:t>
      </w:r>
      <w:r w:rsidR="00546626">
        <w:rPr>
          <w:lang w:val="en-US"/>
        </w:rPr>
        <w:fldChar w:fldCharType="begin"/>
      </w:r>
      <w:r w:rsidR="00E805BD">
        <w:rPr>
          <w:lang w:val="en-US"/>
        </w:rPr>
        <w:instrText xml:space="preserve"> ADDIN ZOTERO_ITEM CSL_CITATION {"citationID":"IOzvzK1m","properties":{"formattedCitation":"\\super 66\\nosupersub{}","plainCitation":"66","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E805BD" w:rsidRPr="00E805BD">
        <w:rPr>
          <w:rFonts w:ascii="Calibri" w:hAnsi="Calibri" w:cs="Calibri"/>
          <w:szCs w:val="24"/>
          <w:vertAlign w:val="superscript"/>
        </w:rPr>
        <w:t>66</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E2396">
        <w:rPr>
          <w:lang w:val="en-US"/>
        </w:rPr>
        <w:t xml:space="preserve"> transgenic overexpression of</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w:t>
      </w:r>
      <w:r w:rsidR="00FD53B0">
        <w:rPr>
          <w:lang w:val="en-US"/>
        </w:rPr>
        <w:t xml:space="preserve">in brain tissue </w:t>
      </w:r>
      <w:r w:rsidR="0099446B">
        <w:rPr>
          <w:lang w:val="en-US"/>
        </w:rPr>
        <w:t>ha</w:t>
      </w:r>
      <w:r w:rsidR="00FD53B0">
        <w:rPr>
          <w:lang w:val="en-US"/>
        </w:rPr>
        <w:t>s</w:t>
      </w:r>
      <w:r w:rsidR="0099446B">
        <w:rPr>
          <w:lang w:val="en-US"/>
        </w:rPr>
        <w:t xml:space="preserve"> </w:t>
      </w:r>
      <w:r w:rsidR="002E2396">
        <w:rPr>
          <w:lang w:val="en-US"/>
        </w:rPr>
        <w:t>shown as</w:t>
      </w:r>
      <w:r w:rsidR="0099446B">
        <w:rPr>
          <w:lang w:val="en-US"/>
        </w:rPr>
        <w:t xml:space="preserve"> a key signal for plaque phagocytosis</w:t>
      </w:r>
      <w:r w:rsidR="0099446B">
        <w:rPr>
          <w:lang w:val="en-US"/>
        </w:rPr>
        <w:fldChar w:fldCharType="begin"/>
      </w:r>
      <w:r w:rsidR="00E805BD">
        <w:rPr>
          <w:lang w:val="en-US"/>
        </w:rPr>
        <w:instrText xml:space="preserve"> ADDIN ZOTERO_ITEM CSL_CITATION {"citationID":"wXsqzYtU","properties":{"formattedCitation":"\\super 67\\nosupersub{}","plainCitation":"67","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E805BD" w:rsidRPr="00E805BD">
        <w:rPr>
          <w:rFonts w:ascii="Calibri" w:hAnsi="Calibri" w:cs="Calibri"/>
          <w:szCs w:val="24"/>
          <w:vertAlign w:val="superscript"/>
        </w:rPr>
        <w:t>67</w:t>
      </w:r>
      <w:r w:rsidR="0099446B">
        <w:rPr>
          <w:lang w:val="en-US"/>
        </w:rPr>
        <w:fldChar w:fldCharType="end"/>
      </w:r>
      <w:r w:rsidR="0099446B">
        <w:rPr>
          <w:lang w:val="en-US"/>
        </w:rPr>
        <w:t>.</w:t>
      </w:r>
      <w:r w:rsidR="00B1441E">
        <w:rPr>
          <w:lang w:val="en-US"/>
        </w:rPr>
        <w:t xml:space="preserve"> </w:t>
      </w:r>
      <w:r w:rsidR="009329AB">
        <w:rPr>
          <w:lang w:val="en-US"/>
        </w:rPr>
        <w:t>Differential</w:t>
      </w:r>
      <w:r w:rsidR="0099446B">
        <w:rPr>
          <w:lang w:val="en-US"/>
        </w:rPr>
        <w:t xml:space="preserve"> activation effect</w:t>
      </w:r>
      <w:r w:rsidR="009329AB">
        <w:rPr>
          <w:lang w:val="en-US"/>
        </w:rPr>
        <w:t>s</w:t>
      </w:r>
      <w:r w:rsidR="0099446B">
        <w:rPr>
          <w:lang w:val="en-US"/>
        </w:rPr>
        <w:t xml:space="preserve"> could have relevance for cancer</w:t>
      </w:r>
      <w:r w:rsidR="0005724B">
        <w:rPr>
          <w:lang w:val="en-US"/>
        </w:rPr>
        <w:t xml:space="preserve"> progression</w:t>
      </w:r>
      <w:r w:rsidR="0099446B">
        <w:rPr>
          <w:lang w:val="en-US"/>
        </w:rPr>
        <w:t xml:space="preserve">, as glioblastoma </w:t>
      </w:r>
      <w:r w:rsidR="00EE5E72">
        <w:rPr>
          <w:lang w:val="en-US"/>
        </w:rPr>
        <w:t xml:space="preserve">cells </w:t>
      </w:r>
      <w:r w:rsidR="009329AB">
        <w:rPr>
          <w:lang w:val="en-US"/>
        </w:rPr>
        <w:t>a</w:t>
      </w:r>
      <w:r w:rsidR="0099446B">
        <w:rPr>
          <w:lang w:val="en-US"/>
        </w:rPr>
        <w:t>berrantly express</w:t>
      </w:r>
      <w:r w:rsidR="0099446B" w:rsidRPr="003317A9">
        <w:rPr>
          <w:lang w:val="en-US"/>
        </w:rPr>
        <w:t xml:space="preserve"> </w:t>
      </w:r>
      <w:r w:rsidR="009329AB">
        <w:rPr>
          <w:lang w:val="en-US"/>
        </w:rPr>
        <w:t xml:space="preserve">a wide variety proteins, including </w:t>
      </w:r>
      <w:r w:rsidR="0099446B" w:rsidRPr="003317A9">
        <w:rPr>
          <w:lang w:val="en-US"/>
        </w:rPr>
        <w:t>IL-1β</w:t>
      </w:r>
      <w:r w:rsidR="0099446B">
        <w:rPr>
          <w:lang w:val="en-US"/>
        </w:rPr>
        <w:fldChar w:fldCharType="begin"/>
      </w:r>
      <w:r w:rsidR="00E805BD">
        <w:rPr>
          <w:lang w:val="en-US"/>
        </w:rPr>
        <w:instrText xml:space="preserve"> ADDIN ZOTERO_ITEM CSL_CITATION {"citationID":"LVJsr0RO","properties":{"formattedCitation":"\\super 68\\nosupersub{}","plainCitation":"68","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E805BD" w:rsidRPr="00E805BD">
        <w:rPr>
          <w:rFonts w:ascii="Calibri" w:hAnsi="Calibri" w:cs="Calibri"/>
          <w:szCs w:val="24"/>
          <w:vertAlign w:val="superscript"/>
        </w:rPr>
        <w:t>68</w:t>
      </w:r>
      <w:r w:rsidR="0099446B">
        <w:rPr>
          <w:lang w:val="en-US"/>
        </w:rPr>
        <w:fldChar w:fldCharType="end"/>
      </w:r>
      <w:r w:rsidR="00546626">
        <w:rPr>
          <w:lang w:val="en-US"/>
        </w:rPr>
        <w:t>.</w:t>
      </w:r>
      <w:r w:rsidR="00B1441E">
        <w:rPr>
          <w:lang w:val="en-US"/>
        </w:rPr>
        <w:t xml:space="preserve"> </w:t>
      </w:r>
      <w:r w:rsidR="00E21475">
        <w:rPr>
          <w:lang w:val="en-US"/>
        </w:rPr>
        <w:t>I</w:t>
      </w:r>
      <w:r w:rsidR="00DC4BAE">
        <w:rPr>
          <w:lang w:val="en-US"/>
        </w:rPr>
        <w:t xml:space="preserve">dentifying </w:t>
      </w:r>
      <w:r w:rsidR="00C82DCB">
        <w:rPr>
          <w:lang w:val="en-US"/>
        </w:rPr>
        <w:t xml:space="preserve">the types of macrophages </w:t>
      </w:r>
      <w:r w:rsidR="00F8340B">
        <w:rPr>
          <w:lang w:val="en-US"/>
        </w:rPr>
        <w:t>present in glioma</w:t>
      </w:r>
      <w:r w:rsidR="00C82DCB">
        <w:rPr>
          <w:lang w:val="en-US"/>
        </w:rPr>
        <w:t xml:space="preserve"> and their </w:t>
      </w:r>
      <w:r w:rsidR="00F8340B">
        <w:rPr>
          <w:lang w:val="en-US"/>
        </w:rPr>
        <w:t xml:space="preserve">respective </w:t>
      </w:r>
      <w:r w:rsidR="00C82DCB">
        <w:rPr>
          <w:lang w:val="en-US"/>
        </w:rPr>
        <w:t>functional capacities could lead to improved treatment.</w:t>
      </w:r>
    </w:p>
    <w:p w14:paraId="222625A8" w14:textId="3D9A53AE"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E805BD">
        <w:rPr>
          <w:lang w:val="en-US"/>
        </w:rPr>
        <w:instrText xml:space="preserve"> ADDIN ZOTERO_ITEM CSL_CITATION {"citationID":"KzudJpHV","properties":{"formattedCitation":"\\super 69\\nosupersub{}","plainCitation":"69","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E805BD" w:rsidRPr="00E805BD">
        <w:rPr>
          <w:rFonts w:ascii="Calibri" w:hAnsi="Calibri" w:cs="Calibri"/>
          <w:szCs w:val="24"/>
          <w:vertAlign w:val="superscript"/>
        </w:rPr>
        <w:t>69</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w:t>
      </w:r>
      <w:r w:rsidR="00F17155">
        <w:rPr>
          <w:lang w:val="en-US"/>
        </w:rPr>
        <w:t>MG</w:t>
      </w:r>
      <w:r w:rsidR="00735508">
        <w:rPr>
          <w:lang w:val="en-US"/>
        </w:rPr>
        <w:t>)</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E805BD">
        <w:rPr>
          <w:lang w:val="en-US"/>
        </w:rPr>
        <w:instrText xml:space="preserve"> ADDIN ZOTERO_ITEM CSL_CITATION {"citationID":"4Wwhg3ev","properties":{"formattedCitation":"\\super 70\\nosupersub{}","plainCitation":"70","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E805BD" w:rsidRPr="00E805BD">
        <w:rPr>
          <w:rFonts w:ascii="Calibri" w:hAnsi="Calibri" w:cs="Calibri"/>
          <w:szCs w:val="24"/>
          <w:vertAlign w:val="superscript"/>
        </w:rPr>
        <w:t>70</w:t>
      </w:r>
      <w:r w:rsidR="009777BD">
        <w:rPr>
          <w:lang w:val="en-US"/>
        </w:rPr>
        <w:fldChar w:fldCharType="end"/>
      </w:r>
      <w:r w:rsidR="00D74B96">
        <w:rPr>
          <w:lang w:val="en-US"/>
        </w:rPr>
        <w:t xml:space="preserve">. </w:t>
      </w:r>
      <w:r w:rsidR="00850073">
        <w:rPr>
          <w:lang w:val="en-US"/>
        </w:rPr>
        <w:t xml:space="preserve">For </w:t>
      </w:r>
      <w:r w:rsidR="00850073">
        <w:rPr>
          <w:lang w:val="en-US"/>
        </w:rPr>
        <w:lastRenderedPageBreak/>
        <w:t>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E805BD">
        <w:rPr>
          <w:lang w:val="en-US"/>
        </w:rPr>
        <w:instrText xml:space="preserve"> ADDIN ZOTERO_ITEM CSL_CITATION {"citationID":"yubdUAif","properties":{"formattedCitation":"\\super 71\\nosupersub{}","plainCitation":"71","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E805BD" w:rsidRPr="00E805BD">
        <w:rPr>
          <w:rFonts w:ascii="Calibri" w:hAnsi="Calibri" w:cs="Calibri"/>
          <w:szCs w:val="24"/>
          <w:vertAlign w:val="superscript"/>
        </w:rPr>
        <w:t>71</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B8679E">
        <w:rPr>
          <w:lang w:val="en-US"/>
        </w:rPr>
        <w:t>weak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E805BD">
        <w:rPr>
          <w:lang w:val="en-US"/>
        </w:rPr>
        <w:instrText xml:space="preserve"> ADDIN ZOTERO_ITEM CSL_CITATION {"citationID":"qutaUqqQ","properties":{"formattedCitation":"\\super 70\\nosupersub{}","plainCitation":"70","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E805BD" w:rsidRPr="00E805BD">
        <w:rPr>
          <w:rFonts w:ascii="Calibri" w:hAnsi="Calibri" w:cs="Calibri"/>
          <w:szCs w:val="24"/>
          <w:vertAlign w:val="superscript"/>
        </w:rPr>
        <w:t>70</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E805BD">
        <w:rPr>
          <w:lang w:val="en-US"/>
        </w:rPr>
        <w:instrText xml:space="preserve"> ADDIN ZOTERO_ITEM CSL_CITATION {"citationID":"4VgXidLV","properties":{"formattedCitation":"\\super 72\\nosupersub{}","plainCitation":"72","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E805BD" w:rsidRPr="00E805BD">
        <w:rPr>
          <w:rFonts w:ascii="Calibri" w:hAnsi="Calibri" w:cs="Calibri"/>
          <w:szCs w:val="24"/>
          <w:vertAlign w:val="superscript"/>
        </w:rPr>
        <w:t>72</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E805BD">
        <w:rPr>
          <w:lang w:val="en-US"/>
        </w:rPr>
        <w:instrText xml:space="preserve"> ADDIN ZOTERO_ITEM CSL_CITATION {"citationID":"psX2tf0o","properties":{"formattedCitation":"\\super 73\\nosupersub{}","plainCitation":"73","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E805BD" w:rsidRPr="00E805BD">
        <w:rPr>
          <w:rFonts w:ascii="Calibri" w:hAnsi="Calibri" w:cs="Calibri"/>
          <w:szCs w:val="24"/>
          <w:vertAlign w:val="superscript"/>
        </w:rPr>
        <w:t>73</w:t>
      </w:r>
      <w:r w:rsidR="00CB5AF8">
        <w:rPr>
          <w:lang w:val="en-US"/>
        </w:rPr>
        <w:fldChar w:fldCharType="end"/>
      </w:r>
      <w:r w:rsidR="00CB5AF8">
        <w:rPr>
          <w:lang w:val="en-US"/>
        </w:rPr>
        <w:t>.</w:t>
      </w:r>
    </w:p>
    <w:p w14:paraId="714F63B3" w14:textId="46E549F0" w:rsidR="00BC0530" w:rsidRPr="00B91D33" w:rsidRDefault="002714C7" w:rsidP="00BC0530">
      <w:pPr>
        <w:pStyle w:val="Heading3"/>
        <w:rPr>
          <w:lang w:val="en-US"/>
        </w:rPr>
      </w:pPr>
      <w:bookmarkStart w:id="16" w:name="_Toc88849742"/>
      <w:r>
        <w:rPr>
          <w:lang w:val="en-US"/>
        </w:rPr>
        <w:t>Potential for treatments</w:t>
      </w:r>
      <w:bookmarkEnd w:id="16"/>
    </w:p>
    <w:p w14:paraId="6B8329D7" w14:textId="60536C30"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E805BD">
        <w:rPr>
          <w:lang w:val="en-US"/>
        </w:rPr>
        <w:instrText xml:space="preserve"> ADDIN ZOTERO_ITEM CSL_CITATION {"citationID":"6nbVRMgE","properties":{"formattedCitation":"\\super 74\\nosupersub{}","plainCitation":"74","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E805BD" w:rsidRPr="00E805BD">
        <w:rPr>
          <w:rFonts w:ascii="Calibri" w:hAnsi="Calibri" w:cs="Calibri"/>
          <w:szCs w:val="24"/>
          <w:vertAlign w:val="superscript"/>
        </w:rPr>
        <w:t>74</w:t>
      </w:r>
      <w:r w:rsidR="006967A1">
        <w:rPr>
          <w:lang w:val="en-US"/>
        </w:rPr>
        <w:fldChar w:fldCharType="end"/>
      </w:r>
      <w:r w:rsidR="006967A1">
        <w:rPr>
          <w:lang w:val="en-US"/>
        </w:rPr>
        <w:t>. Targeting antibodies for one specific isoform, CD45</w:t>
      </w:r>
      <w:r w:rsidR="00CA416A">
        <w:rPr>
          <w:lang w:val="en-US"/>
        </w:rPr>
        <w:t>-</w:t>
      </w:r>
      <w:r w:rsidR="006967A1">
        <w:rPr>
          <w:lang w:val="en-US"/>
        </w:rPr>
        <w:t xml:space="preserve">RO, </w:t>
      </w:r>
      <w:r w:rsidR="0040557A">
        <w:rPr>
          <w:lang w:val="en-US"/>
        </w:rPr>
        <w:t>virtually stopped RO-</w:t>
      </w:r>
      <w:r w:rsidR="00CA416A">
        <w:rPr>
          <w:lang w:val="en-US"/>
        </w:rPr>
        <w:t xml:space="preserve">expressing </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E805BD">
        <w:rPr>
          <w:lang w:val="en-US"/>
        </w:rPr>
        <w:instrText xml:space="preserve"> ADDIN ZOTERO_ITEM CSL_CITATION {"citationID":"5NIzRrFl","properties":{"formattedCitation":"\\super 75\\nosupersub{}","plainCitation":"75","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E805BD" w:rsidRPr="00E805BD">
        <w:rPr>
          <w:rFonts w:ascii="Calibri" w:hAnsi="Calibri" w:cs="Calibri"/>
          <w:szCs w:val="24"/>
          <w:vertAlign w:val="superscript"/>
        </w:rPr>
        <w:t>75</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w:t>
      </w:r>
      <w:r w:rsidR="00F17155">
        <w:rPr>
          <w:lang w:val="en-US"/>
        </w:rPr>
        <w:t>MG</w:t>
      </w:r>
      <w:r w:rsidR="00833336">
        <w:rPr>
          <w:lang w:val="en-US"/>
        </w:rPr>
        <w:t xml:space="preserve"> </w:t>
      </w:r>
      <w:r w:rsidR="00850C7B">
        <w:rPr>
          <w:lang w:val="en-US"/>
        </w:rPr>
        <w:t>(CD45</w:t>
      </w:r>
      <w:r w:rsidR="00850C7B" w:rsidRPr="00850C7B">
        <w:rPr>
          <w:vertAlign w:val="superscript"/>
          <w:lang w:val="en-US"/>
        </w:rPr>
        <w:t>low</w:t>
      </w:r>
      <w:r w:rsidR="00850C7B">
        <w:rPr>
          <w:lang w:val="en-US"/>
        </w:rPr>
        <w:t xml:space="preserve">) </w:t>
      </w:r>
      <w:r w:rsidR="00833336">
        <w:rPr>
          <w:lang w:val="en-US"/>
        </w:rPr>
        <w:t xml:space="preserve">and </w:t>
      </w:r>
      <w:proofErr w:type="spellStart"/>
      <w:r w:rsidR="0023542B" w:rsidRPr="00157EB9">
        <w:rPr>
          <w:lang w:val="en-US"/>
        </w:rPr>
        <w:t>MDMi</w:t>
      </w:r>
      <w:proofErr w:type="spellEnd"/>
      <w:r w:rsidR="00277D13">
        <w:rPr>
          <w:lang w:val="en-US"/>
        </w:rPr>
        <w:t xml:space="preserve"> cells</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E805BD">
        <w:rPr>
          <w:lang w:val="en-US"/>
        </w:rPr>
        <w:instrText xml:space="preserve"> ADDIN ZOTERO_ITEM CSL_CITATION {"citationID":"GauxuqNQ","properties":{"formattedCitation":"\\super 76\\nosupersub{}","plainCitation":"76","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E805BD" w:rsidRPr="00E805BD">
        <w:rPr>
          <w:rFonts w:ascii="Calibri" w:hAnsi="Calibri" w:cs="Calibri"/>
          <w:szCs w:val="24"/>
          <w:vertAlign w:val="superscript"/>
        </w:rPr>
        <w:t>76</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53C7D">
        <w:rPr>
          <w:lang w:val="en-US"/>
        </w:rPr>
        <w:t xml:space="preserve">specific </w:t>
      </w:r>
      <w:r w:rsidR="00934D1A">
        <w:rPr>
          <w:lang w:val="en-US"/>
        </w:rPr>
        <w:t>TAMs.</w:t>
      </w:r>
    </w:p>
    <w:p w14:paraId="194254FF" w14:textId="38CF77BA" w:rsidR="00BB5E05" w:rsidRDefault="00953C7D" w:rsidP="005206DF">
      <w:pPr>
        <w:jc w:val="both"/>
        <w:rPr>
          <w:lang w:val="en-US"/>
        </w:rPr>
      </w:pPr>
      <w:r>
        <w:rPr>
          <w:lang w:val="en-US"/>
        </w:rPr>
        <w:t>Specificity is an important factor for treatment</w:t>
      </w:r>
      <w:r w:rsidR="0023568A">
        <w:rPr>
          <w:lang w:val="en-US"/>
        </w:rPr>
        <w:t>, as</w:t>
      </w:r>
      <w:r>
        <w:rPr>
          <w:lang w:val="en-US"/>
        </w:rPr>
        <w:t xml:space="preserve"> </w:t>
      </w:r>
      <w:r w:rsidR="0023568A">
        <w:rPr>
          <w:lang w:val="en-US"/>
        </w:rPr>
        <w:t>macrophages are the dominant immune cells in the glioma tumor microenvironment</w:t>
      </w:r>
      <w:r w:rsidR="00F30F31">
        <w:rPr>
          <w:lang w:val="en-US"/>
        </w:rPr>
        <w:t>, and paradoxically, both the major defender and driver of tumorigenesis.</w:t>
      </w:r>
      <w:r w:rsidR="0023568A">
        <w:rPr>
          <w:lang w:val="en-US"/>
        </w:rPr>
        <w:t xml:space="preserve"> </w:t>
      </w:r>
      <w:r w:rsidR="00F738C8" w:rsidRPr="00F738C8">
        <w:rPr>
          <w:lang w:val="en-US"/>
        </w:rPr>
        <w:t xml:space="preserve">Clodronate-filled liposomes can </w:t>
      </w:r>
      <w:r w:rsidR="00B40D21">
        <w:rPr>
          <w:lang w:val="en-US"/>
        </w:rPr>
        <w:t>be</w:t>
      </w:r>
      <w:r w:rsidR="00F738C8" w:rsidRPr="00F738C8">
        <w:rPr>
          <w:lang w:val="en-US"/>
        </w:rPr>
        <w:t xml:space="preserve"> selectively </w:t>
      </w:r>
      <w:r w:rsidR="00B40D21">
        <w:rPr>
          <w:lang w:val="en-US"/>
        </w:rPr>
        <w:t xml:space="preserve">induce apoptosis in </w:t>
      </w:r>
      <w:r w:rsidR="002C11B4">
        <w:rPr>
          <w:lang w:val="en-US"/>
        </w:rPr>
        <w:t>TAMs</w:t>
      </w:r>
      <w:r w:rsidR="00F738C8">
        <w:rPr>
          <w:lang w:val="en-US"/>
        </w:rPr>
        <w:fldChar w:fldCharType="begin"/>
      </w:r>
      <w:r w:rsidR="00E805BD">
        <w:rPr>
          <w:lang w:val="en-US"/>
        </w:rPr>
        <w:instrText xml:space="preserve"> ADDIN ZOTERO_ITEM CSL_CITATION {"citationID":"86Cbdx86","properties":{"formattedCitation":"\\super 77\\nosupersub{}","plainCitation":"77","noteIndex":0},"citationItems":[{"id":1366,"uris":["http://zotero.org/users/local/oxMpWYo5/items/WSFLWYRG"],"uri":["http://zotero.org/users/local/oxMpWYo5/items/WSFLWYRG"],"itemData":{"id":1366,"type":"article-journal","abstract":"Gliomas represent the most frequent type of human brain tumor, and their strong invasiveness is a significant clinical problem. Microglia, the immunocompetent cells of the brain, contribute significantly to the tumor and are potential interaction partners of the glioma cells. We studied the impact of the presence of microglia on tumor cell invasion in cultured brain slices. To selectively deplete microglia, the slices were treated with clodronate-filled liposomes. When glioma cells were injected into slices devoid of endogenous microglia, the invasiveness of the tumors was significantly decreased as compared with controls. Inoculation of exogenous microglia together with glioma cells into cultured brain slices increased the infiltrative behavior of the tumor depending on the microglia/glioma cell ratio. Cell culture experiments revealed that soluble factors released from glioma cells strongly stimulate metalloprotease-2 activity in microglia. In the brain slices inoculated with glioma cells, increased activity of metalloprotease-2 was directly correlated with the abundance of microglia. Our data indicate that glioma cells stimulate microglial cells to increase breakdown of extracellular matrix and thereby promote tumor invasiveness.","container-title":"Journal of Neuropathology &amp; Experimental Neurology","DOI":"10.1097/01.jnen.0000178445.33972.a9","ISSN":"0022-3069","issue":"9","journalAbbreviation":"Journal of Neuropathology &amp; Experimental Neurology","page":"754-762","source":"Silverchair","title":"Microglia Stimulate the Invasiveness of Glioma Cells by Increasing the Activity of Metalloprotease-2","volume":"64","author":[{"family":"Markovic","given":"Darko S."},{"family":"Glass","given":"Rainer"},{"family":"Synowitz","given":"Michael"},{"family":"Rooijen","given":"Nico","dropping-particle":"van"},{"family":"Kettenmann","given":"Helmut"}],"issued":{"date-parts":[["2005",9,1]]}}}],"schema":"https://github.com/citation-style-language/schema/raw/master/csl-citation.json"} </w:instrText>
      </w:r>
      <w:r w:rsidR="00F738C8">
        <w:rPr>
          <w:lang w:val="en-US"/>
        </w:rPr>
        <w:fldChar w:fldCharType="separate"/>
      </w:r>
      <w:r w:rsidR="00E805BD" w:rsidRPr="00E805BD">
        <w:rPr>
          <w:rFonts w:ascii="Calibri" w:hAnsi="Calibri" w:cs="Calibri"/>
          <w:szCs w:val="24"/>
          <w:vertAlign w:val="superscript"/>
        </w:rPr>
        <w:t>77</w:t>
      </w:r>
      <w:r w:rsidR="00F738C8">
        <w:rPr>
          <w:lang w:val="en-US"/>
        </w:rPr>
        <w:fldChar w:fldCharType="end"/>
      </w:r>
      <w:r w:rsidR="00B40D21">
        <w:rPr>
          <w:lang w:val="en-US"/>
        </w:rPr>
        <w:t xml:space="preserve">, as well as increase recruitment of </w:t>
      </w:r>
      <w:r w:rsidR="0023568A">
        <w:rPr>
          <w:lang w:val="en-US"/>
        </w:rPr>
        <w:t>non-MG TAMs</w:t>
      </w:r>
      <w:r w:rsidR="00B40D21">
        <w:rPr>
          <w:lang w:val="en-US"/>
        </w:rPr>
        <w:t xml:space="preserve"> into peripheral tumor regions</w:t>
      </w:r>
      <w:r w:rsidR="00B40D21">
        <w:rPr>
          <w:lang w:val="en-US"/>
        </w:rPr>
        <w:fldChar w:fldCharType="begin"/>
      </w:r>
      <w:r w:rsidR="00E805BD">
        <w:rPr>
          <w:lang w:val="en-US"/>
        </w:rPr>
        <w:instrText xml:space="preserve"> ADDIN ZOTERO_ITEM CSL_CITATION {"citationID":"NBvaPTkU","properties":{"formattedCitation":"\\super 78\\nosupersub{}","plainCitation":"78","noteIndex":0},"citationItems":[{"id":1369,"uris":["http://zotero.org/users/local/oxMpWYo5/items/468IU7RE"],"uri":["http://zotero.org/users/local/oxMpWYo5/items/468IU7RE"],"itemData":{"id":1369,"type":"article-journal","abstract":"Glioblastoma (GBM) is the most malignant brain tumor where patients' survival is only 14.6 months, despite multimodal therapy with debulking surgery, concurrent chemotherapy and radiotherapy. There is an urgent, unmet need for novel, effective therapeutic strategies for this devastating disease. Although several immunotherapies are under development for the treatment of GBM patients, the use of natural killer (NK) cells is still marginal despite this being a promising approach to treat cancer. In regard of our knowledge on the role of NG2/CSPG4 in promoting GBM aggressiveness we investigated the potential of an innovative immunotherapeutic strategy combining mAb9.2.27 against NG2/CSPG4 and NK cells in preclinical animal models of GBM. Multiple immune escape mechanisms maintain the tumor microenvironment in an anti-inflammatory state to promote tumor growth, however, the distinct roles of resident microglia versus recruited macrophages is not elucidated. We hypothesized that exploiting the cytokine release capabilities of activated NK cells to reverse the anti-inflammatory axis combined with mAb9.2.27 targeting the NG2/CSPG4 may favor tumor destruction by editing pro-GBM immune responses. Combination treatment with NK+mAb9.2.27 diminished tumor growth that was associated with reduced tumor proliferation, increased cellular apoptosis and prolonged survival compared to vehicle and monotherapy controls. The therapeutic efficacy was mediated by recruitment of CCR2low macrophages into the tumor microenvironment, increased ED1 and MHC class II expression on microglia that might render them competent for GBM antigen presentation, as well as elevated IFN-γ and TNF-α levels in the cerebrospinal fluid compared to controls. Depletion of systemic macrophages by liposome-encapsulated clodronate decreased the CCR2low macrophages recruited to the brain and abolished the beneficial outcomes. Moreover, mAb9.2.27 reversed tumor-promoting effects of patient-derived tumor-associated macrophage/ microglia (TAM) ex vivo. Taken together, these findings indicate that NK+mAb9.2.27 treatment may be an amenable therapeutic strategy to treat NG2/CSPG4 expressing GBMs. We provide a novel conceptual approach of combination immunotherapy for glioblastoma. The results traverse beyond the elucidation of NG2/CSPG4 as a therapeutic target, but demonstrate a proof of concept that this antibody may hold potential for the treatment of GBM by activation of tumor infiltrated microglia/macrophages.","container-title":"Oncotarget","ISSN":"1949-2553","issue":"9","journalAbbreviation":"Oncotarget","note":"PMID: 24127551\nPMCID: PMC3824525","page":"1527-1546","source":"PubMed Central","title":"Targeting glioblastoma with NK cells and mAb against NG2/CSPG4 prolongs animal survival","volume":"4","author":[{"family":"Poli","given":"Aurélie"},{"family":"Wang","given":"Jian"},{"family":"Domingues","given":"Olivia"},{"family":"Planagumà","given":"Jesús"},{"family":"Yan","given":"Tao"},{"family":"Rygh","given":"Cecilie Brekke"},{"family":"Skaftnesmo","given":"Kai Ove"},{"family":"Thorsen","given":"Frits"},{"family":"McCormack","given":"Emmet"},{"family":"Hentges","given":"François"},{"family":"Pedersen","given":"Paal Henning"},{"family":"Zimmer","given":"Jacques"},{"family":"Enger","given":"Per Øyvind"},{"family":"Chekenya","given":"Martha"}],"issued":{"date-parts":[["2013",9,9]]}}}],"schema":"https://github.com/citation-style-language/schema/raw/master/csl-citation.json"} </w:instrText>
      </w:r>
      <w:r w:rsidR="00B40D21">
        <w:rPr>
          <w:lang w:val="en-US"/>
        </w:rPr>
        <w:fldChar w:fldCharType="separate"/>
      </w:r>
      <w:r w:rsidR="00E805BD" w:rsidRPr="00E805BD">
        <w:rPr>
          <w:rFonts w:ascii="Calibri" w:hAnsi="Calibri" w:cs="Calibri"/>
          <w:szCs w:val="24"/>
          <w:vertAlign w:val="superscript"/>
        </w:rPr>
        <w:t>78</w:t>
      </w:r>
      <w:r w:rsidR="00B40D21">
        <w:rPr>
          <w:lang w:val="en-US"/>
        </w:rPr>
        <w:fldChar w:fldCharType="end"/>
      </w:r>
      <w:r w:rsidR="00B40D21">
        <w:rPr>
          <w:lang w:val="en-US"/>
        </w:rPr>
        <w:t>. Increased recruitment is generally undesirable but can provide additional treatment options.</w:t>
      </w:r>
      <w:r w:rsidR="00B40D21" w:rsidRPr="00B40D21">
        <w:rPr>
          <w:lang w:val="en-US"/>
        </w:rPr>
        <w:t xml:space="preserve"> </w:t>
      </w:r>
      <w:r w:rsidR="00B40D21">
        <w:rPr>
          <w:lang w:val="en-US"/>
        </w:rPr>
        <w:t xml:space="preserve">The blood-brain barrier can prevent passage of anti-cancer agents, but infiltrating macrophages can be hijacked and loaded with gold </w:t>
      </w:r>
      <w:proofErr w:type="spellStart"/>
      <w:r w:rsidR="00B40D21">
        <w:rPr>
          <w:lang w:val="en-US"/>
        </w:rPr>
        <w:t>nanoshells</w:t>
      </w:r>
      <w:proofErr w:type="spellEnd"/>
      <w:r w:rsidR="00B40D21">
        <w:rPr>
          <w:lang w:val="en-US"/>
        </w:rPr>
        <w:t xml:space="preserve"> containing tumor-targeting vectors</w:t>
      </w:r>
      <w:r w:rsidR="00B40D21">
        <w:rPr>
          <w:lang w:val="en-US"/>
        </w:rPr>
        <w:fldChar w:fldCharType="begin"/>
      </w:r>
      <w:r w:rsidR="00E805BD">
        <w:rPr>
          <w:lang w:val="en-US"/>
        </w:rPr>
        <w:instrText xml:space="preserve"> ADDIN ZOTERO_ITEM CSL_CITATION {"citationID":"CWxUura6","properties":{"formattedCitation":"\\super 79\\nosupersub{}","plainCitation":"79","noteIndex":0},"citationItems":[{"id":1381,"uris":["http://zotero.org/users/local/oxMpWYo5/items/BABFET2M"],"uri":["http://zotero.org/users/local/oxMpWYo5/items/BABFET2M"],"itemData":{"id":1381,"type":"article-journal","abstract":"One of the major factors that limits the treatment effectiveness for gliomas is the presence of the blood–brain barrier (BBB) which protects infiltrating glioma cells from the effects of anti-cancer agents. Circulating monocytes/macrophages (Ma) have a natural ability to traverse the intact and compromised BBB and loaded with anti cancer agents could be used as vectors to target tumors and surrounding tumor infiltrated tissue. Nanoshells (NS) are composed of a dielectric core (silica) coated with an ultrathin gold layer which converts absorbed near-infrared light (NIR) to heat with an extremely high efficacy and stability. We have investigated the effects of exposure to laser NIR on multicell human glioma spheroids infiltrated with empty (containing no nanoshells) or nanoshell loaded macrophages. Our results demonstrated that; (1) macrophages could efficiently take up bare or coated (PEGylated) gold NS: (2) NS loaded macrophages infiltrated into glioma spheroids to the same or, in some cases, to a greater degree than empty Ma; (3) NIR laser irradiation of spheroids incorporating NS loaded macrophages resulted in complete growth inhibition in an irradiance dependent manner, and (4) spheroids infiltrated with empty macrophages had growth curves identical to untreated control cultures. The results of this study provide proof of concept for the use of macrophages as a delivery vector of NS into gliomas for photothermal ablation and open the possibility of developing such regimens for patient treatment.","container-title":"Journal of Neuro-Oncology","DOI":"10.1007/s11060-010-0511-3","ISSN":"1573-7373","issue":"2","journalAbbreviation":"J Neurooncol","language":"en","page":"439-448","source":"Springer Link","title":"Photothermal treatment of glioma; an in vitro study of macrophage-mediated delivery of gold nanoshells","volume":"104","author":[{"family":"Baek","given":"Seung-Kuk"},{"family":"Makkouk","given":"Amani Riad"},{"family":"Krasieva","given":"Tatiana"},{"family":"Sun","given":"Chung-Ho"},{"family":"Madsen","given":"Steen J."},{"family":"Hirschberg","given":"Henry"}],"issued":{"date-parts":[["2011",9,1]]}}}],"schema":"https://github.com/citation-style-language/schema/raw/master/csl-citation.json"} </w:instrText>
      </w:r>
      <w:r w:rsidR="00B40D21">
        <w:rPr>
          <w:lang w:val="en-US"/>
        </w:rPr>
        <w:fldChar w:fldCharType="separate"/>
      </w:r>
      <w:r w:rsidR="00E805BD" w:rsidRPr="00E805BD">
        <w:rPr>
          <w:rFonts w:ascii="Calibri" w:hAnsi="Calibri" w:cs="Calibri"/>
          <w:szCs w:val="24"/>
          <w:vertAlign w:val="superscript"/>
        </w:rPr>
        <w:t>79</w:t>
      </w:r>
      <w:r w:rsidR="00B40D21">
        <w:rPr>
          <w:lang w:val="en-US"/>
        </w:rPr>
        <w:fldChar w:fldCharType="end"/>
      </w:r>
      <w:r w:rsidR="00B40D21">
        <w:rPr>
          <w:lang w:val="en-US"/>
        </w:rPr>
        <w:t>.</w:t>
      </w:r>
      <w:r w:rsidR="00D10997">
        <w:rPr>
          <w:lang w:val="en-US"/>
        </w:rPr>
        <w:t xml:space="preserve"> </w:t>
      </w:r>
      <w:r w:rsidR="00F93FC1">
        <w:rPr>
          <w:lang w:val="en-US"/>
        </w:rPr>
        <w:t xml:space="preserve">CXCR4 is absent in MG, so can be used for targeting </w:t>
      </w:r>
      <w:r w:rsidR="005271BA">
        <w:rPr>
          <w:lang w:val="en-US"/>
        </w:rPr>
        <w:t>vector</w:t>
      </w:r>
      <w:r w:rsidR="009F25F4">
        <w:rPr>
          <w:lang w:val="en-US"/>
        </w:rPr>
        <w:fldChar w:fldCharType="begin"/>
      </w:r>
      <w:r w:rsidR="00E805BD">
        <w:rPr>
          <w:lang w:val="en-US"/>
        </w:rPr>
        <w:instrText xml:space="preserve"> ADDIN ZOTERO_ITEM CSL_CITATION {"citationID":"fTrVP5yj","properties":{"formattedCitation":"\\super 80\\nosupersub{}","plainCitation":"80","noteIndex":0},"citationItems":[{"id":1375,"uris":["http://zotero.org/users/local/oxMpWYo5/items/N3RM6MAI"],"uri":["http://zotero.org/users/local/oxMpWYo5/items/N3RM6MAI"],"itemData":{"id":1375,"type":"article-journal","abstract":"Monocyte-derived and tissue-resident macrophages are ontogenetically distinct components of the innate immune system. Assessment of their respective functions in pathology is complicated by changes to the macrophage phenotype during inflammation. Here we find that Cxcr4-CreER enables permanent genetic labeling of hematopoietic stem cells (HSCs) and distinguishes HSC-derived monocytes from microglia and other tissue-resident macrophages. By combining Cxcr4-CreER-mediated lineage tracing with Cxcr4 inhibition or conditional Cxcr4 ablation in photothrombotic stroke, we find that Cxcr4 promotes initial monocyte infiltration and subsequent territorial restriction of monocyte-derived macrophages to infarct tissue. After transient focal ischemia, Cxcr4 deficiency reduces monocyte infiltration and blunts the expression of pattern recognition and defense response genes in monocyte-derived macrophages. This is associated with an altered microglial response and deteriorated outcomes. Thus, Cxcr4 is essential for an innate-immune-system-mediated defense response after cerebral ischemia. We further propose Cxcr4-CreER as a universal tool to study functions of HSC-derived cells.","container-title":"Nature Neuroscience","DOI":"10.1038/s41593-020-0585-y","ISSN":"1546-1726","issue":"3","journalAbbreviation":"Nat Neurosci","language":"en","note":"Bandiera_abtest: a\nCg_type: Nature Research Journals\nnumber: 3\nPrimary_atype: Research\npublisher: Nature Publishing Group\nSubject_term: Microglia;Monocytes and macrophages\nSubject_term_id: microglia;monocytes-and-macrophages","page":"351-362","source":"www.nature.com","title":"Cxcr4 distinguishes HSC-derived monocytes from microglia and reveals monocyte immune responses to experimental stroke","volume":"23","author":[{"family":"Werner","given":"Yves"},{"family":"Mass","given":"Elvira"},{"family":"Ashok Kumar","given":"Praveen"},{"family":"Ulas","given":"Thomas"},{"family":"Händler","given":"Kristian"},{"family":"Horne","given":"Arik"},{"family":"Klee","given":"Kathrin"},{"family":"Lupp","given":"Amelie"},{"family":"Schütz","given":"Dagmar"},{"family":"Saaber","given":"Friederike"},{"family":"Redecker","given":"Christoph"},{"family":"Schultze","given":"Joachim L."},{"family":"Geissmann","given":"Frederic"},{"family":"Stumm","given":"Ralf"}],"issued":{"date-parts":[["2020",3]]}}}],"schema":"https://github.com/citation-style-language/schema/raw/master/csl-citation.json"} </w:instrText>
      </w:r>
      <w:r w:rsidR="009F25F4">
        <w:rPr>
          <w:lang w:val="en-US"/>
        </w:rPr>
        <w:fldChar w:fldCharType="separate"/>
      </w:r>
      <w:r w:rsidR="00E805BD" w:rsidRPr="00E805BD">
        <w:rPr>
          <w:rFonts w:ascii="Calibri" w:hAnsi="Calibri" w:cs="Calibri"/>
          <w:szCs w:val="24"/>
          <w:vertAlign w:val="superscript"/>
        </w:rPr>
        <w:t>80</w:t>
      </w:r>
      <w:r w:rsidR="009F25F4">
        <w:rPr>
          <w:lang w:val="en-US"/>
        </w:rPr>
        <w:fldChar w:fldCharType="end"/>
      </w:r>
      <w:r w:rsidR="009F25F4">
        <w:rPr>
          <w:lang w:val="en-US"/>
        </w:rPr>
        <w:t xml:space="preserve">, and inhibition of CXCR4 can </w:t>
      </w:r>
      <w:r w:rsidR="004708A5" w:rsidRPr="0022570A">
        <w:rPr>
          <w:lang w:val="en-US"/>
        </w:rPr>
        <w:t>decreas</w:t>
      </w:r>
      <w:r w:rsidR="009F25F4">
        <w:rPr>
          <w:lang w:val="en-US"/>
        </w:rPr>
        <w:t>ing</w:t>
      </w:r>
      <w:r w:rsidR="004708A5" w:rsidRPr="0022570A">
        <w:rPr>
          <w:lang w:val="en-US"/>
        </w:rPr>
        <w:t xml:space="preserve"> macrophage infiltration </w:t>
      </w:r>
      <w:r w:rsidR="004708A5">
        <w:rPr>
          <w:lang w:val="en-US"/>
        </w:rPr>
        <w:t>and promote M1 phenotype</w:t>
      </w:r>
      <w:r w:rsidR="00F93FC1">
        <w:rPr>
          <w:lang w:val="en-US"/>
        </w:rPr>
        <w:t xml:space="preserve"> in TAMs</w:t>
      </w:r>
      <w:r w:rsidR="004708A5">
        <w:rPr>
          <w:lang w:val="en-US"/>
        </w:rPr>
        <w:fldChar w:fldCharType="begin"/>
      </w:r>
      <w:r w:rsidR="00E805BD">
        <w:rPr>
          <w:lang w:val="en-US"/>
        </w:rPr>
        <w:instrText xml:space="preserve"> ADDIN ZOTERO_ITEM CSL_CITATION {"citationID":"chjzpCtf","properties":{"formattedCitation":"\\super 81\\nosupersub{}","plainCitation":"81","noteIndex":0},"citationItems":[{"id":1372,"uris":["http://zotero.org/users/local/oxMpWYo5/items/RVPVAUCK"],"uri":["http://zotero.org/users/local/oxMpWYo5/items/RVPVAUCK"],"itemData":{"id":1372,"type":"article-journal","abstract":"Background\nThe CXCL12/CXCR4 pathway regulates tumor cell proliferation, metastasis, angiogenesis and the tumor-microenvironment cross-talk in several solid tumors, including glioblastoma (GBM), the most common and fatal brain cancer. In the present study, we evaluated the effects of peptide R, a new specific CXCR4 antagonist that we recently developed by a ligand-based approach, in an in vitro and in vivo model of GBM. The well-characterized CXCR4 antagonist Plerixafor was also included in the study.\n\nMethods\nThe effects of peptide R on CXCR4 expression, cell survival and migration were assessed on the human glioblastoma cell line U87MG exposed to CXCL12, by immunofluorescence and western blotting, MTT assay, flow cytometry and transwell chamber migration assay. Peptide R was then tested in vivo, by using U87MG intracranial xenografts in CD1 nude mice. Peptide R was administered for 23 days since cell implantation and tumor volume was assessed by magnetic resonance imaging (MRI) at 4.7 T. Glioma associated microglia/macrophage (GAMs) polarization (anti-tumor M1 versus pro-tumor M2 phenotypes) and expressions of vascular endothelial growth factor (VEGF) and CD31 were assessed by immunohistochemistry and immunofluorescence.\n\nResults\nWe found that peptide R impairs the metabolic activity and cell proliferation of human U87MG cells and stably reduces CXCR4 expression and cell migration in response to CXCL12 in vitro. In the orthotopic U87MG model, peptide R reduced tumor cellularity, promoted M1 features of GAMs and astrogliosis, and hindered intra-tumor vasculature.\n\nConclusions\nOur findings suggest that targeting CXCR4 by peptide R might represent a novel therapeutic approach against GBM, and contribute to the rationale to further explore in more complex pre-clinical settings the therapeutic potential of peptide R, alone or in combination with standard therapies of GBM.\n\nElectronic supplementary material\nThe online version of this article (doi:10.1186/s13046-016-0326-y) contains supplementary material, which is available to authorized users.","container-title":"Journal of Experimental &amp; Clinical Cancer Research : CR","DOI":"10.1186/s13046-016-0326-y","ISSN":"0392-9078","journalAbbreviation":"J Exp Clin Cancer Res","note":"PMID: 27015814\nPMCID: PMC4807593","page":"55","source":"PubMed Central","title":"Targeting CXCR4 by a selective peptide antagonist modulates tumor microenvironment and microglia reactivity in a human glioblastoma model","volume":"35","author":[{"family":"Mercurio","given":"Laura"},{"family":"Ajmone-Cat","given":"Maria Antonietta"},{"family":"Cecchetti","given":"Serena"},{"family":"Ricci","given":"Alessandro"},{"family":"Bozzuto","given":"Giuseppina"},{"family":"Molinari","given":"Agnese"},{"family":"Manni","given":"Isabella"},{"family":"Pollo","given":"Bianca"},{"family":"Scala","given":"Stefania"},{"family":"Carpinelli","given":"Giulia"},{"family":"Minghetti","given":"Luisa"}],"issued":{"date-parts":[["2016",3,25]]}}}],"schema":"https://github.com/citation-style-language/schema/raw/master/csl-citation.json"} </w:instrText>
      </w:r>
      <w:r w:rsidR="004708A5">
        <w:rPr>
          <w:lang w:val="en-US"/>
        </w:rPr>
        <w:fldChar w:fldCharType="separate"/>
      </w:r>
      <w:r w:rsidR="00E805BD" w:rsidRPr="00E805BD">
        <w:rPr>
          <w:rFonts w:ascii="Calibri" w:hAnsi="Calibri" w:cs="Calibri"/>
          <w:szCs w:val="24"/>
          <w:vertAlign w:val="superscript"/>
        </w:rPr>
        <w:t>81</w:t>
      </w:r>
      <w:r w:rsidR="004708A5">
        <w:rPr>
          <w:lang w:val="en-US"/>
        </w:rPr>
        <w:fldChar w:fldCharType="end"/>
      </w:r>
      <w:r w:rsidR="004708A5">
        <w:rPr>
          <w:lang w:val="en-US"/>
        </w:rPr>
        <w:t>.</w:t>
      </w:r>
      <w:r w:rsidR="00135D47">
        <w:rPr>
          <w:lang w:val="en-US"/>
        </w:rPr>
        <w:t xml:space="preserve"> </w:t>
      </w:r>
      <w:r w:rsidR="00417008">
        <w:rPr>
          <w:lang w:val="en-US"/>
        </w:rPr>
        <w:t>Studies of other inflammatory diseases have suggested targeting</w:t>
      </w:r>
      <w:r w:rsidR="00417008" w:rsidRPr="00417008">
        <w:rPr>
          <w:lang w:val="en-US"/>
        </w:rPr>
        <w:t xml:space="preserve"> epigenetic modifiers</w:t>
      </w:r>
      <w:r w:rsidR="00417008">
        <w:rPr>
          <w:lang w:val="en-US"/>
        </w:rPr>
        <w:t xml:space="preserve"> to induce phenotype changes</w:t>
      </w:r>
      <w:r w:rsidR="00417008">
        <w:rPr>
          <w:lang w:val="en-US"/>
        </w:rPr>
        <w:fldChar w:fldCharType="begin"/>
      </w:r>
      <w:r w:rsidR="00E805BD">
        <w:rPr>
          <w:lang w:val="en-US"/>
        </w:rPr>
        <w:instrText xml:space="preserve"> ADDIN ZOTERO_ITEM CSL_CITATION {"citationID":"NiydZITi","properties":{"formattedCitation":"\\super 82\\nosupersub{}","plainCitation":"82","noteIndex":0},"citationItems":[{"id":1389,"uris":["http://zotero.org/users/local/oxMpWYo5/items/772QTLZH"],"uri":["http://zotero.org/users/local/oxMpWYo5/items/772QTLZH"],"itemData":{"id":1389,"type":"article-journal","abstract":"Epigenomic and epigenetic research has been providing several new insights into a variety of diseases caused by non-resolving inflammation, including cardiovascular diseases. Atherosclerosis (AS) has long been recognized as a chronic inflammatory disease of the arterial walls, characterized by local persistent and stepwise accelerating inflammation without resolution, also known as uncontrolled inflammation. The pathogenesis of AS is driven primarily by highly plastic macrophages via their polarization to pro- or anti-inflammatory phenotypes as well as other novel subtypes recently identified by single-cell sequencing. Although emerging evidence has indicated the key role of the epigenetic machinery in the regulation of macrophage plasticity, the investigation of epigenetic alterations and modifiers in AS and related inflammation is still in its infancy. An increasing number of the epigenetic modifiers (e.g. TET2, DNMT3A, HDAC3, HDAC9, JMJD3, KDM4A) have been identified in epigenetic remodelling of macrophages through DNA methylation or histone modifications (e.g. methylation, acetylation, and recently lactylation) in inflammation. These or many unexplored modifiers function to determine or switch the direction of macrophage polarization via transcriptional reprogramming of gene expression and intracellular metabolic rewiring upon microenvironmental cues, thereby representing a promising target for anti-inflammatory therapy in AS. Here, we review up-to-date findings involving the epigenetic regulation of macrophages to shed light on the mechanism of uncontrolled inflammation during AS onset and progression. We also discuss current challenges for developing an effective and safe anti-AS therapy that targets the epigenetic modifiers and propose a potential anti-inflammatory strategy that repolarizes macrophages from pro- to anti-inflammatory phenotypes.","container-title":"European Heart Journal Open","DOI":"10.1093/ehjopen/oeab022","ISSN":"2752-4191","issue":"2","journalAbbreviation":"European Heart Journal Open","source":"Silverchair","title":"Targeting epigenetic modifiers to reprogramme macrophages in non-resolving inflammation-driven atherosclerosis","URL":"https://doi.org/10.1093/ehjopen/oeab022","volume":"1","author":[{"family":"Jin","given":"Fengyan"},{"family":"Li","given":"Jian"},{"family":"Guo","given":"Jianfeng"},{"family":"Doeppner","given":"Thorsten R"},{"family":"Hermann","given":"Dirk M"},{"family":"Yao","given":"Gang"},{"family":"Dai","given":"Yun"}],"accessed":{"date-parts":[["2021",11,26]]},"issued":{"date-parts":[["2021",9,1]]}}}],"schema":"https://github.com/citation-style-language/schema/raw/master/csl-citation.json"} </w:instrText>
      </w:r>
      <w:r w:rsidR="00417008">
        <w:rPr>
          <w:lang w:val="en-US"/>
        </w:rPr>
        <w:fldChar w:fldCharType="separate"/>
      </w:r>
      <w:r w:rsidR="00E805BD" w:rsidRPr="00E805BD">
        <w:rPr>
          <w:rFonts w:ascii="Calibri" w:hAnsi="Calibri" w:cs="Calibri"/>
          <w:szCs w:val="24"/>
          <w:vertAlign w:val="superscript"/>
        </w:rPr>
        <w:t>82</w:t>
      </w:r>
      <w:r w:rsidR="00417008">
        <w:rPr>
          <w:lang w:val="en-US"/>
        </w:rPr>
        <w:fldChar w:fldCharType="end"/>
      </w:r>
      <w:r w:rsidR="00417008">
        <w:rPr>
          <w:lang w:val="en-US"/>
        </w:rPr>
        <w:t xml:space="preserve">, but this remains challenging due to </w:t>
      </w:r>
      <w:r w:rsidR="00344DAA">
        <w:rPr>
          <w:lang w:val="en-US"/>
        </w:rPr>
        <w:t>plasticity of TAMs, as described above</w:t>
      </w:r>
      <w:r w:rsidR="009527E2">
        <w:rPr>
          <w:lang w:val="en-US"/>
        </w:rPr>
        <w:t>, so accurate identification of TAMs and their epigenetic pattern is essential.</w:t>
      </w:r>
    </w:p>
    <w:p w14:paraId="2F3C13BC" w14:textId="552BBE30" w:rsidR="00C22ED4" w:rsidRDefault="00144D6F" w:rsidP="005206DF">
      <w:pPr>
        <w:pStyle w:val="Heading2"/>
        <w:jc w:val="both"/>
        <w:rPr>
          <w:lang w:val="en-US"/>
        </w:rPr>
      </w:pPr>
      <w:bookmarkStart w:id="17" w:name="_Toc88849743"/>
      <w:r>
        <w:rPr>
          <w:lang w:val="en-US"/>
        </w:rPr>
        <w:t>Quantifying methylation</w:t>
      </w:r>
      <w:bookmarkEnd w:id="17"/>
    </w:p>
    <w:p w14:paraId="7BC7FA90" w14:textId="46EC476D"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E805BD">
        <w:rPr>
          <w:lang w:val="en-US"/>
        </w:rPr>
        <w:instrText xml:space="preserve"> ADDIN ZOTERO_ITEM CSL_CITATION {"citationID":"3V2thpNM","properties":{"formattedCitation":"\\super 83\\nosupersub{}","plainCitation":"8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E805BD" w:rsidRPr="00E805BD">
        <w:rPr>
          <w:rFonts w:ascii="Calibri" w:hAnsi="Calibri" w:cs="Calibri"/>
          <w:szCs w:val="24"/>
          <w:vertAlign w:val="superscript"/>
        </w:rPr>
        <w:t>83</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849744"/>
      <w:r>
        <w:rPr>
          <w:lang w:val="en-US"/>
        </w:rPr>
        <w:t>Methylation arrays</w:t>
      </w:r>
      <w:bookmarkEnd w:id="18"/>
    </w:p>
    <w:p w14:paraId="01D899A6" w14:textId="7B4434F6"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E805BD">
        <w:rPr>
          <w:lang w:val="en-US"/>
        </w:rPr>
        <w:instrText xml:space="preserve"> ADDIN ZOTERO_ITEM CSL_CITATION {"citationID":"sfuFQIyE","properties":{"formattedCitation":"\\super 83\\nosupersub{}","plainCitation":"8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E805BD" w:rsidRPr="00E805BD">
        <w:rPr>
          <w:rFonts w:ascii="Calibri" w:hAnsi="Calibri" w:cs="Calibri"/>
          <w:szCs w:val="24"/>
          <w:vertAlign w:val="superscript"/>
        </w:rPr>
        <w:t>83</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w:t>
      </w:r>
      <w:r w:rsidR="008B3697">
        <w:rPr>
          <w:lang w:val="en-US"/>
        </w:rPr>
        <w:lastRenderedPageBreak/>
        <w:t xml:space="preserve">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proofErr w:type="spellStart"/>
      <w:r w:rsidR="002B6B23" w:rsidRPr="002B6B23">
        <w:rPr>
          <w:lang w:val="en-US"/>
        </w:rPr>
        <w:t>MethylationEPIC</w:t>
      </w:r>
      <w:proofErr w:type="spellEnd"/>
      <w:r w:rsidR="002B6B23" w:rsidRPr="002B6B23">
        <w:rPr>
          <w:lang w:val="en-US"/>
        </w:rPr>
        <w:t xml:space="preserve">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E805BD">
        <w:rPr>
          <w:lang w:val="en-US"/>
        </w:rPr>
        <w:instrText xml:space="preserve"> ADDIN ZOTERO_ITEM CSL_CITATION {"citationID":"zZznAA3j","properties":{"formattedCitation":"\\super 84\\nosupersub{}","plainCitation":"84","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E805BD" w:rsidRPr="00E805BD">
        <w:rPr>
          <w:rFonts w:ascii="Calibri" w:hAnsi="Calibri" w:cs="Calibri"/>
          <w:szCs w:val="24"/>
          <w:vertAlign w:val="superscript"/>
        </w:rPr>
        <w:t>84</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849745"/>
      <w:r>
        <w:rPr>
          <w:lang w:val="en-US"/>
        </w:rPr>
        <w:t>Whole genome bisulfite sequencing</w:t>
      </w:r>
      <w:bookmarkEnd w:id="19"/>
    </w:p>
    <w:p w14:paraId="0D06C9C7" w14:textId="7E58150B" w:rsidR="00C22ED4" w:rsidRDefault="00E84E1E" w:rsidP="005206DF">
      <w:pPr>
        <w:jc w:val="both"/>
        <w:rPr>
          <w:lang w:val="en-US"/>
        </w:rPr>
      </w:pPr>
      <w:r>
        <w:rPr>
          <w:lang w:val="en-US"/>
        </w:rPr>
        <w:t>B</w:t>
      </w:r>
      <w:r w:rsidR="00C22ED4">
        <w:rPr>
          <w:lang w:val="en-US"/>
        </w:rPr>
        <w:t>isulfite sequencing (BS</w:t>
      </w:r>
      <w:r>
        <w:rPr>
          <w:lang w:val="en-US"/>
        </w:rPr>
        <w:t>-seq</w:t>
      </w:r>
      <w:r w:rsidR="00C22ED4">
        <w:rPr>
          <w:lang w:val="en-US"/>
        </w:rPr>
        <w:t xml:space="preserve">) is the </w:t>
      </w:r>
      <w:r w:rsidR="00297705">
        <w:rPr>
          <w:lang w:val="en-US"/>
        </w:rPr>
        <w:t>gold standard</w:t>
      </w:r>
      <w:r w:rsidR="00C22ED4">
        <w:rPr>
          <w:lang w:val="en-US"/>
        </w:rPr>
        <w:t xml:space="preserve"> </w:t>
      </w:r>
      <w:r w:rsidR="00D8140A">
        <w:rPr>
          <w:lang w:val="en-US"/>
        </w:rPr>
        <w:t xml:space="preserve">sequencing-based </w:t>
      </w:r>
      <w:r w:rsidR="00C22ED4">
        <w:rPr>
          <w:lang w:val="en-US"/>
        </w:rPr>
        <w:t>technique for studying the epigenomic landscape</w:t>
      </w:r>
      <w:r w:rsidR="00417399">
        <w:rPr>
          <w:lang w:val="en-US"/>
        </w:rPr>
        <w:t xml:space="preserve"> since its development in 1992</w:t>
      </w:r>
      <w:r w:rsidR="00916B83">
        <w:rPr>
          <w:lang w:val="en-US"/>
        </w:rPr>
        <w:fldChar w:fldCharType="begin"/>
      </w:r>
      <w:r w:rsidR="00E805BD">
        <w:rPr>
          <w:lang w:val="en-US"/>
        </w:rPr>
        <w:instrText xml:space="preserve"> ADDIN ZOTERO_ITEM CSL_CITATION {"citationID":"JyTEyB0p","properties":{"formattedCitation":"\\super 83\\nosupersub{}","plainCitation":"8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E805BD" w:rsidRPr="00E805BD">
        <w:rPr>
          <w:rFonts w:ascii="Calibri" w:hAnsi="Calibri" w:cs="Calibri"/>
          <w:szCs w:val="24"/>
          <w:vertAlign w:val="superscript"/>
        </w:rPr>
        <w:t>83</w:t>
      </w:r>
      <w:r w:rsidR="00916B83">
        <w:rPr>
          <w:lang w:val="en-US"/>
        </w:rPr>
        <w:fldChar w:fldCharType="end"/>
      </w:r>
      <w:r w:rsidR="00C22ED4">
        <w:rPr>
          <w:lang w:val="en-US"/>
        </w:rPr>
        <w:t xml:space="preserve">. In this technique, sodium bisulfite </w:t>
      </w:r>
      <w:r w:rsidR="008420A0">
        <w:rPr>
          <w:lang w:val="en-US"/>
        </w:rPr>
        <w:t>deaminates</w:t>
      </w:r>
      <w:r w:rsidR="00C22ED4">
        <w:rPr>
          <w:lang w:val="en-US"/>
        </w:rPr>
        <w:t xml:space="preserve"> unmethylated cytosines </w:t>
      </w:r>
      <w:r w:rsidR="008420A0">
        <w:rPr>
          <w:lang w:val="en-US"/>
        </w:rPr>
        <w:t>in</w:t>
      </w:r>
      <w:r w:rsidR="00C22ED4">
        <w:rPr>
          <w:lang w:val="en-US"/>
        </w:rPr>
        <w:t>to uracil</w:t>
      </w:r>
      <w:r w:rsidR="008420A0">
        <w:rPr>
          <w:lang w:val="en-US"/>
        </w:rPr>
        <w:t>,</w:t>
      </w:r>
      <w:r w:rsidR="00C22ED4">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sidR="00C22ED4">
        <w:rPr>
          <w:lang w:val="en-US"/>
        </w:rPr>
        <w:t xml:space="preserve">by comparing pre- and post-treatment sequencing, </w:t>
      </w:r>
      <w:r w:rsidR="001F5E54">
        <w:rPr>
          <w:lang w:val="en-US"/>
        </w:rPr>
        <w:t>t</w:t>
      </w:r>
      <w:r w:rsidR="00C22ED4">
        <w:rPr>
          <w:lang w:val="en-US"/>
        </w:rPr>
        <w:t xml:space="preserve">he resulting </w:t>
      </w:r>
      <w:r w:rsidR="001F5E54">
        <w:rPr>
          <w:lang w:val="en-US"/>
        </w:rPr>
        <w:t xml:space="preserve">single nucleotide polymorphisms </w:t>
      </w:r>
      <w:r w:rsidR="00C22ED4">
        <w:rPr>
          <w:lang w:val="en-US"/>
        </w:rPr>
        <w:t>(SNPs) allow</w:t>
      </w:r>
      <w:r w:rsidR="001F5E54">
        <w:rPr>
          <w:lang w:val="en-US"/>
        </w:rPr>
        <w:t xml:space="preserve"> identification of the 5mC bases</w:t>
      </w:r>
      <w:r w:rsidR="00C22ED4">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E805BD">
        <w:rPr>
          <w:lang w:val="en-US"/>
        </w:rPr>
        <w:instrText xml:space="preserve"> ADDIN ZOTERO_ITEM CSL_CITATION {"citationID":"mD0mjp7T","properties":{"formattedCitation":"\\super 85\\nosupersub{}","plainCitation":"85","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E805BD" w:rsidRPr="00E805BD">
        <w:rPr>
          <w:rFonts w:ascii="Calibri" w:hAnsi="Calibri" w:cs="Calibri"/>
          <w:szCs w:val="24"/>
          <w:vertAlign w:val="superscript"/>
        </w:rPr>
        <w:t>85</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E805BD">
        <w:rPr>
          <w:lang w:val="en-US"/>
        </w:rPr>
        <w:instrText xml:space="preserve"> ADDIN ZOTERO_ITEM CSL_CITATION {"citationID":"dz03fcpC","properties":{"formattedCitation":"\\super 86\\nosupersub{}","plainCitation":"8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E805BD" w:rsidRPr="00E805BD">
        <w:rPr>
          <w:rFonts w:ascii="Calibri" w:hAnsi="Calibri" w:cs="Calibri"/>
          <w:szCs w:val="24"/>
          <w:vertAlign w:val="superscript"/>
        </w:rPr>
        <w:t>86</w:t>
      </w:r>
      <w:r w:rsidR="008279FB">
        <w:rPr>
          <w:lang w:val="en-US"/>
        </w:rPr>
        <w:fldChar w:fldCharType="end"/>
      </w:r>
      <w:r w:rsidR="008279FB">
        <w:rPr>
          <w:lang w:val="en-US"/>
        </w:rPr>
        <w:t>, so a coverage of at least 30x is recommended.</w:t>
      </w:r>
      <w:r w:rsidR="00F62903">
        <w:rPr>
          <w:lang w:val="en-US"/>
        </w:rPr>
        <w:t xml:space="preserve"> </w:t>
      </w:r>
    </w:p>
    <w:p w14:paraId="0CF76751" w14:textId="06654764" w:rsidR="006F57A7" w:rsidRDefault="006F57A7" w:rsidP="005206DF">
      <w:pPr>
        <w:jc w:val="both"/>
        <w:rPr>
          <w:lang w:val="en-US"/>
        </w:rPr>
      </w:pPr>
      <w:r>
        <w:rPr>
          <w:lang w:val="en-US"/>
        </w:rPr>
        <w:t xml:space="preserve">Unfortunately, normal </w:t>
      </w:r>
      <w:r w:rsidR="00E4190E">
        <w:rPr>
          <w:lang w:val="en-US"/>
        </w:rPr>
        <w:t>BS-seq</w:t>
      </w:r>
      <w:r>
        <w:rPr>
          <w:lang w:val="en-US"/>
        </w:rPr>
        <w:t xml:space="preserve"> suffers some drawbacks due to bulk processing</w:t>
      </w:r>
      <w:r w:rsidR="007B7D1C">
        <w:rPr>
          <w:lang w:val="en-US"/>
        </w:rPr>
        <w:t xml:space="preserve"> where numerous cells are sequenced in the same run</w:t>
      </w:r>
      <w:r>
        <w:rPr>
          <w:lang w:val="en-US"/>
        </w:rPr>
        <w:t xml:space="preserve">.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w:t>
      </w:r>
      <w:r w:rsidR="00AC7B9C">
        <w:rPr>
          <w:lang w:val="en-US"/>
        </w:rPr>
        <w:t>as well</w:t>
      </w:r>
      <w:r w:rsidR="00EE55F3">
        <w:rPr>
          <w:lang w:val="en-US"/>
        </w:rPr>
        <w:t xml:space="preserve"> </w:t>
      </w:r>
      <w:r w:rsidR="00EE55F3" w:rsidRPr="00EE55F3">
        <w:rPr>
          <w:lang w:val="en-US"/>
        </w:rPr>
        <w:t>pathogenesis of cancer</w:t>
      </w:r>
      <w:r w:rsidR="00C14E4C">
        <w:rPr>
          <w:lang w:val="en-US"/>
        </w:rPr>
        <w:fldChar w:fldCharType="begin"/>
      </w:r>
      <w:r w:rsidR="00E805BD">
        <w:rPr>
          <w:lang w:val="en-US"/>
        </w:rPr>
        <w:instrText xml:space="preserve"> ADDIN ZOTERO_ITEM CSL_CITATION {"citationID":"CImEhtdh","properties":{"formattedCitation":"\\super 87\\nosupersub{}","plainCitation":"87","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E805BD" w:rsidRPr="00E805BD">
        <w:rPr>
          <w:rFonts w:ascii="Calibri" w:hAnsi="Calibri" w:cs="Calibri"/>
          <w:szCs w:val="24"/>
          <w:vertAlign w:val="superscript"/>
        </w:rPr>
        <w:t>87</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 breast cancer</w:t>
      </w:r>
      <w:r w:rsidR="002F7B56">
        <w:rPr>
          <w:lang w:val="en-US"/>
        </w:rPr>
        <w:fldChar w:fldCharType="begin"/>
      </w:r>
      <w:r w:rsidR="00DC1D47">
        <w:rPr>
          <w:lang w:val="en-US"/>
        </w:rPr>
        <w:instrText xml:space="preserve"> ADDIN ZOTERO_ITEM CSL_CITATION {"citationID":"NYBv4Qt8","properties":{"formattedCitation":"\\super 52\\nosupersub{}","plainCitation":"5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1D47" w:rsidRPr="00DC1D47">
        <w:rPr>
          <w:rFonts w:ascii="Calibri" w:hAnsi="Calibri" w:cs="Calibri"/>
          <w:szCs w:val="24"/>
          <w:vertAlign w:val="superscript"/>
        </w:rPr>
        <w:t>52</w:t>
      </w:r>
      <w:r w:rsidR="002F7B56">
        <w:rPr>
          <w:lang w:val="en-US"/>
        </w:rPr>
        <w:fldChar w:fldCharType="end"/>
      </w:r>
      <w:r w:rsidR="00D86B1A">
        <w:rPr>
          <w:lang w:val="en-US"/>
        </w:rPr>
        <w:t>, and is difficult to discover via bulk WGBS</w:t>
      </w:r>
      <w:r w:rsidR="002F7B56">
        <w:rPr>
          <w:lang w:val="en-US"/>
        </w:rPr>
        <w:t xml:space="preserve">. </w:t>
      </w:r>
      <w:r w:rsidR="00A67AB4">
        <w:rPr>
          <w:lang w:val="en-US"/>
        </w:rPr>
        <w:t xml:space="preserve">The ability to analyze the methylome of single cells </w:t>
      </w:r>
      <w:r w:rsidR="004738D5">
        <w:rPr>
          <w:lang w:val="en-US"/>
        </w:rPr>
        <w:t>would allow this level of analysis.</w:t>
      </w:r>
    </w:p>
    <w:p w14:paraId="58779EC6" w14:textId="5320EE81" w:rsidR="00C22ED4" w:rsidRDefault="005B1766" w:rsidP="00250D03">
      <w:pPr>
        <w:pStyle w:val="Heading3"/>
        <w:rPr>
          <w:lang w:val="en-US"/>
        </w:rPr>
      </w:pPr>
      <w:bookmarkStart w:id="20" w:name="_Toc88849746"/>
      <w:r>
        <w:rPr>
          <w:lang w:val="en-US"/>
        </w:rPr>
        <w:t>Single cell bisulfite sequencing</w:t>
      </w:r>
      <w:bookmarkEnd w:id="20"/>
    </w:p>
    <w:p w14:paraId="0012F6B6" w14:textId="6AF299B5" w:rsidR="00C22ED4" w:rsidRDefault="00E84E1E" w:rsidP="00C244F5">
      <w:pPr>
        <w:jc w:val="both"/>
        <w:rPr>
          <w:color w:val="000000"/>
          <w:shd w:val="clear" w:color="auto" w:fill="FFFFFF"/>
        </w:rPr>
      </w:pPr>
      <w:r>
        <w:rPr>
          <w:lang w:val="en-US"/>
        </w:rPr>
        <w:t>S</w:t>
      </w:r>
      <w:r w:rsidR="00C22ED4">
        <w:rPr>
          <w:lang w:val="en-US"/>
        </w:rPr>
        <w:t>ingle cell bisulfite sequencing (</w:t>
      </w:r>
      <w:proofErr w:type="spellStart"/>
      <w:r w:rsidR="00C22ED4">
        <w:rPr>
          <w:lang w:val="en-US"/>
        </w:rPr>
        <w:t>scBS</w:t>
      </w:r>
      <w:proofErr w:type="spellEnd"/>
      <w:r w:rsidR="001F7958">
        <w:rPr>
          <w:lang w:val="en-US"/>
        </w:rPr>
        <w:t>-</w:t>
      </w:r>
      <w:r w:rsidR="005C43B1">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E805BD">
        <w:rPr>
          <w:lang w:val="en-US"/>
        </w:rPr>
        <w:instrText xml:space="preserve"> ADDIN ZOTERO_ITEM CSL_CITATION {"citationID":"5wU3k4ec","properties":{"formattedCitation":"\\super 88\\nosupersub{}","plainCitation":"8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E805BD" w:rsidRPr="00E805BD">
        <w:rPr>
          <w:rFonts w:ascii="Calibri" w:hAnsi="Calibri" w:cs="Calibri"/>
          <w:szCs w:val="24"/>
          <w:vertAlign w:val="superscript"/>
        </w:rPr>
        <w:t>88</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 xml:space="preserve">-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4FBB2CE3" w14:textId="121C2683" w:rsidR="006D726D" w:rsidRDefault="00F03259" w:rsidP="005206DF">
      <w:pPr>
        <w:jc w:val="both"/>
        <w:rPr>
          <w:lang w:val="en-US"/>
        </w:rPr>
      </w:pPr>
      <w:r>
        <w:rPr>
          <w:color w:val="000000"/>
          <w:shd w:val="clear" w:color="auto" w:fill="FFFFFF"/>
        </w:rPr>
        <w:t xml:space="preserve">Traditional techniques for studying lineage of cells </w:t>
      </w:r>
      <w:r>
        <w:rPr>
          <w:color w:val="000000"/>
          <w:shd w:val="clear" w:color="auto" w:fill="FFFFFF"/>
        </w:rPr>
        <w:t>(e.g., inducible reporter genes tracked through cell divisions</w:t>
      </w:r>
      <w:r w:rsidR="00B933BE">
        <w:rPr>
          <w:color w:val="000000"/>
          <w:shd w:val="clear" w:color="auto" w:fill="FFFFFF"/>
        </w:rPr>
        <w:fldChar w:fldCharType="begin"/>
      </w:r>
      <w:r w:rsidR="00E805BD">
        <w:rPr>
          <w:color w:val="000000"/>
          <w:shd w:val="clear" w:color="auto" w:fill="FFFFFF"/>
        </w:rPr>
        <w:instrText xml:space="preserve"> ADDIN ZOTERO_ITEM CSL_CITATION {"citationID":"qYc7sq8X","properties":{"formattedCitation":"\\super 89\\nosupersub{}","plainCitation":"89","noteIndex":0},"citationItems":[{"id":1400,"uris":["http://zotero.org/users/local/oxMpWYo5/items/TXYW4IG3"],"uri":["http://zotero.org/users/local/oxMpWYo5/items/TXYW4IG3"],"itemData":{"id":1400,"type":"chapter","abstract":"Clonal marking methods represent one of the most powerful tools available for identifying stem cells and analyzing their function. Derived from classical approaches in cell lineage tracing during development, we review modern cell lineage methods and describe how they are used to identify stem cells and their niches. We discuss key considerations a stem cell researcher must be aware of to avoid some of the common pitfalls of lineage studies. Finally, using basic knowledge of the target tissue and the guidelines discussed herein, we explain how raw lineage information can be converted into sound conclusions about the number, location, behavior and regulation of tissue stem cells.","call-number":"NBK27073","container-title":"StemBook","event-place":"Cambridge (MA)","language":"eng","note":"PMID: 20614627","publisher":"Harvard Stem Cell Institute","publisher-place":"Cambridge (MA)","source":"PubMed","title":"Lineage analysis of stem cells","URL":"http://www.ncbi.nlm.nih.gov/books/NBK27073/","author":[{"family":"Fox","given":"D. T."},{"family":"Morris","given":"L. X."},{"family":"Nystul","given":"T."},{"family":"Spradling","given":"A. C."}],"accessed":{"date-parts":[["2021",11,26]]},"issued":{"date-parts":[["2008"]]}}}],"schema":"https://github.com/citation-style-language/schema/raw/master/csl-citation.json"} </w:instrText>
      </w:r>
      <w:r w:rsidR="00B933BE">
        <w:rPr>
          <w:color w:val="000000"/>
          <w:shd w:val="clear" w:color="auto" w:fill="FFFFFF"/>
        </w:rPr>
        <w:fldChar w:fldCharType="separate"/>
      </w:r>
      <w:r w:rsidR="00E805BD" w:rsidRPr="00E805BD">
        <w:rPr>
          <w:rFonts w:ascii="Calibri" w:hAnsi="Calibri" w:cs="Calibri"/>
          <w:szCs w:val="24"/>
          <w:vertAlign w:val="superscript"/>
        </w:rPr>
        <w:t>89</w:t>
      </w:r>
      <w:r w:rsidR="00B933BE">
        <w:rPr>
          <w:color w:val="000000"/>
          <w:shd w:val="clear" w:color="auto" w:fill="FFFFFF"/>
        </w:rPr>
        <w:fldChar w:fldCharType="end"/>
      </w:r>
      <w:r>
        <w:rPr>
          <w:color w:val="000000"/>
          <w:shd w:val="clear" w:color="auto" w:fill="FFFFFF"/>
        </w:rPr>
        <w:t>)</w:t>
      </w:r>
      <w:r>
        <w:rPr>
          <w:color w:val="000000"/>
          <w:shd w:val="clear" w:color="auto" w:fill="FFFFFF"/>
        </w:rPr>
        <w:t xml:space="preserve"> </w:t>
      </w:r>
      <w:r w:rsidR="00B933BE">
        <w:rPr>
          <w:color w:val="000000"/>
          <w:shd w:val="clear" w:color="auto" w:fill="FFFFFF"/>
        </w:rPr>
        <w:t xml:space="preserve">can </w:t>
      </w:r>
      <w:r w:rsidR="00B933BE">
        <w:rPr>
          <w:color w:val="000000"/>
          <w:shd w:val="clear" w:color="auto" w:fill="FFFFFF"/>
        </w:rPr>
        <w:t xml:space="preserve">accurately determine heritage but cannot be applied </w:t>
      </w:r>
      <w:r w:rsidR="00B933BE" w:rsidRPr="002808EF">
        <w:rPr>
          <w:i/>
          <w:iCs/>
          <w:color w:val="000000"/>
          <w:shd w:val="clear" w:color="auto" w:fill="FFFFFF"/>
        </w:rPr>
        <w:t>in situ</w:t>
      </w:r>
      <w:r w:rsidR="00B933BE">
        <w:rPr>
          <w:color w:val="000000"/>
          <w:shd w:val="clear" w:color="auto" w:fill="FFFFFF"/>
        </w:rPr>
        <w:t xml:space="preserve"> and typically require a significant time commitment.</w:t>
      </w:r>
      <w:r w:rsidR="00B933BE">
        <w:rPr>
          <w:color w:val="000000"/>
          <w:shd w:val="clear" w:color="auto" w:fill="FFFFFF"/>
        </w:rPr>
        <w:t xml:space="preserve"> Transcriptomic</w:t>
      </w:r>
      <w:r w:rsidR="00C27FF9">
        <w:rPr>
          <w:color w:val="000000"/>
          <w:shd w:val="clear" w:color="auto" w:fill="FFFFFF"/>
        </w:rPr>
        <w:t>-based techniques have shown reliable lineage tracing</w:t>
      </w:r>
      <w:r w:rsidR="00B933BE">
        <w:rPr>
          <w:color w:val="000000"/>
          <w:shd w:val="clear" w:color="auto" w:fill="FFFFFF"/>
        </w:rPr>
        <w:fldChar w:fldCharType="begin"/>
      </w:r>
      <w:r w:rsidR="00E805BD">
        <w:rPr>
          <w:color w:val="000000"/>
          <w:shd w:val="clear" w:color="auto" w:fill="FFFFFF"/>
        </w:rPr>
        <w:instrText xml:space="preserve"> ADDIN ZOTERO_ITEM CSL_CITATION {"citationID":"jTQndS05","properties":{"formattedCitation":"\\super 90\\nosupersub{}","plainCitation":"90","noteIndex":0},"citationItems":[{"id":1403,"uris":["http://zotero.org/users/local/oxMpWYo5/items/NE8AMLEN"],"uri":["http://zotero.org/users/local/oxMpWYo5/items/NE8AMLEN"],"itemData":{"id":1403,"type":"article-journal","abstract":"Reconstructing lineage relationships between cells within a tissue or organism is a long-standing aim in biology. Traditionally, lineage tracing has been achieved through the (genetic) labeling of a cell followed by the tracking of its offspring. Currently, lineage trajectories can also be predicted using single-cell transcriptomics. Although single-cell transcriptomics provides detailed phenotypic information, the predicted lineage trajectories do not necessarily reflect genetic relationships. Recently, techniques have been developed that unite these strategies. In this Review, we discuss transcriptome-based lineage trajectory prediction algorithms, single-cell genetic lineage tracing, and the promising combination of these techniques for stem cell and cancer research.","container-title":"Cell Stem Cell","DOI":"10.1016/j.stem.2018.04.014","ISSN":"1934-5909","issue":"2","journalAbbreviation":"Cell Stem Cell","language":"en","page":"166-179","source":"ScienceDirect","title":"Single-Cell Transcriptomics Meets Lineage Tracing","volume":"23","author":[{"family":"Kester","given":"Lennart"},{"family":"Oudenaarden","given":"Alexander","non-dropping-particle":"van"}],"issued":{"date-parts":[["2018",8,2]]}}}],"schema":"https://github.com/citation-style-language/schema/raw/master/csl-citation.json"} </w:instrText>
      </w:r>
      <w:r w:rsidR="00B933BE">
        <w:rPr>
          <w:color w:val="000000"/>
          <w:shd w:val="clear" w:color="auto" w:fill="FFFFFF"/>
        </w:rPr>
        <w:fldChar w:fldCharType="separate"/>
      </w:r>
      <w:r w:rsidR="00E805BD" w:rsidRPr="00E805BD">
        <w:rPr>
          <w:rFonts w:ascii="Calibri" w:hAnsi="Calibri" w:cs="Calibri"/>
          <w:szCs w:val="24"/>
          <w:vertAlign w:val="superscript"/>
        </w:rPr>
        <w:t>90</w:t>
      </w:r>
      <w:r w:rsidR="00B933BE">
        <w:rPr>
          <w:color w:val="000000"/>
          <w:shd w:val="clear" w:color="auto" w:fill="FFFFFF"/>
        </w:rPr>
        <w:fldChar w:fldCharType="end"/>
      </w:r>
      <w:r w:rsidR="00C27FF9">
        <w:rPr>
          <w:color w:val="000000"/>
          <w:shd w:val="clear" w:color="auto" w:fill="FFFFFF"/>
        </w:rPr>
        <w:t xml:space="preserve">, but requires many samples to accurately capture transitional states, and is difficult to determine far ancestors. </w:t>
      </w:r>
      <w:r w:rsidR="00C27FF9">
        <w:rPr>
          <w:color w:val="000000"/>
          <w:shd w:val="clear" w:color="auto" w:fill="FFFFFF"/>
        </w:rPr>
        <w:t>Cells retain a strong epigenetic memory, as mentioned above</w:t>
      </w:r>
      <w:r w:rsidR="00C27FF9">
        <w:rPr>
          <w:lang w:val="en-US"/>
        </w:rPr>
        <w:fldChar w:fldCharType="begin"/>
      </w:r>
      <w:r w:rsidR="00C27FF9">
        <w:rPr>
          <w:lang w:val="en-US"/>
        </w:rPr>
        <w:instrText xml:space="preserve"> ADDIN ZOTERO_ITEM CSL_CITATION {"citationID":"KACe7b3c","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27FF9">
        <w:rPr>
          <w:lang w:val="en-US"/>
        </w:rPr>
        <w:fldChar w:fldCharType="separate"/>
      </w:r>
      <w:r w:rsidR="00C27FF9" w:rsidRPr="000A7502">
        <w:rPr>
          <w:rFonts w:ascii="Calibri" w:hAnsi="Calibri" w:cs="Calibri"/>
          <w:szCs w:val="24"/>
          <w:vertAlign w:val="superscript"/>
        </w:rPr>
        <w:t>30,34,35</w:t>
      </w:r>
      <w:r w:rsidR="00C27FF9">
        <w:rPr>
          <w:lang w:val="en-US"/>
        </w:rPr>
        <w:fldChar w:fldCharType="end"/>
      </w:r>
      <w:r w:rsidR="00C27FF9">
        <w:rPr>
          <w:color w:val="000000"/>
          <w:shd w:val="clear" w:color="auto" w:fill="FFFFFF"/>
        </w:rPr>
        <w:t xml:space="preserve">, </w:t>
      </w:r>
      <w:r w:rsidR="0097343A">
        <w:rPr>
          <w:color w:val="000000"/>
          <w:shd w:val="clear" w:color="auto" w:fill="FFFFFF"/>
        </w:rPr>
        <w:t xml:space="preserve">and DNAme sequencing is becoming </w:t>
      </w:r>
      <w:r w:rsidR="00C77BC5">
        <w:rPr>
          <w:color w:val="000000"/>
          <w:shd w:val="clear" w:color="auto" w:fill="FFFFFF"/>
        </w:rPr>
        <w:t xml:space="preserve">quick and </w:t>
      </w:r>
      <w:r w:rsidR="0097343A">
        <w:rPr>
          <w:color w:val="000000"/>
          <w:shd w:val="clear" w:color="auto" w:fill="FFFFFF"/>
        </w:rPr>
        <w:t xml:space="preserve">economical, </w:t>
      </w:r>
      <w:r w:rsidR="00C27FF9">
        <w:rPr>
          <w:color w:val="000000"/>
          <w:shd w:val="clear" w:color="auto" w:fill="FFFFFF"/>
        </w:rPr>
        <w:t>so</w:t>
      </w:r>
      <w:r w:rsidR="00C27FF9">
        <w:rPr>
          <w:color w:val="000000"/>
          <w:shd w:val="clear" w:color="auto" w:fill="FFFFFF"/>
        </w:rPr>
        <w:t xml:space="preserve"> </w:t>
      </w:r>
      <w:r w:rsidR="00C77BC5">
        <w:rPr>
          <w:color w:val="000000"/>
          <w:shd w:val="clear" w:color="auto" w:fill="FFFFFF"/>
        </w:rPr>
        <w:t>DNAme lineage</w:t>
      </w:r>
      <w:r w:rsidR="0097343A">
        <w:rPr>
          <w:color w:val="000000"/>
          <w:shd w:val="clear" w:color="auto" w:fill="FFFFFF"/>
        </w:rPr>
        <w:t xml:space="preserve"> analysis can address the drawbacks of both traditional and transcriptomic tracing.</w:t>
      </w:r>
      <w:r w:rsidR="00C77BC5">
        <w:rPr>
          <w:color w:val="000000"/>
          <w:shd w:val="clear" w:color="auto" w:fill="FFFFFF"/>
        </w:rPr>
        <w:t xml:space="preserve"> Bulk WGBS has shown success, and d</w:t>
      </w:r>
      <w:r w:rsidR="00B933BE">
        <w:rPr>
          <w:color w:val="000000"/>
          <w:shd w:val="clear" w:color="auto" w:fill="FFFFFF"/>
        </w:rPr>
        <w:t>istinct cell states can be observed, but does not have the resolution necessary for the mapping the trajectory of intermediate cell types</w:t>
      </w:r>
      <w:r w:rsidR="00B933BE">
        <w:rPr>
          <w:color w:val="000000"/>
          <w:shd w:val="clear" w:color="auto" w:fill="FFFFFF"/>
        </w:rPr>
        <w:fldChar w:fldCharType="begin"/>
      </w:r>
      <w:r w:rsidR="00E805BD">
        <w:rPr>
          <w:color w:val="000000"/>
          <w:shd w:val="clear" w:color="auto" w:fill="FFFFFF"/>
        </w:rPr>
        <w:instrText xml:space="preserve"> ADDIN ZOTERO_ITEM CSL_CITATION {"citationID":"efzef2aT","properties":{"formattedCitation":"\\super 91\\nosupersub{}","plainCitation":"91","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B933BE">
        <w:rPr>
          <w:color w:val="000000"/>
          <w:shd w:val="clear" w:color="auto" w:fill="FFFFFF"/>
        </w:rPr>
        <w:fldChar w:fldCharType="separate"/>
      </w:r>
      <w:r w:rsidR="00E805BD" w:rsidRPr="00E805BD">
        <w:rPr>
          <w:rFonts w:ascii="Calibri" w:hAnsi="Calibri" w:cs="Calibri"/>
          <w:szCs w:val="24"/>
          <w:vertAlign w:val="superscript"/>
        </w:rPr>
        <w:t>91</w:t>
      </w:r>
      <w:r w:rsidR="00B933BE">
        <w:rPr>
          <w:color w:val="000000"/>
          <w:shd w:val="clear" w:color="auto" w:fill="FFFFFF"/>
        </w:rPr>
        <w:fldChar w:fldCharType="end"/>
      </w:r>
      <w:r w:rsidR="00B933BE">
        <w:rPr>
          <w:color w:val="000000"/>
          <w:shd w:val="clear" w:color="auto" w:fill="FFFFFF"/>
        </w:rPr>
        <w:t>.</w:t>
      </w:r>
      <w:r w:rsidR="00C77BC5">
        <w:rPr>
          <w:color w:val="000000"/>
          <w:shd w:val="clear" w:color="auto" w:fill="FFFFFF"/>
        </w:rPr>
        <w:t xml:space="preserve"> </w:t>
      </w:r>
      <w:proofErr w:type="spellStart"/>
      <w:r w:rsidR="00E84E1E">
        <w:rPr>
          <w:color w:val="000000"/>
          <w:shd w:val="clear" w:color="auto" w:fill="FFFFFF"/>
        </w:rPr>
        <w:t>scBS</w:t>
      </w:r>
      <w:proofErr w:type="spellEnd"/>
      <w:r w:rsidR="00E84E1E">
        <w:rPr>
          <w:color w:val="000000"/>
          <w:shd w:val="clear" w:color="auto" w:fill="FFFFFF"/>
        </w:rPr>
        <w:t>-seq</w:t>
      </w:r>
      <w:r w:rsidR="001532BD">
        <w:rPr>
          <w:color w:val="000000"/>
          <w:shd w:val="clear" w:color="auto" w:fill="FFFFFF"/>
        </w:rPr>
        <w:t xml:space="preserve"> is </w:t>
      </w:r>
      <w:r w:rsidR="001532BD">
        <w:rPr>
          <w:color w:val="000000"/>
          <w:shd w:val="clear" w:color="auto" w:fill="FFFFFF"/>
        </w:rPr>
        <w:lastRenderedPageBreak/>
        <w:t>able to show individual difference</w:t>
      </w:r>
      <w:r w:rsidR="0045388D">
        <w:rPr>
          <w:color w:val="000000"/>
          <w:shd w:val="clear" w:color="auto" w:fill="FFFFFF"/>
        </w:rPr>
        <w:t>s</w:t>
      </w:r>
      <w:r w:rsidR="001532BD">
        <w:rPr>
          <w:color w:val="000000"/>
          <w:shd w:val="clear" w:color="auto" w:fill="FFFFFF"/>
        </w:rPr>
        <w:t xml:space="preserve"> between cells</w:t>
      </w:r>
      <w:r w:rsidR="0045388D">
        <w:rPr>
          <w:color w:val="000000"/>
          <w:shd w:val="clear" w:color="auto" w:fill="FFFFFF"/>
        </w:rPr>
        <w:t xml:space="preserve"> and</w:t>
      </w:r>
      <w:r w:rsidR="001532BD">
        <w:rPr>
          <w:color w:val="000000"/>
          <w:shd w:val="clear" w:color="auto" w:fill="FFFFFF"/>
        </w:rPr>
        <w:t xml:space="preserve"> accurately map lineage </w:t>
      </w:r>
      <w:r w:rsidR="0045388D">
        <w:rPr>
          <w:color w:val="000000"/>
          <w:shd w:val="clear" w:color="auto" w:fill="FFFFFF"/>
        </w:rPr>
        <w:t xml:space="preserve">trajectory but is still an emerging </w:t>
      </w:r>
      <w:r w:rsidR="00BB07CC">
        <w:rPr>
          <w:color w:val="000000"/>
          <w:shd w:val="clear" w:color="auto" w:fill="FFFFFF"/>
        </w:rPr>
        <w:t>technique and has its own drawbacks.</w:t>
      </w:r>
    </w:p>
    <w:p w14:paraId="4BB5267C" w14:textId="6912AB20"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 xml:space="preserve">-seq </w:t>
      </w:r>
      <w:r>
        <w:rPr>
          <w:lang w:val="en-US"/>
        </w:rPr>
        <w:t xml:space="preserve">can allow for high resolution analysis, </w:t>
      </w:r>
      <w:r w:rsidR="00BB07CC">
        <w:rPr>
          <w:lang w:val="en-US"/>
        </w:rPr>
        <w:t>d</w:t>
      </w:r>
      <w:r w:rsidR="005701FF">
        <w:rPr>
          <w:lang w:val="en-US"/>
        </w:rPr>
        <w:t xml:space="preserve">ata sparsity is a significant challenge, </w:t>
      </w:r>
      <w:r w:rsidR="008439E1">
        <w:rPr>
          <w:lang w:val="en-US"/>
        </w:rPr>
        <w:t>as a vast majority of CpGs will be undetected in each cell.</w:t>
      </w:r>
      <w:r w:rsidR="00365C22">
        <w:rPr>
          <w:lang w:val="en-US"/>
        </w:rPr>
        <w:t xml:space="preserve"> </w:t>
      </w:r>
      <w:r w:rsidR="00CB7540">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255092">
        <w:rPr>
          <w:rStyle w:val="PackagesChar"/>
        </w:rPr>
        <w:t>Epiclomal</w:t>
      </w:r>
      <w:proofErr w:type="spellEnd"/>
      <w:r w:rsidR="00255092">
        <w:rPr>
          <w:lang w:val="en-US"/>
        </w:rPr>
        <w:t xml:space="preserve"> software package</w:t>
      </w:r>
      <w:r w:rsidR="00255092">
        <w:rPr>
          <w:lang w:val="en-US"/>
        </w:rPr>
        <w:fldChar w:fldCharType="begin"/>
      </w:r>
      <w:r w:rsidR="00E805BD">
        <w:rPr>
          <w:lang w:val="en-US"/>
        </w:rPr>
        <w:instrText xml:space="preserve"> ADDIN ZOTERO_ITEM CSL_CITATION {"citationID":"REvnoaX0","properties":{"formattedCitation":"\\super 92\\nosupersub{}","plainCitation":"92","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255092">
        <w:rPr>
          <w:lang w:val="en-US"/>
        </w:rPr>
        <w:fldChar w:fldCharType="separate"/>
      </w:r>
      <w:r w:rsidR="00E805BD" w:rsidRPr="00E805BD">
        <w:rPr>
          <w:rFonts w:ascii="Calibri" w:hAnsi="Calibri" w:cs="Calibri"/>
          <w:szCs w:val="24"/>
          <w:vertAlign w:val="superscript"/>
        </w:rPr>
        <w:t>92</w:t>
      </w:r>
      <w:r w:rsidR="00255092">
        <w:rPr>
          <w:lang w:val="en-US"/>
        </w:rPr>
        <w:fldChar w:fldCharType="end"/>
      </w:r>
      <w:r w:rsidR="008318B9">
        <w:rPr>
          <w:lang w:val="en-US"/>
        </w:rPr>
        <w:t>, and allow discovery of hidden subpopulations where bulk WGBS is unable to do so.</w:t>
      </w:r>
      <w:r w:rsidR="00692670">
        <w:rPr>
          <w:lang w:val="en-US"/>
        </w:rPr>
        <w:t xml:space="preserve"> </w:t>
      </w:r>
      <w:r w:rsidR="00D616CC">
        <w:rPr>
          <w:lang w:val="en-US"/>
        </w:rPr>
        <w:t>As sequencing techniques improve, this drawback will become irrelevant, but can be overcome currently by utilizing transcriptomic data as well to generate a comprehensive analysis on current cell state and past lineage</w:t>
      </w:r>
      <w:r w:rsidR="00D616CC">
        <w:rPr>
          <w:lang w:val="en-US"/>
        </w:rPr>
        <w:fldChar w:fldCharType="begin"/>
      </w:r>
      <w:r w:rsidR="00E805BD">
        <w:rPr>
          <w:lang w:val="en-US"/>
        </w:rPr>
        <w:instrText xml:space="preserve"> ADDIN ZOTERO_ITEM CSL_CITATION {"citationID":"SecaQL1O","properties":{"formattedCitation":"\\super 93\\nosupersub{}","plainCitation":"93","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D616CC">
        <w:rPr>
          <w:lang w:val="en-US"/>
        </w:rPr>
        <w:fldChar w:fldCharType="separate"/>
      </w:r>
      <w:r w:rsidR="00E805BD" w:rsidRPr="00E805BD">
        <w:rPr>
          <w:rFonts w:ascii="Calibri" w:hAnsi="Calibri" w:cs="Calibri"/>
          <w:szCs w:val="24"/>
          <w:vertAlign w:val="superscript"/>
        </w:rPr>
        <w:t>93</w:t>
      </w:r>
      <w:r w:rsidR="00D616CC">
        <w:rPr>
          <w:lang w:val="en-US"/>
        </w:rPr>
        <w:fldChar w:fldCharType="end"/>
      </w:r>
      <w:r w:rsidR="00D616CC">
        <w:rPr>
          <w:lang w:val="en-US"/>
        </w:rPr>
        <w:t xml:space="preserve">. </w:t>
      </w:r>
    </w:p>
    <w:p w14:paraId="01E37F98" w14:textId="02F66614" w:rsidR="00C22ED4" w:rsidRDefault="000C60D7" w:rsidP="005206DF">
      <w:pPr>
        <w:jc w:val="both"/>
        <w:rPr>
          <w:lang w:val="en-US"/>
        </w:rPr>
      </w:pPr>
      <w:r>
        <w:rPr>
          <w:lang w:val="en-US"/>
        </w:rPr>
        <w:t xml:space="preserve">As </w:t>
      </w:r>
      <w:proofErr w:type="spellStart"/>
      <w:r>
        <w:rPr>
          <w:lang w:val="en-US"/>
        </w:rPr>
        <w:t>scBS</w:t>
      </w:r>
      <w:proofErr w:type="spellEnd"/>
      <w:r>
        <w:rPr>
          <w:lang w:val="en-US"/>
        </w:rPr>
        <w:t>-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 xml:space="preserve">-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849747"/>
      <w:r>
        <w:rPr>
          <w:lang w:val="en-US"/>
        </w:rPr>
        <w:t>Project aim</w:t>
      </w:r>
      <w:bookmarkEnd w:id="21"/>
    </w:p>
    <w:p w14:paraId="213B820F" w14:textId="4148C1E5"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r w:rsidR="00351C1B">
        <w:rPr>
          <w:lang w:val="en-US"/>
        </w:rPr>
        <w:t xml:space="preserve">the </w:t>
      </w:r>
      <w:proofErr w:type="spellStart"/>
      <w:r w:rsidR="00312198" w:rsidRPr="00351C1B">
        <w:rPr>
          <w:rStyle w:val="PackagesChar"/>
        </w:rPr>
        <w:t>methrix</w:t>
      </w:r>
      <w:proofErr w:type="spellEnd"/>
      <w:r w:rsidR="00351C1B">
        <w:rPr>
          <w:lang w:val="en-US"/>
        </w:rPr>
        <w:t xml:space="preserve"> R package</w:t>
      </w:r>
      <w:r w:rsidR="00351C1B" w:rsidRPr="00602F67">
        <w:rPr>
          <w:i/>
          <w:iCs/>
          <w:lang w:val="en-US"/>
        </w:rPr>
        <w:fldChar w:fldCharType="begin"/>
      </w:r>
      <w:r w:rsidR="00E805BD">
        <w:rPr>
          <w:i/>
          <w:iCs/>
          <w:lang w:val="en-US"/>
        </w:rPr>
        <w:instrText xml:space="preserve"> ADDIN ZOTERO_ITEM CSL_CITATION {"citationID":"Ywpoi0sf","properties":{"formattedCitation":"\\super 94\\nosupersub{}","plainCitation":"94","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351C1B" w:rsidRPr="00602F67">
        <w:rPr>
          <w:i/>
          <w:iCs/>
          <w:lang w:val="en-US"/>
        </w:rPr>
        <w:fldChar w:fldCharType="separate"/>
      </w:r>
      <w:r w:rsidR="00E805BD" w:rsidRPr="00E805BD">
        <w:rPr>
          <w:rFonts w:ascii="Calibri" w:hAnsi="Calibri" w:cs="Calibri"/>
          <w:szCs w:val="24"/>
          <w:vertAlign w:val="superscript"/>
        </w:rPr>
        <w:t>94</w:t>
      </w:r>
      <w:r w:rsidR="00351C1B"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w:t>
      </w:r>
      <w:r w:rsidR="00DF1F01">
        <w:rPr>
          <w:lang w:val="en-US"/>
        </w:rPr>
        <w:t xml:space="preserve">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t>
      </w:r>
      <w:r w:rsidR="00FC7A80">
        <w:rPr>
          <w:lang w:val="en-US"/>
        </w:rPr>
        <w:t xml:space="preserve">This will involve three steps: (1) Generate a </w:t>
      </w:r>
      <w:r w:rsidR="0097533F">
        <w:rPr>
          <w:lang w:val="en-US"/>
        </w:rPr>
        <w:t xml:space="preserve">methylation </w:t>
      </w:r>
      <w:r w:rsidR="00FC7A80">
        <w:rPr>
          <w:lang w:val="en-US"/>
        </w:rPr>
        <w:t>signature matrix for the major cells in the tumor microenvironment, (2)</w:t>
      </w:r>
      <w:r w:rsidR="001A30D5">
        <w:rPr>
          <w:lang w:val="en-US"/>
        </w:rPr>
        <w:t xml:space="preserve"> C</w:t>
      </w:r>
      <w:r w:rsidR="001A30D5">
        <w:rPr>
          <w:lang w:val="en-US"/>
        </w:rPr>
        <w:t>lassify glioma and glioblastoma sub-types using known reference tools</w:t>
      </w:r>
      <w:r w:rsidR="001A30D5">
        <w:rPr>
          <w:lang w:val="en-US"/>
        </w:rPr>
        <w:t>, (3)</w:t>
      </w:r>
      <w:r w:rsidR="00FC7A80">
        <w:rPr>
          <w:lang w:val="en-US"/>
        </w:rPr>
        <w:t xml:space="preserve"> </w:t>
      </w:r>
      <w:r w:rsidR="0097533F">
        <w:rPr>
          <w:lang w:val="en-US"/>
        </w:rPr>
        <w:t>Classify sub-types of</w:t>
      </w:r>
      <w:r w:rsidR="00FC7A80">
        <w:rPr>
          <w:lang w:val="en-US"/>
        </w:rPr>
        <w:t xml:space="preserve"> </w:t>
      </w:r>
      <w:r w:rsidR="0097533F">
        <w:rPr>
          <w:lang w:val="en-US"/>
        </w:rPr>
        <w:t xml:space="preserve">monocytes, macrophages, and </w:t>
      </w:r>
      <w:r w:rsidR="00FC7A80">
        <w:rPr>
          <w:lang w:val="en-US"/>
        </w:rPr>
        <w:t xml:space="preserve">microglia </w:t>
      </w:r>
      <w:r w:rsidR="0097533F">
        <w:rPr>
          <w:lang w:val="en-US"/>
        </w:rPr>
        <w:t>by epigenetic lineage</w:t>
      </w:r>
      <w:r w:rsidR="001057CB">
        <w:rPr>
          <w:lang w:val="en-US"/>
        </w:rPr>
        <w:t xml:space="preserve">, </w:t>
      </w:r>
      <w:r w:rsidR="00FC7A80">
        <w:rPr>
          <w:lang w:val="en-US"/>
        </w:rPr>
        <w:t>and (</w:t>
      </w:r>
      <w:r w:rsidR="001057CB">
        <w:rPr>
          <w:lang w:val="en-US"/>
        </w:rPr>
        <w:t>4</w:t>
      </w:r>
      <w:r w:rsidR="00FC7A80">
        <w:rPr>
          <w:lang w:val="en-US"/>
        </w:rPr>
        <w:t xml:space="preserve">) </w:t>
      </w:r>
      <w:r w:rsidR="0097533F">
        <w:rPr>
          <w:lang w:val="en-US"/>
        </w:rPr>
        <w:t xml:space="preserve">Use these new signatures to analyze bulk tumor cell samples for </w:t>
      </w:r>
      <w:r w:rsidR="00F948C8">
        <w:rPr>
          <w:lang w:val="en-US"/>
        </w:rPr>
        <w:t>TAM</w:t>
      </w:r>
      <w:r w:rsidR="0097533F">
        <w:rPr>
          <w:lang w:val="en-US"/>
        </w:rPr>
        <w:t xml:space="preserve"> presence. </w:t>
      </w:r>
      <w:r w:rsidR="009D374E">
        <w:rPr>
          <w:lang w:val="en-US"/>
        </w:rPr>
        <w:t>With this knowledge, it may be possible to generate prognostic outcomes based on diversity of TAMs or their characteristic methylation profiles. This may improve patient-specific treatment and aid in identifying further avenues of research for fighting this devastating disease.</w:t>
      </w:r>
    </w:p>
    <w:p w14:paraId="1ED2ED6B" w14:textId="77777777" w:rsidR="005D7692" w:rsidRDefault="005D7692" w:rsidP="005D7692">
      <w:pPr>
        <w:pStyle w:val="Heading1"/>
        <w:jc w:val="both"/>
        <w:rPr>
          <w:lang w:val="en-US"/>
        </w:rPr>
      </w:pPr>
      <w:bookmarkStart w:id="22" w:name="_Toc87454543"/>
      <w:bookmarkStart w:id="23" w:name="_Toc88849748"/>
      <w:r>
        <w:rPr>
          <w:lang w:val="en-US"/>
        </w:rPr>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849749"/>
      <w:proofErr w:type="spellStart"/>
      <w:r>
        <w:rPr>
          <w:lang w:val="en-US"/>
        </w:rPr>
        <w:t>scMethrix</w:t>
      </w:r>
      <w:bookmarkEnd w:id="24"/>
      <w:bookmarkEnd w:id="25"/>
      <w:proofErr w:type="spellEnd"/>
    </w:p>
    <w:p w14:paraId="7840AA71" w14:textId="77777777" w:rsidR="005D7692" w:rsidRPr="0072350E" w:rsidRDefault="005D7692" w:rsidP="005D7692">
      <w:pPr>
        <w:pStyle w:val="Heading3"/>
        <w:rPr>
          <w:lang w:val="en-US"/>
        </w:rPr>
      </w:pPr>
      <w:bookmarkStart w:id="26" w:name="_Toc87454545"/>
      <w:bookmarkStart w:id="27" w:name="_Toc88849750"/>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proofErr w:type="spellStart"/>
      <w:r w:rsidRPr="00351C1B">
        <w:rPr>
          <w:rStyle w:val="PackagesChar"/>
        </w:rPr>
        <w:t>scMethrix</w:t>
      </w:r>
      <w:proofErr w:type="spellEnd"/>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w:t>
      </w:r>
      <w:r w:rsidRPr="000F14DA">
        <w:rPr>
          <w:lang w:val="en-US"/>
        </w:rPr>
        <w:lastRenderedPageBreak/>
        <w:t xml:space="preserve">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proofErr w:type="spellStart"/>
            <w:r w:rsidRPr="000C7FBD">
              <w:rPr>
                <w:rStyle w:val="SubtleEmphasis"/>
              </w:rPr>
              <w:t>scMethrix</w:t>
            </w:r>
            <w:bookmarkEnd w:id="32"/>
            <w:proofErr w:type="spellEnd"/>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 xml:space="preserve">Single cell bisulfite data stored in </w:t>
            </w:r>
            <w:proofErr w:type="spellStart"/>
            <w:r w:rsidRPr="00F125CB">
              <w:rPr>
                <w:rStyle w:val="SubtleEmphasis"/>
                <w:b w:val="0"/>
              </w:rPr>
              <w:t>BedGraph</w:t>
            </w:r>
            <w:proofErr w:type="spellEnd"/>
            <w:r w:rsidRPr="00F125CB">
              <w:rPr>
                <w:rStyle w:val="SubtleEmphasis"/>
                <w:b w:val="0"/>
              </w:rPr>
              <w:t xml:space="preserve">-based files can be imported via </w:t>
            </w:r>
            <w:proofErr w:type="spellStart"/>
            <w:r w:rsidRPr="00F125CB">
              <w:rPr>
                <w:rStyle w:val="SubtleEmphasis"/>
                <w:b w:val="0"/>
              </w:rPr>
              <w:t>read_beds</w:t>
            </w:r>
            <w:proofErr w:type="spellEnd"/>
            <w:r w:rsidRPr="00F125CB">
              <w:rPr>
                <w:rStyle w:val="SubtleEmphasis"/>
                <w:b w:val="0"/>
              </w:rPr>
              <w:t>()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w:t>
            </w:r>
            <w:proofErr w:type="spellStart"/>
            <w:r>
              <w:rPr>
                <w:rStyle w:val="SubtleEmphasis"/>
              </w:rPr>
              <w:t>scMethrix</w:t>
            </w:r>
            <w:proofErr w:type="spellEnd"/>
            <w:r>
              <w:rPr>
                <w:rStyle w:val="SubtleEmphasis"/>
              </w:rPr>
              <w:t xml:space="preserve"> </w:t>
            </w:r>
            <w:r w:rsidRPr="00F125CB">
              <w:rPr>
                <w:rStyle w:val="SubtleEmphasis"/>
                <w:b w:val="0"/>
              </w:rPr>
              <w:t>object. Numerous functions are available for quality control, filtering, and visualization. Multiple export formats are supported for further downstream analysis.</w:t>
            </w:r>
          </w:p>
        </w:tc>
      </w:tr>
    </w:tbl>
    <w:p w14:paraId="734ED5E1" w14:textId="73AB18F5" w:rsidR="005D7692" w:rsidRPr="0079151A" w:rsidRDefault="005D7692" w:rsidP="005D7692">
      <w:pPr>
        <w:jc w:val="both"/>
        <w:rPr>
          <w:lang w:val="en-US"/>
        </w:rPr>
      </w:pPr>
      <w:r w:rsidRPr="0079151A">
        <w:rPr>
          <w:lang w:val="en-US"/>
        </w:rPr>
        <w:t xml:space="preserve">The </w:t>
      </w:r>
      <w:proofErr w:type="spellStart"/>
      <w:r w:rsidRPr="0079151A">
        <w:rPr>
          <w:rStyle w:val="PackagesChar"/>
        </w:rPr>
        <w:t>scMethrix</w:t>
      </w:r>
      <w:proofErr w:type="spellEnd"/>
      <w:r w:rsidRPr="0079151A">
        <w:rPr>
          <w:lang w:val="en-US"/>
        </w:rPr>
        <w:t xml:space="preserve"> experiment object extends the </w:t>
      </w:r>
      <w:proofErr w:type="spellStart"/>
      <w:r w:rsidRPr="0079151A">
        <w:rPr>
          <w:rStyle w:val="PackagesChar"/>
        </w:rPr>
        <w:t>SingleCellExperiment</w:t>
      </w:r>
      <w:proofErr w:type="spellEnd"/>
      <w:r w:rsidRPr="0079151A">
        <w:rPr>
          <w:lang w:val="en-US"/>
        </w:rPr>
        <w:fldChar w:fldCharType="begin"/>
      </w:r>
      <w:r w:rsidR="00E805BD">
        <w:rPr>
          <w:lang w:val="en-US"/>
        </w:rPr>
        <w:instrText xml:space="preserve"> ADDIN ZOTERO_ITEM CSL_CITATION {"citationID":"oQhqnxxF","properties":{"formattedCitation":"\\super 95\\nosupersub{}","plainCitation":"95","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sidRPr="0079151A">
        <w:rPr>
          <w:lang w:val="en-US"/>
        </w:rPr>
        <w:fldChar w:fldCharType="separate"/>
      </w:r>
      <w:r w:rsidR="00E805BD" w:rsidRPr="00E805BD">
        <w:rPr>
          <w:rFonts w:ascii="Calibri" w:hAnsi="Calibri" w:cs="Calibri"/>
          <w:szCs w:val="24"/>
          <w:vertAlign w:val="superscript"/>
        </w:rPr>
        <w:t>95</w:t>
      </w:r>
      <w:r w:rsidRPr="0079151A">
        <w:rPr>
          <w:lang w:val="en-US"/>
        </w:rPr>
        <w:fldChar w:fldCharType="end"/>
      </w:r>
      <w:r w:rsidRPr="0079151A">
        <w:rPr>
          <w:lang w:val="en-US"/>
        </w:rPr>
        <w:t xml:space="preserve"> container and will interface with many other packages in the Bioconductor ecosystem. It largely uses the </w:t>
      </w:r>
      <w:proofErr w:type="spellStart"/>
      <w:r w:rsidRPr="0079151A">
        <w:rPr>
          <w:rStyle w:val="PackagesChar"/>
        </w:rPr>
        <w:t>data.table</w:t>
      </w:r>
      <w:proofErr w:type="spellEnd"/>
      <w:r w:rsidRPr="0079151A">
        <w:rPr>
          <w:lang w:val="en-US"/>
        </w:rPr>
        <w:fldChar w:fldCharType="begin"/>
      </w:r>
      <w:r w:rsidR="00E805BD">
        <w:rPr>
          <w:lang w:val="en-US"/>
        </w:rPr>
        <w:instrText xml:space="preserve"> ADDIN ZOTERO_ITEM CSL_CITATION {"citationID":"AwwOuB3s","properties":{"formattedCitation":"\\super 96\\nosupersub{}","plainCitation":"96","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sidRPr="0079151A">
        <w:rPr>
          <w:lang w:val="en-US"/>
        </w:rPr>
        <w:fldChar w:fldCharType="separate"/>
      </w:r>
      <w:r w:rsidR="00E805BD" w:rsidRPr="00E805BD">
        <w:rPr>
          <w:rFonts w:ascii="Calibri" w:hAnsi="Calibri" w:cs="Calibri"/>
          <w:szCs w:val="24"/>
          <w:vertAlign w:val="superscript"/>
        </w:rPr>
        <w:t>96</w:t>
      </w:r>
      <w:r w:rsidRPr="0079151A">
        <w:rPr>
          <w:lang w:val="en-US"/>
        </w:rPr>
        <w:fldChar w:fldCharType="end"/>
      </w:r>
      <w:r w:rsidRPr="0079151A">
        <w:rPr>
          <w:lang w:val="en-US"/>
        </w:rPr>
        <w:t xml:space="preserve"> and </w:t>
      </w:r>
      <w:proofErr w:type="spellStart"/>
      <w:r w:rsidRPr="0079151A">
        <w:rPr>
          <w:rStyle w:val="PackagesChar"/>
        </w:rPr>
        <w:t>DelayedMatrixStats</w:t>
      </w:r>
      <w:proofErr w:type="spellEnd"/>
      <w:r w:rsidRPr="0079151A">
        <w:rPr>
          <w:lang w:val="en-US"/>
        </w:rPr>
        <w:fldChar w:fldCharType="begin"/>
      </w:r>
      <w:r w:rsidR="00E805BD">
        <w:rPr>
          <w:lang w:val="en-US"/>
        </w:rPr>
        <w:instrText xml:space="preserve"> ADDIN ZOTERO_ITEM CSL_CITATION {"citationID":"Kt4Bf7MO","properties":{"formattedCitation":"\\super 97\\nosupersub{}","plainCitation":"97","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sidRPr="0079151A">
        <w:rPr>
          <w:lang w:val="en-US"/>
        </w:rPr>
        <w:fldChar w:fldCharType="separate"/>
      </w:r>
      <w:r w:rsidR="00E805BD" w:rsidRPr="00E805BD">
        <w:rPr>
          <w:rFonts w:ascii="Calibri" w:hAnsi="Calibri" w:cs="Calibri"/>
          <w:szCs w:val="24"/>
          <w:vertAlign w:val="superscript"/>
        </w:rPr>
        <w:t>97</w:t>
      </w:r>
      <w:r w:rsidRPr="0079151A">
        <w:rPr>
          <w:lang w:val="en-US"/>
        </w:rPr>
        <w:fldChar w:fldCharType="end"/>
      </w:r>
      <w:r w:rsidRPr="0079151A">
        <w:rPr>
          <w:lang w:val="en-US"/>
        </w:rPr>
        <w:t xml:space="preserve"> R packages for quick and efficient operations. </w:t>
      </w:r>
    </w:p>
    <w:p w14:paraId="3270205C" w14:textId="3BCCF852" w:rsidR="005D7692" w:rsidRDefault="005D7692" w:rsidP="005D7692">
      <w:pPr>
        <w:jc w:val="both"/>
        <w:rPr>
          <w:lang w:val="en-US"/>
        </w:rPr>
      </w:pPr>
      <w:r>
        <w:rPr>
          <w:lang w:val="en-US"/>
        </w:rPr>
        <w:t>As this is an S4 object</w:t>
      </w:r>
      <w:r>
        <w:rPr>
          <w:lang w:val="en-US"/>
        </w:rPr>
        <w:fldChar w:fldCharType="begin"/>
      </w:r>
      <w:r w:rsidR="00E805BD">
        <w:rPr>
          <w:lang w:val="en-US"/>
        </w:rPr>
        <w:instrText xml:space="preserve"> ADDIN ZOTERO_ITEM CSL_CITATION {"citationID":"CCGlSjzy","properties":{"formattedCitation":"\\super 98\\nosupersub{}","plainCitation":"98","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98</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proofErr w:type="spellStart"/>
      <w:r w:rsidRPr="0079151A">
        <w:rPr>
          <w:rStyle w:val="PackagesChar"/>
        </w:rPr>
        <w:t>scMethrix</w:t>
      </w:r>
      <w:proofErr w:type="spellEnd"/>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3" w:name="_Toc87454547"/>
      <w:bookmarkStart w:id="34" w:name="_Toc88849751"/>
      <w:r>
        <w:rPr>
          <w:lang w:val="en-US"/>
        </w:rPr>
        <w:t>Data handling</w:t>
      </w:r>
      <w:bookmarkEnd w:id="33"/>
      <w:bookmarkEnd w:id="34"/>
    </w:p>
    <w:p w14:paraId="638CD829" w14:textId="58338F81" w:rsidR="005D7692" w:rsidRPr="00363ECE" w:rsidRDefault="005D7692" w:rsidP="005D7692">
      <w:pPr>
        <w:jc w:val="both"/>
        <w:rPr>
          <w:lang w:val="en-US"/>
        </w:rPr>
      </w:pPr>
      <w:r w:rsidRPr="00363ECE">
        <w:rPr>
          <w:b/>
          <w:bCs/>
          <w:lang w:val="en-US"/>
        </w:rPr>
        <w:t xml:space="preserve">Data input: </w:t>
      </w:r>
      <w:proofErr w:type="spellStart"/>
      <w:r w:rsidRPr="00363ECE">
        <w:rPr>
          <w:rStyle w:val="PackagesChar"/>
        </w:rPr>
        <w:t>scMethrix</w:t>
      </w:r>
      <w:proofErr w:type="spellEnd"/>
      <w:r w:rsidRPr="00363ECE">
        <w:rPr>
          <w:lang w:val="en-US"/>
        </w:rPr>
        <w:t xml:space="preserve"> imports </w:t>
      </w:r>
      <w:proofErr w:type="spellStart"/>
      <w:r w:rsidRPr="00363ECE">
        <w:rPr>
          <w:lang w:val="en-US"/>
        </w:rPr>
        <w:t>BedGraph</w:t>
      </w:r>
      <w:proofErr w:type="spellEnd"/>
      <w:r w:rsidRPr="00363ECE">
        <w:rPr>
          <w:lang w:val="en-US"/>
        </w:rPr>
        <w:t>-based file formats via the</w:t>
      </w:r>
      <w:r w:rsidRPr="00363ECE">
        <w:rPr>
          <w:rStyle w:val="PackagesChar"/>
        </w:rPr>
        <w:t xml:space="preserve"> </w:t>
      </w:r>
      <w:proofErr w:type="spellStart"/>
      <w:r w:rsidRPr="00363ECE">
        <w:rPr>
          <w:rStyle w:val="PackagesChar"/>
        </w:rPr>
        <w:t>read_beds</w:t>
      </w:r>
      <w:proofErr w:type="spellEnd"/>
      <w:r w:rsidRPr="00363ECE">
        <w:rPr>
          <w:rStyle w:val="PackagesChar"/>
        </w:rPr>
        <w:t>()</w:t>
      </w:r>
      <w:r w:rsidRPr="00363ECE">
        <w:rPr>
          <w:lang w:val="en-US"/>
        </w:rPr>
        <w:t xml:space="preserve"> function. Samples are contained in columns and CpGs are represented in rows. Data points with an NA value can be included. Pre-configured settings are available for many commonly used methylation calling tools, including </w:t>
      </w:r>
      <w:proofErr w:type="spellStart"/>
      <w:r w:rsidRPr="00CD1F5A">
        <w:rPr>
          <w:rStyle w:val="PackagesChar"/>
        </w:rPr>
        <w:t>Bismark</w:t>
      </w:r>
      <w:proofErr w:type="spellEnd"/>
      <w:r w:rsidRPr="00363ECE">
        <w:rPr>
          <w:lang w:val="en-US"/>
        </w:rPr>
        <w:fldChar w:fldCharType="begin"/>
      </w:r>
      <w:r w:rsidR="00E805BD">
        <w:rPr>
          <w:lang w:val="en-US"/>
        </w:rPr>
        <w:instrText xml:space="preserve"> ADDIN ZOTERO_ITEM CSL_CITATION {"citationID":"4BwEwL25","properties":{"formattedCitation":"\\super 99\\nosupersub{}","plainCitation":"99","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99</w:t>
      </w:r>
      <w:r w:rsidRPr="00363ECE">
        <w:rPr>
          <w:lang w:val="en-US"/>
        </w:rPr>
        <w:fldChar w:fldCharType="end"/>
      </w:r>
      <w:r w:rsidRPr="00363ECE">
        <w:rPr>
          <w:lang w:val="en-US"/>
        </w:rPr>
        <w:t xml:space="preserve">, </w:t>
      </w:r>
      <w:proofErr w:type="spellStart"/>
      <w:r w:rsidRPr="00CD1F5A">
        <w:rPr>
          <w:rStyle w:val="PackagesChar"/>
        </w:rPr>
        <w:t>MethylDackel</w:t>
      </w:r>
      <w:proofErr w:type="spellEnd"/>
      <w:r w:rsidRPr="00363ECE">
        <w:rPr>
          <w:lang w:val="en-US"/>
        </w:rPr>
        <w:fldChar w:fldCharType="begin"/>
      </w:r>
      <w:r w:rsidR="00E805BD">
        <w:rPr>
          <w:lang w:val="en-US"/>
        </w:rPr>
        <w:instrText xml:space="preserve"> ADDIN ZOTERO_ITEM CSL_CITATION {"citationID":"DBKPQJKG","properties":{"formattedCitation":"\\super 100\\nosupersub{}","plainCitation":"100","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100</w:t>
      </w:r>
      <w:r w:rsidRPr="00363ECE">
        <w:rPr>
          <w:lang w:val="en-US"/>
        </w:rPr>
        <w:fldChar w:fldCharType="end"/>
      </w:r>
      <w:r w:rsidRPr="00363ECE">
        <w:rPr>
          <w:lang w:val="en-US"/>
        </w:rPr>
        <w:t xml:space="preserve">, </w:t>
      </w:r>
      <w:proofErr w:type="spellStart"/>
      <w:r w:rsidRPr="00CD1F5A">
        <w:rPr>
          <w:rStyle w:val="PackagesChar"/>
        </w:rPr>
        <w:t>methylCtools</w:t>
      </w:r>
      <w:proofErr w:type="spellEnd"/>
      <w:r w:rsidRPr="00363ECE">
        <w:rPr>
          <w:lang w:val="en-US"/>
        </w:rPr>
        <w:fldChar w:fldCharType="begin"/>
      </w:r>
      <w:r w:rsidR="00E805BD">
        <w:rPr>
          <w:lang w:val="en-US"/>
        </w:rPr>
        <w:instrText xml:space="preserve"> ADDIN ZOTERO_ITEM CSL_CITATION {"citationID":"7DgdIvgl","properties":{"formattedCitation":"\\super 101\\nosupersub{}","plainCitation":"101","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101</w:t>
      </w:r>
      <w:r w:rsidRPr="00363ECE">
        <w:rPr>
          <w:lang w:val="en-US"/>
        </w:rPr>
        <w:fldChar w:fldCharType="end"/>
      </w:r>
      <w:r w:rsidRPr="00363ECE">
        <w:rPr>
          <w:lang w:val="en-US"/>
        </w:rPr>
        <w:t xml:space="preserve">, </w:t>
      </w:r>
      <w:proofErr w:type="spellStart"/>
      <w:r w:rsidRPr="00CD1F5A">
        <w:rPr>
          <w:rStyle w:val="PackagesChar"/>
        </w:rPr>
        <w:t>BisSNP</w:t>
      </w:r>
      <w:proofErr w:type="spellEnd"/>
      <w:r w:rsidRPr="00363ECE">
        <w:rPr>
          <w:lang w:val="en-US"/>
        </w:rPr>
        <w:fldChar w:fldCharType="begin"/>
      </w:r>
      <w:r w:rsidR="00E805BD">
        <w:rPr>
          <w:lang w:val="en-US"/>
        </w:rPr>
        <w:instrText xml:space="preserve"> ADDIN ZOTERO_ITEM CSL_CITATION {"citationID":"3dFcolBB","properties":{"formattedCitation":"\\super 102\\nosupersub{}","plainCitation":"102","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102</w:t>
      </w:r>
      <w:r w:rsidRPr="00363ECE">
        <w:rPr>
          <w:lang w:val="en-US"/>
        </w:rPr>
        <w:fldChar w:fldCharType="end"/>
      </w:r>
      <w:r w:rsidRPr="00363ECE">
        <w:rPr>
          <w:lang w:val="en-US"/>
        </w:rPr>
        <w:t xml:space="preserve">, and </w:t>
      </w:r>
      <w:r w:rsidRPr="00CD1F5A">
        <w:rPr>
          <w:rStyle w:val="PackagesChar"/>
        </w:rPr>
        <w:t>BS-Seeker2</w:t>
      </w:r>
      <w:r w:rsidRPr="00363ECE">
        <w:rPr>
          <w:lang w:val="en-US"/>
        </w:rPr>
        <w:fldChar w:fldCharType="begin"/>
      </w:r>
      <w:r w:rsidR="00E805BD">
        <w:rPr>
          <w:lang w:val="en-US"/>
        </w:rPr>
        <w:instrText xml:space="preserve"> ADDIN ZOTERO_ITEM CSL_CITATION {"citationID":"pcpgDhTG","properties":{"formattedCitation":"\\super 103\\nosupersub{}","plainCitation":"103","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103</w:t>
      </w:r>
      <w:r w:rsidRPr="00363ECE">
        <w:rPr>
          <w:lang w:val="en-US"/>
        </w:rPr>
        <w:fldChar w:fldCharType="end"/>
      </w:r>
      <w:r w:rsidRPr="00363ECE">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w:t>
      </w:r>
      <w:proofErr w:type="spellStart"/>
      <w:r w:rsidRPr="00363ECE">
        <w:rPr>
          <w:lang w:val="en-US"/>
        </w:rPr>
        <w:t>scBS</w:t>
      </w:r>
      <w:proofErr w:type="spellEnd"/>
      <w:r w:rsidRPr="00363ECE">
        <w:rPr>
          <w:lang w:val="en-US"/>
        </w:rPr>
        <w:t xml:space="preserve">-seq data typically has one or two reads per CpG per chromatid per cell, depending on </w:t>
      </w:r>
      <w:proofErr w:type="spellStart"/>
      <w:r w:rsidRPr="00363ECE">
        <w:rPr>
          <w:lang w:val="en-US"/>
        </w:rPr>
        <w:t>strandedness</w:t>
      </w:r>
      <w:proofErr w:type="spellEnd"/>
      <w:r w:rsidRPr="00363ECE">
        <w:rPr>
          <w:lang w:val="en-US"/>
        </w:rPr>
        <w:t xml:space="preserve">. However, the coverage matrix is necessary for certain analysis functions (e.g., </w:t>
      </w:r>
      <w:proofErr w:type="spellStart"/>
      <w:r w:rsidRPr="00363ECE">
        <w:rPr>
          <w:rStyle w:val="PackagesChar"/>
        </w:rPr>
        <w:t>mask_by_coverage</w:t>
      </w:r>
      <w:proofErr w:type="spellEnd"/>
      <w:r w:rsidRPr="00363ECE">
        <w:rPr>
          <w:rStyle w:val="PackagesChar"/>
        </w:rPr>
        <w:t>()</w:t>
      </w:r>
      <w:r w:rsidRPr="00363ECE">
        <w:rPr>
          <w:lang w:val="en-US"/>
        </w:rPr>
        <w:t xml:space="preserve">) and export formats (e.g., </w:t>
      </w:r>
      <w:proofErr w:type="spellStart"/>
      <w:r w:rsidRPr="00363ECE">
        <w:rPr>
          <w:rStyle w:val="PackagesChar"/>
        </w:rPr>
        <w:t>export_bsseq</w:t>
      </w:r>
      <w:proofErr w:type="spellEnd"/>
      <w:r w:rsidRPr="00363ECE">
        <w:rPr>
          <w:rStyle w:val="PackagesChar"/>
        </w:rPr>
        <w:t>()</w:t>
      </w:r>
      <w:r w:rsidRPr="00363ECE">
        <w:rPr>
          <w:lang w:val="en-US"/>
        </w:rPr>
        <w:t xml:space="preserve">). </w:t>
      </w:r>
      <w:r w:rsidR="00FF2F4B">
        <w:rPr>
          <w:lang w:val="en-US"/>
        </w:rPr>
        <w:t xml:space="preserve">Data from array-based formats, like 450k arrays, can also be imported directly via </w:t>
      </w:r>
      <w:proofErr w:type="spellStart"/>
      <w:proofErr w:type="gramStart"/>
      <w:r w:rsidR="00FF2F4B" w:rsidRPr="00FF2F4B">
        <w:rPr>
          <w:rStyle w:val="PackagesChar"/>
        </w:rPr>
        <w:t>minfi</w:t>
      </w:r>
      <w:proofErr w:type="spellEnd"/>
      <w:r w:rsidR="00FF2F4B" w:rsidRPr="00FF2F4B">
        <w:rPr>
          <w:rStyle w:val="PackagesChar"/>
        </w:rPr>
        <w:t>::</w:t>
      </w:r>
      <w:proofErr w:type="spellStart"/>
      <w:proofErr w:type="gramEnd"/>
      <w:r w:rsidR="00FF2F4B" w:rsidRPr="00FF2F4B">
        <w:rPr>
          <w:rStyle w:val="PackagesChar"/>
        </w:rPr>
        <w:t>GRset</w:t>
      </w:r>
      <w:proofErr w:type="spellEnd"/>
      <w:r w:rsidR="00FF2F4B">
        <w:rPr>
          <w:lang w:val="en-US"/>
        </w:rPr>
        <w:t xml:space="preserve"> objects. </w:t>
      </w:r>
      <w:r w:rsidRPr="00363ECE">
        <w:rPr>
          <w:lang w:val="en-US"/>
        </w:rPr>
        <w:t xml:space="preserve">Experiment objects </w:t>
      </w:r>
      <w:r w:rsidR="00E41CBA">
        <w:rPr>
          <w:lang w:val="en-US"/>
        </w:rPr>
        <w:t>may</w:t>
      </w:r>
      <w:r w:rsidRPr="00363ECE">
        <w:rPr>
          <w:lang w:val="en-US"/>
        </w:rPr>
        <w:t xml:space="preserve"> be built using subsets of files and later merged.</w:t>
      </w:r>
    </w:p>
    <w:p w14:paraId="58111CE2" w14:textId="26ECDAFC" w:rsidR="005D7692" w:rsidRDefault="005D7692" w:rsidP="005D7692">
      <w:pPr>
        <w:jc w:val="both"/>
        <w:rPr>
          <w:lang w:val="en-US"/>
        </w:rPr>
      </w:pPr>
      <w:r w:rsidRPr="007B5EDA">
        <w:rPr>
          <w:b/>
          <w:bCs/>
          <w:lang w:val="en-US"/>
        </w:rPr>
        <w:t>Data storage:</w:t>
      </w:r>
      <w:r w:rsidRPr="007B5EDA">
        <w:rPr>
          <w:lang w:val="en-US"/>
        </w:rPr>
        <w:t xml:space="preserve"> Experimental data can be stored either in-memory or stored on the hard-disk as an hierarchical data format object (HDF5; via </w:t>
      </w:r>
      <w:r w:rsidRPr="007B5EDA">
        <w:rPr>
          <w:rStyle w:val="PackagesChar"/>
        </w:rPr>
        <w:t>HDF5Array</w:t>
      </w:r>
      <w:r w:rsidRPr="007B5EDA">
        <w:rPr>
          <w:lang w:val="en-US"/>
        </w:rPr>
        <w:fldChar w:fldCharType="begin"/>
      </w:r>
      <w:r w:rsidR="00E805BD">
        <w:rPr>
          <w:lang w:val="en-US"/>
        </w:rPr>
        <w:instrText xml:space="preserve"> ADDIN ZOTERO_ITEM CSL_CITATION {"citationID":"4FJeiMLp","properties":{"formattedCitation":"\\super 104\\nosupersub{}","plainCitation":"104","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sidRPr="007B5EDA">
        <w:rPr>
          <w:lang w:val="en-US"/>
        </w:rPr>
        <w:fldChar w:fldCharType="separate"/>
      </w:r>
      <w:r w:rsidR="00E805BD" w:rsidRPr="00E805BD">
        <w:rPr>
          <w:rFonts w:ascii="Calibri" w:hAnsi="Calibri" w:cs="Calibri"/>
          <w:szCs w:val="24"/>
          <w:vertAlign w:val="superscript"/>
        </w:rPr>
        <w:t>104</w:t>
      </w:r>
      <w:r w:rsidRPr="007B5EDA">
        <w:rPr>
          <w:lang w:val="en-US"/>
        </w:rPr>
        <w:fldChar w:fldCharType="end"/>
      </w:r>
      <w:r w:rsidRPr="007B5EDA">
        <w:rPr>
          <w:lang w:val="en-US"/>
        </w:rPr>
        <w:t xml:space="preserve">), and can be converted between each other, depending on system resources. Most external functions cannot interface with HDF5 data, so it may be cast as a matrix before processing. Genomic coordinates are handled via </w:t>
      </w:r>
      <w:proofErr w:type="spellStart"/>
      <w:r w:rsidRPr="007B5EDA">
        <w:rPr>
          <w:rStyle w:val="PackagesChar"/>
        </w:rPr>
        <w:t>GenomicRanges</w:t>
      </w:r>
      <w:proofErr w:type="spellEnd"/>
      <w:r w:rsidRPr="007B5EDA">
        <w:rPr>
          <w:lang w:val="en-US"/>
        </w:rPr>
        <w:fldChar w:fldCharType="begin"/>
      </w:r>
      <w:r w:rsidR="00E805BD">
        <w:rPr>
          <w:lang w:val="en-US"/>
        </w:rPr>
        <w:instrText xml:space="preserve"> ADDIN ZOTERO_ITEM CSL_CITATION {"citationID":"xqwFPzt0","properties":{"formattedCitation":"\\super 105\\nosupersub{}","plainCitation":"105","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sidRPr="007B5EDA">
        <w:rPr>
          <w:lang w:val="en-US"/>
        </w:rPr>
        <w:fldChar w:fldCharType="separate"/>
      </w:r>
      <w:r w:rsidR="00E805BD" w:rsidRPr="00E805BD">
        <w:rPr>
          <w:rFonts w:ascii="Calibri" w:hAnsi="Calibri" w:cs="Calibri"/>
          <w:szCs w:val="24"/>
          <w:vertAlign w:val="superscript"/>
        </w:rPr>
        <w:t>105</w:t>
      </w:r>
      <w:r w:rsidRPr="007B5EDA">
        <w:rPr>
          <w:lang w:val="en-US"/>
        </w:rPr>
        <w:fldChar w:fldCharType="end"/>
      </w:r>
      <w:r w:rsidRPr="007B5EDA">
        <w:rPr>
          <w:lang w:val="en-US"/>
        </w:rPr>
        <w:t xml:space="preserve">, and can be stored as stranded or unstranded, with the option to collapse the strands during </w:t>
      </w:r>
      <w:proofErr w:type="spellStart"/>
      <w:r w:rsidRPr="007B5EDA">
        <w:rPr>
          <w:rStyle w:val="PackagesChar"/>
        </w:rPr>
        <w:t>read_beds</w:t>
      </w:r>
      <w:proofErr w:type="spellEnd"/>
      <w:r w:rsidRPr="007B5EDA">
        <w:rPr>
          <w:rStyle w:val="PackagesChar"/>
        </w:rPr>
        <w:t>()</w:t>
      </w:r>
      <w:r w:rsidRPr="007B5EDA">
        <w:rPr>
          <w:lang w:val="en-US"/>
        </w:rPr>
        <w:t xml:space="preserve">. Metadata </w:t>
      </w:r>
      <w:r w:rsidRPr="007B5EDA">
        <w:rPr>
          <w:lang w:val="en-US"/>
        </w:rPr>
        <w:lastRenderedPageBreak/>
        <w:t xml:space="preserve">for the experiment (e.g., additional sample IDs, machines used, relevant dates, CpG annotation) can be stored as either </w:t>
      </w:r>
      <w:proofErr w:type="spellStart"/>
      <w:r w:rsidRPr="007B5EDA">
        <w:rPr>
          <w:rStyle w:val="PackagesChar"/>
        </w:rPr>
        <w:t>rowData</w:t>
      </w:r>
      <w:proofErr w:type="spellEnd"/>
      <w:r w:rsidRPr="007B5EDA">
        <w:rPr>
          <w:rStyle w:val="PackagesChar"/>
        </w:rPr>
        <w:t>()</w:t>
      </w:r>
      <w:r w:rsidRPr="007B5EDA">
        <w:rPr>
          <w:lang w:val="en-US"/>
        </w:rPr>
        <w:t xml:space="preserve"> for CpGs, </w:t>
      </w:r>
      <w:proofErr w:type="spellStart"/>
      <w:r w:rsidRPr="007B5EDA">
        <w:rPr>
          <w:rStyle w:val="PackagesChar"/>
        </w:rPr>
        <w:t>colData</w:t>
      </w:r>
      <w:proofErr w:type="spellEnd"/>
      <w:r w:rsidRPr="007B5EDA">
        <w:rPr>
          <w:rStyle w:val="PackagesChar"/>
        </w:rPr>
        <w:t>()</w:t>
      </w:r>
      <w:r w:rsidRPr="007B5EDA">
        <w:rPr>
          <w:lang w:val="en-US"/>
        </w:rPr>
        <w:t xml:space="preserve"> for samples, or </w:t>
      </w:r>
      <w:r w:rsidRPr="007B5EDA">
        <w:rPr>
          <w:rStyle w:val="PackagesChar"/>
        </w:rPr>
        <w:t>metadata()</w:t>
      </w:r>
      <w:r w:rsidRPr="007B5EDA">
        <w:rPr>
          <w:lang w:val="en-US"/>
        </w:rPr>
        <w:t xml:space="preserve"> for </w:t>
      </w:r>
      <w:r>
        <w:rPr>
          <w:lang w:val="en-US"/>
        </w:rPr>
        <w:t xml:space="preserve"> overall experiment information. Named assays can be stored in the object using </w:t>
      </w:r>
      <w:r w:rsidRPr="007B5EDA">
        <w:rPr>
          <w:rStyle w:val="PackagesChar"/>
        </w:rPr>
        <w:t>assays()</w:t>
      </w:r>
      <w:r>
        <w:rPr>
          <w:lang w:val="en-US"/>
        </w:rPr>
        <w:t xml:space="preserve">, as well as dimensionality reduction data using </w:t>
      </w:r>
      <w:proofErr w:type="spellStart"/>
      <w:r w:rsidRPr="001A00AA">
        <w:rPr>
          <w:rStyle w:val="PackagesChar"/>
        </w:rPr>
        <w:t>reducedDim</w:t>
      </w:r>
      <w:proofErr w:type="spellEnd"/>
      <w:r w:rsidRPr="001A00AA">
        <w:rPr>
          <w:rStyle w:val="PackagesChar"/>
        </w:rPr>
        <w:t>()</w:t>
      </w:r>
      <w:r>
        <w:rPr>
          <w:lang w:val="en-US"/>
        </w:rPr>
        <w:t xml:space="preserve">. The experiment object can be serialized and stored on-disk for ease of transfer or later analysis.  </w:t>
      </w:r>
    </w:p>
    <w:p w14:paraId="238DF7E0" w14:textId="5F808DB2" w:rsidR="005D7692" w:rsidRDefault="005D7692" w:rsidP="004916D6">
      <w:pPr>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proofErr w:type="spellStart"/>
      <w:r w:rsidRPr="009B5C2E">
        <w:rPr>
          <w:rStyle w:val="PackagesChar"/>
        </w:rPr>
        <w:t>BedGraph</w:t>
      </w:r>
      <w:proofErr w:type="spellEnd"/>
      <w:r>
        <w:rPr>
          <w:lang w:val="en-US"/>
        </w:rPr>
        <w:t xml:space="preserve">, </w:t>
      </w:r>
      <w:proofErr w:type="spellStart"/>
      <w:r w:rsidRPr="009B5C2E">
        <w:rPr>
          <w:rStyle w:val="PackagesChar"/>
        </w:rPr>
        <w:t>metilene</w:t>
      </w:r>
      <w:proofErr w:type="spellEnd"/>
      <w:r w:rsidR="00785A07">
        <w:rPr>
          <w:rStyle w:val="PackagesChar"/>
        </w:rPr>
        <w:fldChar w:fldCharType="begin"/>
      </w:r>
      <w:r w:rsidR="00E805BD">
        <w:rPr>
          <w:rStyle w:val="PackagesChar"/>
        </w:rPr>
        <w:instrText xml:space="preserve"> ADDIN ZOTERO_ITEM CSL_CITATION {"citationID":"2RhB9wY5","properties":{"formattedCitation":"\\super 106\\nosupersub{}","plainCitation":"106","noteIndex":0},"citationItems":[{"id":1307,"uris":["http://zotero.org/users/local/oxMpWYo5/items/AYLRHX4V"],"uri":["http://zotero.org/users/local/oxMpWYo5/items/AYLRHX4V"],"itemData":{"id":1307,"type":"article-journal","abstract":"The detection of differentially methylated regions (DMRs) is a necessary prerequisite for characterizing different epigenetic states. We present a novel program, metilene, to identify DMRs within whole-genome and targeted data with unrivaled specificity and sensitivity. A binary segmentation algorithm combined with a two-dimensional statistical test allows the detection of DMRs in large methylation experiments with multiple groups of samples in minutes rather than days using off-the-shelf hardware. metilene outperforms other state-of-the-art tools for low coverage data and can estimate missing data. Hence, metilene is a versatile tool to study the effect of epigenetic modifications in differentiation/development, tumorigenesis, and systems biology on a global, genome-wide level. Whether in the framework of international consortia with dozens of samples per group, or even without biological replicates, it produces highly significant and reliable results.","container-title":"Genome Research","DOI":"10.1101/gr.196394.115","ISSN":"1088-9051","issue":"2","journalAbbreviation":"Genome Res","note":"PMID: 26631489\nPMCID: PMC4728377","page":"256-262","source":"PubMed Central","title":"metilene: fast and sensitive calling of differentially methylated regions from bisulfite sequencing data","title-short":"metilene","volume":"26","author":[{"family":"Jühling","given":"Frank"},{"family":"Kretzmer","given":"Helene"},{"family":"Bernhart","given":"Stephan H."},{"family":"Otto","given":"Christian"},{"family":"Stadler","given":"Peter F."},{"family":"Hoffmann","given":"Steve"}],"issued":{"date-parts":[["2016",2]]}}}],"schema":"https://github.com/citation-style-language/schema/raw/master/csl-citation.json"} </w:instrText>
      </w:r>
      <w:r w:rsidR="00785A07">
        <w:rPr>
          <w:rStyle w:val="PackagesChar"/>
        </w:rPr>
        <w:fldChar w:fldCharType="separate"/>
      </w:r>
      <w:r w:rsidR="00E805BD" w:rsidRPr="00E805BD">
        <w:rPr>
          <w:rFonts w:ascii="Calibri" w:hAnsi="Calibri" w:cs="Calibri"/>
          <w:szCs w:val="24"/>
          <w:vertAlign w:val="superscript"/>
        </w:rPr>
        <w:t>106</w:t>
      </w:r>
      <w:r w:rsidR="00785A07">
        <w:rPr>
          <w:rStyle w:val="PackagesChar"/>
        </w:rPr>
        <w:fldChar w:fldCharType="end"/>
      </w:r>
      <w:r w:rsidR="009216D6">
        <w:rPr>
          <w:lang w:val="en-US"/>
        </w:rPr>
        <w:t>. If coverage data is present,</w:t>
      </w:r>
      <w:r>
        <w:rPr>
          <w:lang w:val="en-US"/>
        </w:rPr>
        <w:t xml:space="preserve"> </w:t>
      </w:r>
      <w:proofErr w:type="spellStart"/>
      <w:r w:rsidRPr="009B5C2E">
        <w:rPr>
          <w:rStyle w:val="PackagesChar"/>
        </w:rPr>
        <w:t>bigWig</w:t>
      </w:r>
      <w:proofErr w:type="spellEnd"/>
      <w:r w:rsidR="00785A07">
        <w:rPr>
          <w:rStyle w:val="PackagesChar"/>
        </w:rPr>
        <w:fldChar w:fldCharType="begin"/>
      </w:r>
      <w:r w:rsidR="00E805BD">
        <w:rPr>
          <w:rStyle w:val="PackagesChar"/>
        </w:rPr>
        <w:instrText xml:space="preserve"> ADDIN ZOTERO_ITEM CSL_CITATION {"citationID":"YusGAQz8","properties":{"formattedCitation":"\\super 107\\nosupersub{}","plainCitation":"107","noteIndex":0},"citationItems":[{"id":1301,"uris":["http://zotero.org/users/local/oxMpWYo5/items/B58ST5K4"],"uri":["http://zotero.org/users/local/oxMpWYo5/items/B58ST5K4"],"itemData":{"id":1301,"type":"article-journal","abstract":"Summary: BigWig and BigBed files are compressed binary indexed files containing data at several resolutions that allow the high-performance display of next-generation sequencing experiment results in the UCSC Genome Browser. The visualization is implemented using a multi-layered software approach that takes advantage of specific capabilities of web-based protocols and Linux and UNIX operating systems files, R trees and various indexing and compression tricks. As a result, only the data needed to support the current browser view is transmitted rather than the entire file, enabling fast remote access to large distributed data sets.Availability and implementation: Binaries for the BigWig and BigBed creation and parsing utilities may be downloaded at http://hgdownload.cse.ucsc.edu/admin/exe/linux.x86_64/. Source code for the creation and visualization software is freely available for non-commercial use at http://hgdownload.cse.ucsc.edu/admin/jksrc.zip, implemented in C and supported on Linux. The UCSC Genome Browser is available at http://genome.ucsc.eduContact:ann@soe.ucsc.eduSupplementary information: Supplementary byte-level details of the BigWig and BigBed file formats are available at Bioinformatics online. For an in-depth description of UCSC data file formats and custom tracks, see http://genome.ucsc.edu/FAQ/FAQformat.html and http://genome.ucsc.edu/goldenPath/help/hgTracksHelp.html","container-title":"Bioinformatics","DOI":"10.1093/bioinformatics/btq351","ISSN":"1367-4803","issue":"17","journalAbbreviation":"Bioinformatics","page":"2204-2207","source":"Silverchair","title":"BigWig and BigBed: enabling browsing of large distributed datasets","title-short":"BigWig and BigBed","volume":"26","author":[{"family":"Kent","given":"W. J."},{"family":"Zweig","given":"A. S."},{"family":"Barber","given":"G."},{"family":"Hinrichs","given":"A. S."},{"family":"Karolchik","given":"D."}],"issued":{"date-parts":[["2010",9,1]]}}}],"schema":"https://github.com/citation-style-language/schema/raw/master/csl-citation.json"} </w:instrText>
      </w:r>
      <w:r w:rsidR="00785A07">
        <w:rPr>
          <w:rStyle w:val="PackagesChar"/>
        </w:rPr>
        <w:fldChar w:fldCharType="separate"/>
      </w:r>
      <w:r w:rsidR="00E805BD" w:rsidRPr="00E805BD">
        <w:rPr>
          <w:rFonts w:ascii="Calibri" w:hAnsi="Calibri" w:cs="Calibri"/>
          <w:szCs w:val="24"/>
          <w:vertAlign w:val="superscript"/>
        </w:rPr>
        <w:t>107</w:t>
      </w:r>
      <w:r w:rsidR="00785A07">
        <w:rPr>
          <w:rStyle w:val="PackagesChar"/>
        </w:rPr>
        <w:fldChar w:fldCharType="end"/>
      </w:r>
      <w:r>
        <w:rPr>
          <w:lang w:val="en-US"/>
        </w:rPr>
        <w:t xml:space="preserve">, and </w:t>
      </w:r>
      <w:proofErr w:type="spellStart"/>
      <w:r w:rsidRPr="009B5C2E">
        <w:rPr>
          <w:rStyle w:val="PackagesChar"/>
        </w:rPr>
        <w:t>BSSeq</w:t>
      </w:r>
      <w:proofErr w:type="spellEnd"/>
      <w:r w:rsidR="00785A07">
        <w:rPr>
          <w:rStyle w:val="PackagesChar"/>
        </w:rPr>
        <w:fldChar w:fldCharType="begin"/>
      </w:r>
      <w:r w:rsidR="00E805BD">
        <w:rPr>
          <w:rStyle w:val="PackagesChar"/>
        </w:rPr>
        <w:instrText xml:space="preserve"> ADDIN ZOTERO_ITEM CSL_CITATION {"citationID":"8AGDFj3W","properties":{"formattedCitation":"\\super 108\\nosupersub{}","plainCitation":"108","noteIndex":0},"citationItems":[{"id":1304,"uris":["http://zotero.org/users/local/oxMpWYo5/items/XWDPFALK"],"uri":["http://zotero.org/users/local/oxMpWYo5/items/XWDPFALK"],"itemData":{"id":1304,"type":"article-journal","abstract":"DNA methylation is an important epigenetic modification involved in gene regulation, which can now be measured using whole-genome bisulfite sequencing. However, cost, complexity of the data, and lack of comprehensive analytical tools are major challenges that keep this technology from becoming widely applied. Here we present BSmooth, an alignment, quality control and analysis pipeline that provides accurate and precise results even with low coverage data, appropriately handling biological replicates. BSmooth is open source software, and can be downloaded from http://rafalab.jhsph.edu/bsmooth.","container-title":"Genome Biology","DOI":"10.1186/gb-2012-13-10-r83","ISSN":"1474-760X","issue":"10","journalAbbreviation":"Genome Biology","page":"R83","source":"BioMed Central","title":"BSmooth: from whole genome bisulfite sequencing reads to differentially methylated regions","title-short":"BSmooth","volume":"13","author":[{"family":"Hansen","given":"Kasper D."},{"family":"Langmead","given":"Benjamin"},{"family":"Irizarry","given":"Rafael A."}],"issued":{"date-parts":[["2012",10,3]]}}}],"schema":"https://github.com/citation-style-language/schema/raw/master/csl-citation.json"} </w:instrText>
      </w:r>
      <w:r w:rsidR="00785A07">
        <w:rPr>
          <w:rStyle w:val="PackagesChar"/>
        </w:rPr>
        <w:fldChar w:fldCharType="separate"/>
      </w:r>
      <w:r w:rsidR="00E805BD" w:rsidRPr="00E805BD">
        <w:rPr>
          <w:rFonts w:ascii="Calibri" w:hAnsi="Calibri" w:cs="Calibri"/>
          <w:szCs w:val="24"/>
          <w:vertAlign w:val="superscript"/>
        </w:rPr>
        <w:t>108</w:t>
      </w:r>
      <w:r w:rsidR="00785A07">
        <w:rPr>
          <w:rStyle w:val="PackagesChar"/>
        </w:rPr>
        <w:fldChar w:fldCharType="end"/>
      </w:r>
      <w:r w:rsidR="009216D6" w:rsidRPr="009216D6">
        <w:t xml:space="preserve"> </w:t>
      </w:r>
      <w:r w:rsidR="00547DAE">
        <w:t>objects</w:t>
      </w:r>
      <w:r w:rsidR="009216D6" w:rsidRPr="009216D6">
        <w:t xml:space="preserve"> can be created</w:t>
      </w:r>
      <w:r>
        <w:rPr>
          <w:lang w:val="en-US"/>
        </w:rPr>
        <w:t>. There is partial compatibility</w:t>
      </w:r>
      <w:r w:rsidR="0033254F">
        <w:rPr>
          <w:lang w:val="en-US"/>
        </w:rPr>
        <w:t xml:space="preserve"> </w:t>
      </w:r>
      <w:proofErr w:type="spellStart"/>
      <w:r w:rsidR="0033254F" w:rsidRPr="0033254F">
        <w:rPr>
          <w:rStyle w:val="PackagesChar"/>
        </w:rPr>
        <w:t>Minfi</w:t>
      </w:r>
      <w:proofErr w:type="spellEnd"/>
      <w:r w:rsidR="006C250C" w:rsidRPr="006C250C">
        <w:t xml:space="preserve"> via </w:t>
      </w:r>
      <w:proofErr w:type="spellStart"/>
      <w:r w:rsidR="006C250C">
        <w:rPr>
          <w:rStyle w:val="PackagesChar"/>
        </w:rPr>
        <w:t>GRset</w:t>
      </w:r>
      <w:proofErr w:type="spellEnd"/>
      <w:r w:rsidR="00E31456">
        <w:rPr>
          <w:lang w:val="en-US"/>
        </w:rPr>
        <w:t>.</w:t>
      </w:r>
      <w:r>
        <w:rPr>
          <w:lang w:val="en-US"/>
        </w:rPr>
        <w:t xml:space="preserve"> </w:t>
      </w:r>
      <w:r w:rsidRPr="00E31456">
        <w:rPr>
          <w:rStyle w:val="PackagesChar"/>
        </w:rPr>
        <w:t>Seurat</w:t>
      </w:r>
      <w:r w:rsidR="004916D6">
        <w:rPr>
          <w:rStyle w:val="PackagesChar"/>
        </w:rPr>
        <w:fldChar w:fldCharType="begin"/>
      </w:r>
      <w:r w:rsidR="00E805BD">
        <w:rPr>
          <w:rStyle w:val="PackagesChar"/>
        </w:rPr>
        <w:instrText xml:space="preserve"> ADDIN ZOTERO_ITEM CSL_CITATION {"citationID":"lbIke9b6","properties":{"formattedCitation":"\\super 109\\nosupersub{}","plainCitation":"109","noteIndex":0},"citationItems":[{"id":1312,"uris":["http://zotero.org/users/local/oxMpWYo5/items/IDYILTQE"],"uri":["http://zotero.org/users/local/oxMpWYo5/items/IDYILTQE"],"itemData":{"id":1312,"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schema":"https://github.com/citation-style-language/schema/raw/master/csl-citation.json"} </w:instrText>
      </w:r>
      <w:r w:rsidR="004916D6">
        <w:rPr>
          <w:rStyle w:val="PackagesChar"/>
        </w:rPr>
        <w:fldChar w:fldCharType="separate"/>
      </w:r>
      <w:r w:rsidR="00E805BD" w:rsidRPr="00E805BD">
        <w:rPr>
          <w:rFonts w:ascii="Calibri" w:hAnsi="Calibri" w:cs="Calibri"/>
          <w:szCs w:val="24"/>
          <w:vertAlign w:val="superscript"/>
        </w:rPr>
        <w:t>109</w:t>
      </w:r>
      <w:r w:rsidR="004916D6">
        <w:rPr>
          <w:rStyle w:val="PackagesChar"/>
        </w:rPr>
        <w:fldChar w:fldCharType="end"/>
      </w:r>
      <w:r w:rsidR="008E0EE5">
        <w:rPr>
          <w:lang w:val="en-US"/>
        </w:rPr>
        <w:t xml:space="preserve"> objects can be created</w:t>
      </w:r>
      <w:r>
        <w:rPr>
          <w:lang w:val="en-US"/>
        </w:rPr>
        <w:t xml:space="preserve">, but as it is designed more for coverage data from RNA-seq experiments, there is limited functionality available for downstream </w:t>
      </w:r>
      <w:r w:rsidRPr="007550C6">
        <w:rPr>
          <w:lang w:val="en-US"/>
        </w:rPr>
        <w:t xml:space="preserve">analysis of </w:t>
      </w:r>
      <w:proofErr w:type="spellStart"/>
      <w:r w:rsidRPr="007550C6">
        <w:rPr>
          <w:rStyle w:val="PackagesChar"/>
        </w:rPr>
        <w:t>scMethrix</w:t>
      </w:r>
      <w:proofErr w:type="spellEnd"/>
      <w:r w:rsidRPr="007550C6">
        <w:rPr>
          <w:lang w:val="en-US"/>
        </w:rPr>
        <w:t xml:space="preserve"> objects. The </w:t>
      </w:r>
      <w:proofErr w:type="spellStart"/>
      <w:r w:rsidRPr="007550C6">
        <w:rPr>
          <w:rStyle w:val="PackagesChar"/>
        </w:rPr>
        <w:t>scMethrix</w:t>
      </w:r>
      <w:proofErr w:type="spellEnd"/>
      <w:r w:rsidRPr="007550C6">
        <w:rPr>
          <w:lang w:val="en-US"/>
        </w:rPr>
        <w:t xml:space="preserve"> object</w:t>
      </w:r>
      <w:r>
        <w:rPr>
          <w:lang w:val="en-US"/>
        </w:rPr>
        <w:t xml:space="preserve"> can also be used directly with any package that supports </w:t>
      </w:r>
      <w:proofErr w:type="spellStart"/>
      <w:r w:rsidRPr="007550C6">
        <w:rPr>
          <w:rStyle w:val="PackagesChar"/>
        </w:rPr>
        <w:t>SingleCellExperiment</w:t>
      </w:r>
      <w:proofErr w:type="spellEnd"/>
      <w:r>
        <w:rPr>
          <w:lang w:val="en-US"/>
        </w:rPr>
        <w:t xml:space="preserve"> objects (e.g., </w:t>
      </w:r>
      <w:proofErr w:type="spellStart"/>
      <w:r w:rsidRPr="007550C6">
        <w:rPr>
          <w:rStyle w:val="PackagesChar"/>
        </w:rPr>
        <w:t>scater</w:t>
      </w:r>
      <w:proofErr w:type="spellEnd"/>
      <w:r>
        <w:rPr>
          <w:lang w:val="en-US"/>
        </w:rPr>
        <w:fldChar w:fldCharType="begin"/>
      </w:r>
      <w:r w:rsidR="00E805BD">
        <w:rPr>
          <w:lang w:val="en-US"/>
        </w:rPr>
        <w:instrText xml:space="preserve"> ADDIN ZOTERO_ITEM CSL_CITATION {"citationID":"WsxO84LW","properties":{"formattedCitation":"\\super 110\\nosupersub{}","plainCitation":"110","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10</w:t>
      </w:r>
      <w:r>
        <w:rPr>
          <w:lang w:val="en-US"/>
        </w:rPr>
        <w:fldChar w:fldCharType="end"/>
      </w:r>
      <w:r>
        <w:rPr>
          <w:lang w:val="en-US"/>
        </w:rPr>
        <w:t xml:space="preserve"> or </w:t>
      </w:r>
      <w:r w:rsidRPr="007550C6">
        <w:rPr>
          <w:rStyle w:val="PackagesChar"/>
        </w:rPr>
        <w:t>scran</w:t>
      </w:r>
      <w:r>
        <w:rPr>
          <w:lang w:val="en-US"/>
        </w:rPr>
        <w:fldChar w:fldCharType="begin"/>
      </w:r>
      <w:r w:rsidR="00E805BD">
        <w:rPr>
          <w:lang w:val="en-US"/>
        </w:rPr>
        <w:instrText xml:space="preserve"> ADDIN ZOTERO_ITEM CSL_CITATION {"citationID":"0eJr1WfC","properties":{"formattedCitation":"\\super 111\\nosupersub{}","plainCitation":"111","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11</w:t>
      </w:r>
      <w:r>
        <w:rPr>
          <w:lang w:val="en-US"/>
        </w:rPr>
        <w:fldChar w:fldCharType="end"/>
      </w:r>
      <w:r>
        <w:rPr>
          <w:lang w:val="en-US"/>
        </w:rPr>
        <w:t xml:space="preserve">, though like </w:t>
      </w:r>
      <w:r w:rsidRPr="00B76681">
        <w:rPr>
          <w:rStyle w:val="PackagesChar"/>
        </w:rPr>
        <w:t>Seurat</w:t>
      </w:r>
      <w:r>
        <w:rPr>
          <w:lang w:val="en-US"/>
        </w:rPr>
        <w:t>, these are designed primarily for RNA-seq data).</w:t>
      </w:r>
    </w:p>
    <w:p w14:paraId="186B03D3" w14:textId="77777777" w:rsidR="005D7692" w:rsidRDefault="005D7692" w:rsidP="005D7692">
      <w:pPr>
        <w:pStyle w:val="Heading3"/>
        <w:rPr>
          <w:lang w:val="en-US"/>
        </w:rPr>
      </w:pPr>
      <w:bookmarkStart w:id="35" w:name="_Toc87454548"/>
      <w:bookmarkStart w:id="36" w:name="_Toc88849752"/>
      <w:r>
        <w:rPr>
          <w:lang w:val="en-US"/>
        </w:rPr>
        <w:t>Analysis</w:t>
      </w:r>
      <w:bookmarkEnd w:id="35"/>
      <w:bookmarkEnd w:id="36"/>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31E5AC9B" w:rsidR="005D7692" w:rsidRPr="007550C6" w:rsidRDefault="005D7692" w:rsidP="005D7692">
      <w:pPr>
        <w:jc w:val="both"/>
        <w:rPr>
          <w:lang w:val="en-US"/>
        </w:rPr>
      </w:pPr>
      <w:r w:rsidRPr="007550C6">
        <w:rPr>
          <w:b/>
          <w:bCs/>
          <w:lang w:val="en-US"/>
        </w:rPr>
        <w:t>Quality control:</w:t>
      </w:r>
      <w:r w:rsidRPr="007550C6">
        <w:rPr>
          <w:lang w:val="en-US"/>
        </w:rPr>
        <w:t xml:space="preserve"> As described above, sparsity is a key challenge for single cell methylome data. Low coverage CpG sites may be unreliable and can be </w:t>
      </w:r>
      <w:r w:rsidR="00F51D35" w:rsidRPr="007550C6">
        <w:rPr>
          <w:lang w:val="en-US"/>
        </w:rPr>
        <w:t xml:space="preserve">masked </w:t>
      </w:r>
      <w:r w:rsidRPr="007550C6">
        <w:rPr>
          <w:lang w:val="en-US"/>
        </w:rPr>
        <w:t xml:space="preserve">by sample count or by coverage (if provided). Low variance of CpG beta values can indicate homogeneous methylation, which may not be useful for downstream analysis, and can be masked as well. </w:t>
      </w:r>
      <w:r w:rsidR="008018EA" w:rsidRPr="007550C6">
        <w:rPr>
          <w:lang w:val="en-US"/>
        </w:rPr>
        <w:t xml:space="preserve">The </w:t>
      </w:r>
      <w:proofErr w:type="spellStart"/>
      <w:r w:rsidR="002C2D62" w:rsidRPr="007550C6">
        <w:rPr>
          <w:rStyle w:val="PackagesChar"/>
        </w:rPr>
        <w:t>mask_scMethrix</w:t>
      </w:r>
      <w:proofErr w:type="spellEnd"/>
      <w:r w:rsidR="008018EA" w:rsidRPr="007550C6">
        <w:rPr>
          <w:rStyle w:val="PackagesChar"/>
        </w:rPr>
        <w:t>()</w:t>
      </w:r>
      <w:r w:rsidR="008018EA" w:rsidRPr="007550C6">
        <w:rPr>
          <w:lang w:val="en-US"/>
        </w:rPr>
        <w:t xml:space="preserve"> function is flexible for many different types of statistical filtering by either samples or </w:t>
      </w:r>
      <w:r w:rsidR="003A3E87">
        <w:rPr>
          <w:lang w:val="en-US"/>
        </w:rPr>
        <w:t>region</w:t>
      </w:r>
      <w:r w:rsidR="008018EA" w:rsidRPr="007550C6">
        <w:rPr>
          <w:lang w:val="en-US"/>
        </w:rPr>
        <w:t>s.</w:t>
      </w:r>
      <w:r w:rsidR="00D7117B" w:rsidRPr="007550C6">
        <w:rPr>
          <w:lang w:val="en-US"/>
        </w:rPr>
        <w:t xml:space="preserve"> Masked sites can be remove</w:t>
      </w:r>
      <w:r w:rsidR="00D056C6" w:rsidRPr="007550C6">
        <w:rPr>
          <w:lang w:val="en-US"/>
        </w:rPr>
        <w:t>d</w:t>
      </w:r>
      <w:r w:rsidR="00D7117B" w:rsidRPr="007550C6">
        <w:rPr>
          <w:lang w:val="en-US"/>
        </w:rPr>
        <w:t xml:space="preserve"> via </w:t>
      </w:r>
      <w:proofErr w:type="spellStart"/>
      <w:r w:rsidR="00D7117B" w:rsidRPr="007550C6">
        <w:rPr>
          <w:rStyle w:val="PackagesChar"/>
        </w:rPr>
        <w:t>remove_uncovered</w:t>
      </w:r>
      <w:proofErr w:type="spellEnd"/>
      <w:r w:rsidR="00D7117B" w:rsidRPr="007550C6">
        <w:rPr>
          <w:rStyle w:val="PackagesChar"/>
        </w:rPr>
        <w:t>()</w:t>
      </w:r>
      <w:r w:rsidR="00D7117B" w:rsidRPr="007550C6">
        <w:rPr>
          <w:lang w:val="en-US"/>
        </w:rPr>
        <w:t>.</w:t>
      </w:r>
    </w:p>
    <w:p w14:paraId="2FA1259B" w14:textId="4FBE56E6"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proofErr w:type="spellStart"/>
      <w:r w:rsidR="004C53EC" w:rsidRPr="007550C6">
        <w:rPr>
          <w:rStyle w:val="PackagesChar"/>
        </w:rPr>
        <w:t>get_region_summary</w:t>
      </w:r>
      <w:proofErr w:type="spellEnd"/>
      <w:r w:rsidR="004C53EC" w:rsidRPr="007550C6">
        <w:rPr>
          <w:rStyle w:val="PackagesChar"/>
        </w:rPr>
        <w:t>()</w:t>
      </w:r>
      <w:r w:rsidR="004C53EC">
        <w:rPr>
          <w:lang w:val="en-US"/>
        </w:rPr>
        <w:t xml:space="preserve">, </w:t>
      </w:r>
      <w:proofErr w:type="spellStart"/>
      <w:r w:rsidR="004C53EC" w:rsidRPr="007550C6">
        <w:rPr>
          <w:rStyle w:val="PackagesChar"/>
        </w:rPr>
        <w:t>get_rowdata_stats</w:t>
      </w:r>
      <w:proofErr w:type="spellEnd"/>
      <w:r w:rsidR="004C53EC" w:rsidRPr="007550C6">
        <w:rPr>
          <w:rStyle w:val="PackagesChar"/>
        </w:rPr>
        <w:t>()</w:t>
      </w:r>
      <w:r w:rsidR="004C53EC">
        <w:rPr>
          <w:lang w:val="en-US"/>
        </w:rPr>
        <w:t xml:space="preserve">, and </w:t>
      </w:r>
      <w:proofErr w:type="spellStart"/>
      <w:r w:rsidR="004C53EC" w:rsidRPr="007550C6">
        <w:rPr>
          <w:rStyle w:val="PackagesChar"/>
        </w:rPr>
        <w:t>get_coldata_stats</w:t>
      </w:r>
      <w:proofErr w:type="spellEnd"/>
      <w:r w:rsidR="004C53EC" w:rsidRPr="007550C6">
        <w:rPr>
          <w:rStyle w:val="PackagesChar"/>
        </w:rPr>
        <w:t>()</w:t>
      </w:r>
      <w:r>
        <w:rPr>
          <w:lang w:val="en-US"/>
        </w:rPr>
        <w:t xml:space="preserve">. Genomic regions can be subset by sample, chromosome, or region. The </w:t>
      </w:r>
      <w:proofErr w:type="spellStart"/>
      <w:r w:rsidRPr="007550C6">
        <w:rPr>
          <w:rStyle w:val="PackagesChar"/>
        </w:rPr>
        <w:t>GenomicRanges</w:t>
      </w:r>
      <w:proofErr w:type="spellEnd"/>
      <w:r>
        <w:rPr>
          <w:lang w:val="en-US"/>
        </w:rPr>
        <w:t xml:space="preserve"> datatype allows easy generation of genomic windows as well as range-based set operations to isolate the target features.</w:t>
      </w:r>
      <w:r w:rsidR="004C53EC">
        <w:rPr>
          <w:lang w:val="en-US"/>
        </w:rPr>
        <w:t xml:space="preserve"> </w:t>
      </w:r>
    </w:p>
    <w:p w14:paraId="536E67F3" w14:textId="43314729" w:rsidR="00377D61" w:rsidRDefault="00377D61" w:rsidP="005D7692">
      <w:pPr>
        <w:jc w:val="both"/>
        <w:rPr>
          <w:lang w:val="en-US"/>
        </w:rPr>
      </w:pPr>
      <w:r w:rsidRPr="00514E16">
        <w:rPr>
          <w:b/>
          <w:bCs/>
          <w:lang w:val="en-US"/>
        </w:rPr>
        <w:t>Merging:</w:t>
      </w:r>
      <w:r>
        <w:rPr>
          <w:lang w:val="en-US"/>
        </w:rPr>
        <w:t xml:space="preserve"> It may be necessary to import data at different times or constructed for other input types, so experiments can be merged together. </w:t>
      </w:r>
      <w:r w:rsidR="00D85ECF">
        <w:rPr>
          <w:lang w:val="en-US"/>
        </w:rPr>
        <w:t xml:space="preserve">Metadata inside </w:t>
      </w:r>
      <w:r w:rsidR="00D85ECF" w:rsidRPr="00D85ECF">
        <w:rPr>
          <w:rStyle w:val="PackagesChar"/>
        </w:rPr>
        <w:t>metadata()</w:t>
      </w:r>
      <w:r w:rsidR="00D85ECF">
        <w:rPr>
          <w:lang w:val="en-US"/>
        </w:rPr>
        <w:t xml:space="preserve">, </w:t>
      </w:r>
      <w:proofErr w:type="spellStart"/>
      <w:r w:rsidR="00D85ECF" w:rsidRPr="00D85ECF">
        <w:rPr>
          <w:rStyle w:val="PackagesChar"/>
        </w:rPr>
        <w:t>rowData</w:t>
      </w:r>
      <w:proofErr w:type="spellEnd"/>
      <w:r w:rsidR="00D85ECF" w:rsidRPr="00D85ECF">
        <w:rPr>
          <w:rStyle w:val="PackagesChar"/>
        </w:rPr>
        <w:t>()</w:t>
      </w:r>
      <w:r w:rsidR="00D85ECF">
        <w:rPr>
          <w:lang w:val="en-US"/>
        </w:rPr>
        <w:t xml:space="preserve">, and </w:t>
      </w:r>
      <w:proofErr w:type="spellStart"/>
      <w:r w:rsidR="00D85ECF" w:rsidRPr="00D85ECF">
        <w:rPr>
          <w:rStyle w:val="PackagesChar"/>
        </w:rPr>
        <w:t>colData</w:t>
      </w:r>
      <w:proofErr w:type="spellEnd"/>
      <w:r w:rsidR="00D85ECF" w:rsidRPr="00D85ECF">
        <w:rPr>
          <w:rStyle w:val="PackagesChar"/>
        </w:rPr>
        <w:t>()</w:t>
      </w:r>
      <w:r>
        <w:rPr>
          <w:lang w:val="en-US"/>
        </w:rPr>
        <w:t xml:space="preserve"> will be retained during merging, and overlapping metadata will be </w:t>
      </w:r>
      <w:r w:rsidR="00D85ECF">
        <w:rPr>
          <w:lang w:val="en-US"/>
        </w:rPr>
        <w:t>condensed</w:t>
      </w:r>
      <w:r>
        <w:rPr>
          <w:lang w:val="en-US"/>
        </w:rPr>
        <w:t xml:space="preserve"> if identical, or appended if diffe</w:t>
      </w:r>
      <w:r w:rsidR="000222E8">
        <w:rPr>
          <w:lang w:val="en-US"/>
        </w:rPr>
        <w:t>rent</w:t>
      </w:r>
      <w:r>
        <w:rPr>
          <w:lang w:val="en-US"/>
        </w:rPr>
        <w:t xml:space="preserve">. </w:t>
      </w:r>
    </w:p>
    <w:p w14:paraId="542C7C4E" w14:textId="7A0C6BC0"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D238B7">
        <w:rPr>
          <w:lang w:val="en-US"/>
        </w:rPr>
        <w:t>for each</w:t>
      </w:r>
      <w:r w:rsidR="00307BDF">
        <w:rPr>
          <w:lang w:val="en-US"/>
        </w:rPr>
        <w:t xml:space="preserve"> assay</w:t>
      </w:r>
      <w:r>
        <w:rPr>
          <w:lang w:val="en-US"/>
        </w:rPr>
        <w:t xml:space="preserve">. The list of CpGs binned in each region can optionally be stored in </w:t>
      </w:r>
      <w:proofErr w:type="spellStart"/>
      <w:r w:rsidRPr="007550C6">
        <w:rPr>
          <w:rStyle w:val="PackagesChar"/>
        </w:rPr>
        <w:t>rowData</w:t>
      </w:r>
      <w:proofErr w:type="spellEnd"/>
      <w:r w:rsidRPr="007550C6">
        <w:rPr>
          <w:rStyle w:val="PackagesChar"/>
        </w:rPr>
        <w:t>()</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80086">
        <w:trPr>
          <w:trHeight w:val="1295"/>
        </w:trPr>
        <w:tc>
          <w:tcPr>
            <w:tcW w:w="9350" w:type="dxa"/>
          </w:tcPr>
          <w:p w14:paraId="7BDC072D" w14:textId="77777777" w:rsidR="005D7692" w:rsidRPr="00E80086" w:rsidRDefault="005D7692" w:rsidP="00E80086">
            <w:pPr>
              <w:pStyle w:val="CitTitle"/>
            </w:pPr>
            <w:bookmarkStart w:id="37" w:name="_Ref87445575"/>
            <w:bookmarkStart w:id="38" w:name="_Toc87454341"/>
            <w:r w:rsidRPr="00E80086">
              <w:t xml:space="preserve">Figure </w:t>
            </w:r>
            <w:r w:rsidRPr="00E80086">
              <w:fldChar w:fldCharType="begin"/>
            </w:r>
            <w:r w:rsidRPr="00E80086">
              <w:instrText xml:space="preserve"> SEQ Figure \* ARABIC </w:instrText>
            </w:r>
            <w:r w:rsidRPr="00E80086">
              <w:fldChar w:fldCharType="separate"/>
            </w:r>
            <w:r w:rsidRPr="00E80086">
              <w:t>2</w:t>
            </w:r>
            <w:r w:rsidRPr="00E80086">
              <w:fldChar w:fldCharType="end"/>
            </w:r>
            <w:bookmarkEnd w:id="37"/>
            <w:r w:rsidRPr="00E80086">
              <w:t xml:space="preserve">. Structure of the </w:t>
            </w:r>
            <w:proofErr w:type="spellStart"/>
            <w:r w:rsidRPr="00E80086">
              <w:rPr>
                <w:rStyle w:val="PackagesChar"/>
              </w:rPr>
              <w:t>scMethrix</w:t>
            </w:r>
            <w:proofErr w:type="spellEnd"/>
            <w:r w:rsidRPr="00E80086">
              <w:t xml:space="preserve"> class.</w:t>
            </w:r>
            <w:bookmarkEnd w:id="38"/>
          </w:p>
          <w:p w14:paraId="430C4A39" w14:textId="5A10E4AA" w:rsidR="005D7692" w:rsidRPr="00351557" w:rsidRDefault="005D7692" w:rsidP="00351557">
            <w:pPr>
              <w:pStyle w:val="CitText"/>
              <w:rPr>
                <w:rStyle w:val="SubtleEmphasis"/>
                <w:b w:val="0"/>
                <w:bCs w:val="0"/>
              </w:rPr>
            </w:pPr>
            <w:r w:rsidRPr="00E80086">
              <w:rPr>
                <w:rStyle w:val="SubtleEmphasis"/>
                <w:b w:val="0"/>
                <w:bCs w:val="0"/>
              </w:rPr>
              <w:t xml:space="preserve">Multiple containers are present in the </w:t>
            </w:r>
            <w:proofErr w:type="spellStart"/>
            <w:r w:rsidRPr="00E80086">
              <w:rPr>
                <w:rStyle w:val="PackagesChar"/>
              </w:rPr>
              <w:t>scMethrix</w:t>
            </w:r>
            <w:proofErr w:type="spellEnd"/>
            <w:r w:rsidRPr="00E80086">
              <w:rPr>
                <w:rStyle w:val="SubtleEmphasis"/>
                <w:b w:val="0"/>
                <w:bCs w:val="0"/>
              </w:rPr>
              <w:t xml:space="preserve"> object to store data from single cell methylation experiments. </w:t>
            </w:r>
            <w:r w:rsidR="00E80086" w:rsidRPr="00E80086">
              <w:rPr>
                <w:rStyle w:val="SubtleEmphasis"/>
                <w:b w:val="0"/>
                <w:bCs w:val="0"/>
              </w:rPr>
              <w:t xml:space="preserve">Genomic loci for CpGs are stored as </w:t>
            </w:r>
            <w:proofErr w:type="spellStart"/>
            <w:r w:rsidR="00E80086" w:rsidRPr="00E80086">
              <w:rPr>
                <w:rStyle w:val="PackagesChar"/>
              </w:rPr>
              <w:t>GenomicRanges</w:t>
            </w:r>
            <w:proofErr w:type="spellEnd"/>
            <w:r w:rsidR="00E80086" w:rsidRPr="00E80086">
              <w:rPr>
                <w:rStyle w:val="SubtleEmphasis"/>
                <w:b w:val="0"/>
                <w:bCs w:val="0"/>
              </w:rPr>
              <w:t xml:space="preserve"> </w:t>
            </w:r>
            <w:r w:rsidR="00E80086">
              <w:rPr>
                <w:rStyle w:val="SubtleEmphasis"/>
                <w:b w:val="0"/>
                <w:bCs w:val="0"/>
              </w:rPr>
              <w:t xml:space="preserve">in </w:t>
            </w:r>
            <w:proofErr w:type="spellStart"/>
            <w:proofErr w:type="gramStart"/>
            <w:r w:rsidR="00E80086" w:rsidRPr="00E80086">
              <w:rPr>
                <w:rStyle w:val="PackagesChar"/>
              </w:rPr>
              <w:t>rowData</w:t>
            </w:r>
            <w:proofErr w:type="spellEnd"/>
            <w:r w:rsidR="00E80086" w:rsidRPr="00E80086">
              <w:rPr>
                <w:rStyle w:val="PackagesChar"/>
              </w:rPr>
              <w:t>(</w:t>
            </w:r>
            <w:proofErr w:type="gramEnd"/>
            <w:r w:rsidR="00E80086" w:rsidRPr="00E80086">
              <w:rPr>
                <w:rStyle w:val="PackagesChar"/>
              </w:rPr>
              <w:t>)</w:t>
            </w:r>
            <w:r w:rsidR="00B41792">
              <w:rPr>
                <w:rStyle w:val="PackagesChar"/>
              </w:rPr>
              <w:t>.</w:t>
            </w:r>
            <w:r w:rsidR="00E80086" w:rsidRPr="00E80086">
              <w:rPr>
                <w:rStyle w:val="SubtleEmphasis"/>
                <w:b w:val="0"/>
                <w:bCs w:val="0"/>
              </w:rPr>
              <w:t xml:space="preserve"> The rows and columns of each </w:t>
            </w:r>
            <w:proofErr w:type="gramStart"/>
            <w:r w:rsidR="00E80086" w:rsidRPr="00B41792">
              <w:rPr>
                <w:rStyle w:val="PackagesChar"/>
              </w:rPr>
              <w:t>assay(</w:t>
            </w:r>
            <w:proofErr w:type="gramEnd"/>
            <w:r w:rsidR="00E80086" w:rsidRPr="00B41792">
              <w:rPr>
                <w:rStyle w:val="PackagesChar"/>
              </w:rPr>
              <w:t>)</w:t>
            </w:r>
            <w:r w:rsidR="00E80086" w:rsidRPr="00E80086">
              <w:rPr>
                <w:rStyle w:val="SubtleEmphasis"/>
                <w:b w:val="0"/>
                <w:bCs w:val="0"/>
              </w:rPr>
              <w:t xml:space="preserve"> represent each CpG and sample, respectively. </w:t>
            </w:r>
            <w:r w:rsidR="00B41792">
              <w:rPr>
                <w:rStyle w:val="SubtleEmphasis"/>
                <w:b w:val="0"/>
                <w:bCs w:val="0"/>
              </w:rPr>
              <w:t>S</w:t>
            </w:r>
            <w:r w:rsidR="00B41792" w:rsidRPr="00E80086">
              <w:rPr>
                <w:rStyle w:val="SubtleEmphasis"/>
                <w:b w:val="0"/>
                <w:bCs w:val="0"/>
              </w:rPr>
              <w:t xml:space="preserve">ample information is stored </w:t>
            </w:r>
            <w:r w:rsidR="00B41792">
              <w:rPr>
                <w:rStyle w:val="SubtleEmphasis"/>
                <w:b w:val="0"/>
                <w:bCs w:val="0"/>
              </w:rPr>
              <w:t xml:space="preserve">as a </w:t>
            </w:r>
            <w:proofErr w:type="spellStart"/>
            <w:proofErr w:type="gramStart"/>
            <w:r w:rsidR="00B41792" w:rsidRPr="00B41792">
              <w:rPr>
                <w:rStyle w:val="PackagesChar"/>
              </w:rPr>
              <w:t>data.frame</w:t>
            </w:r>
            <w:proofErr w:type="spellEnd"/>
            <w:proofErr w:type="gramEnd"/>
            <w:r w:rsidR="00B41792">
              <w:rPr>
                <w:rStyle w:val="SubtleEmphasis"/>
                <w:b w:val="0"/>
                <w:bCs w:val="0"/>
              </w:rPr>
              <w:t xml:space="preserve"> in</w:t>
            </w:r>
            <w:r w:rsidR="00B41792" w:rsidRPr="00E80086">
              <w:rPr>
                <w:rStyle w:val="SubtleEmphasis"/>
                <w:b w:val="0"/>
                <w:bCs w:val="0"/>
              </w:rPr>
              <w:t xml:space="preserve"> </w:t>
            </w:r>
            <w:proofErr w:type="spellStart"/>
            <w:r w:rsidR="00B41792" w:rsidRPr="00B41792">
              <w:rPr>
                <w:rStyle w:val="PackagesChar"/>
              </w:rPr>
              <w:t>colData</w:t>
            </w:r>
            <w:proofErr w:type="spellEnd"/>
            <w:r w:rsidR="00B41792" w:rsidRPr="00B41792">
              <w:rPr>
                <w:rStyle w:val="PackagesChar"/>
              </w:rPr>
              <w:t>()</w:t>
            </w:r>
            <w:r w:rsidR="00B41792" w:rsidRPr="00351557">
              <w:t>,</w:t>
            </w:r>
            <w:r w:rsidR="00351557">
              <w:t xml:space="preserve"> </w:t>
            </w:r>
            <w:r w:rsidR="00B41792" w:rsidRPr="00B41792">
              <w:t>as is</w:t>
            </w:r>
            <w:r w:rsidR="00B41792">
              <w:t xml:space="preserve"> the</w:t>
            </w:r>
            <w:r w:rsidR="00B41792" w:rsidRPr="00B41792">
              <w:t xml:space="preserve"> </w:t>
            </w:r>
            <w:r w:rsidR="00B41792">
              <w:t>d</w:t>
            </w:r>
            <w:r w:rsidRPr="00B41792">
              <w:t xml:space="preserve">imensionality reduction data stored in </w:t>
            </w:r>
            <w:proofErr w:type="spellStart"/>
            <w:r w:rsidRPr="00B41792">
              <w:rPr>
                <w:rStyle w:val="PackagesChar"/>
              </w:rPr>
              <w:t>reducedDims</w:t>
            </w:r>
            <w:proofErr w:type="spellEnd"/>
            <w:r w:rsidRPr="00B41792">
              <w:rPr>
                <w:rStyle w:val="PackagesChar"/>
              </w:rPr>
              <w:t>()</w:t>
            </w:r>
            <w:r w:rsidR="00351557" w:rsidRPr="00351557">
              <w:t>.</w:t>
            </w:r>
            <w:r w:rsidR="00351557">
              <w:t xml:space="preserve"> The green and blue colored bands</w:t>
            </w:r>
            <w:r w:rsidR="009D0AEC">
              <w:t xml:space="preserve"> among each component</w:t>
            </w:r>
            <w:r w:rsidR="00351557">
              <w:t xml:space="preserve"> indicate</w:t>
            </w:r>
            <w:r w:rsidR="009D0AEC">
              <w:t xml:space="preserve">s </w:t>
            </w:r>
            <w:r w:rsidR="00351557">
              <w:t>CpGs and samples, respectively.</w:t>
            </w:r>
            <w:r w:rsidR="00F9490A">
              <w:t xml:space="preserve"> </w:t>
            </w:r>
            <w:r w:rsidR="007D484C">
              <w:t>For synchronicity, each CpG and sample in assays must have a corresponding match among the row and column metadata.</w:t>
            </w:r>
          </w:p>
        </w:tc>
      </w:tr>
    </w:tbl>
    <w:p w14:paraId="0E741E9A" w14:textId="77777777" w:rsidR="005D7692" w:rsidRDefault="005D7692" w:rsidP="005D7692">
      <w:pPr>
        <w:jc w:val="both"/>
        <w:rPr>
          <w:b/>
          <w:bCs/>
          <w:lang w:val="en-US"/>
        </w:rPr>
      </w:pPr>
    </w:p>
    <w:p w14:paraId="17C6A52F" w14:textId="77777777" w:rsidR="005D7692" w:rsidRPr="007550C6" w:rsidRDefault="005D7692" w:rsidP="005D7692">
      <w:pPr>
        <w:jc w:val="both"/>
        <w:rPr>
          <w:lang w:val="en-US"/>
        </w:rPr>
      </w:pPr>
      <w:r w:rsidRPr="007550C6">
        <w:rPr>
          <w:b/>
          <w:bCs/>
          <w:lang w:val="en-US"/>
        </w:rPr>
        <w:t xml:space="preserve">Collapsing: </w:t>
      </w:r>
      <w:r w:rsidRPr="007550C6">
        <w:rPr>
          <w:lang w:val="en-US"/>
        </w:rPr>
        <w:t xml:space="preserve">Samples can be collapsed via a specified </w:t>
      </w:r>
      <w:proofErr w:type="spellStart"/>
      <w:r w:rsidRPr="007550C6">
        <w:rPr>
          <w:rStyle w:val="PackagesChar"/>
        </w:rPr>
        <w:t>colData</w:t>
      </w:r>
      <w:proofErr w:type="spellEnd"/>
      <w:r w:rsidRPr="007550C6">
        <w:rPr>
          <w:rStyle w:val="PackagesChar"/>
        </w:rPr>
        <w:t>()</w:t>
      </w:r>
      <w:r w:rsidRPr="007550C6">
        <w:rPr>
          <w:lang w:val="en-US"/>
        </w:rPr>
        <w:t xml:space="preserve"> column. Typically, this column would be given by the user during </w:t>
      </w:r>
      <w:proofErr w:type="spellStart"/>
      <w:r w:rsidRPr="007550C6">
        <w:rPr>
          <w:rStyle w:val="PackagesChar"/>
        </w:rPr>
        <w:t>read_beds</w:t>
      </w:r>
      <w:proofErr w:type="spellEnd"/>
      <w:r w:rsidRPr="007550C6">
        <w:rPr>
          <w:rStyle w:val="PackagesChar"/>
        </w:rPr>
        <w:t>()</w:t>
      </w:r>
      <w:r w:rsidRPr="007550C6">
        <w:rPr>
          <w:lang w:val="en-US"/>
        </w:rPr>
        <w:t xml:space="preserve"> from some type of external sorting (e.g., from a cell identification assay) or after clustering (see below). Like binning, mean or sum is used by default for calculations, but an arbitrary function can also be used. As well, </w:t>
      </w:r>
      <w:proofErr w:type="spellStart"/>
      <w:r w:rsidRPr="007550C6">
        <w:rPr>
          <w:rStyle w:val="PackagesChar"/>
        </w:rPr>
        <w:t>colData</w:t>
      </w:r>
      <w:proofErr w:type="spellEnd"/>
      <w:r w:rsidRPr="007550C6">
        <w:rPr>
          <w:rStyle w:val="PackagesChar"/>
        </w:rPr>
        <w:t>()</w:t>
      </w:r>
      <w:r w:rsidRPr="007550C6">
        <w:rPr>
          <w:lang w:val="en-US"/>
        </w:rPr>
        <w:t xml:space="preserve"> can capture the names of samples in each collapsed group.</w:t>
      </w:r>
    </w:p>
    <w:p w14:paraId="3ABBA822" w14:textId="2971D100" w:rsidR="005D7692" w:rsidRPr="007550C6" w:rsidRDefault="005D7692" w:rsidP="005D7692">
      <w:pPr>
        <w:jc w:val="both"/>
        <w:rPr>
          <w:lang w:val="en-US"/>
        </w:rPr>
      </w:pPr>
      <w:r w:rsidRPr="007550C6">
        <w:rPr>
          <w:b/>
          <w:bCs/>
          <w:lang w:val="en-US"/>
        </w:rPr>
        <w:t>Imputation:</w:t>
      </w:r>
      <w:r w:rsidRPr="007550C6">
        <w:rPr>
          <w:lang w:val="en-US"/>
        </w:rPr>
        <w:t xml:space="preserve"> Due to the sparsity of single cell data, imputation is typically used to fill the gaps after binning or collapsing. This package contains three methods of imputation: k-nearest-neighbor (</w:t>
      </w:r>
      <w:proofErr w:type="spellStart"/>
      <w:r w:rsidRPr="007550C6">
        <w:rPr>
          <w:lang w:val="en-US"/>
        </w:rPr>
        <w:t>kNN</w:t>
      </w:r>
      <w:proofErr w:type="spellEnd"/>
      <w:r w:rsidRPr="007550C6">
        <w:rPr>
          <w:lang w:val="en-US"/>
        </w:rPr>
        <w:t xml:space="preserve">; via </w:t>
      </w:r>
      <w:r w:rsidRPr="007550C6">
        <w:rPr>
          <w:rStyle w:val="PackagesChar"/>
        </w:rPr>
        <w:t>impute</w:t>
      </w:r>
      <w:r w:rsidRPr="007550C6">
        <w:rPr>
          <w:lang w:val="en-US"/>
        </w:rPr>
        <w:fldChar w:fldCharType="begin"/>
      </w:r>
      <w:r w:rsidR="00E805BD">
        <w:rPr>
          <w:lang w:val="en-US"/>
        </w:rPr>
        <w:instrText xml:space="preserve"> ADDIN ZOTERO_ITEM CSL_CITATION {"citationID":"izwOmWor","properties":{"formattedCitation":"\\super 112\\nosupersub{}","plainCitation":"112","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2</w:t>
      </w:r>
      <w:r w:rsidRPr="007550C6">
        <w:rPr>
          <w:lang w:val="en-US"/>
        </w:rPr>
        <w:fldChar w:fldCharType="end"/>
      </w:r>
      <w:r w:rsidRPr="007550C6">
        <w:rPr>
          <w:lang w:val="en-US"/>
        </w:rPr>
        <w:t>), iterative principal component analysis (</w:t>
      </w:r>
      <w:proofErr w:type="spellStart"/>
      <w:r w:rsidRPr="007550C6">
        <w:rPr>
          <w:lang w:val="en-US"/>
        </w:rPr>
        <w:t>iPCA</w:t>
      </w:r>
      <w:proofErr w:type="spellEnd"/>
      <w:r w:rsidRPr="007550C6">
        <w:rPr>
          <w:lang w:val="en-US"/>
        </w:rPr>
        <w:t xml:space="preserve">; via </w:t>
      </w:r>
      <w:proofErr w:type="spellStart"/>
      <w:r w:rsidRPr="007550C6">
        <w:rPr>
          <w:rStyle w:val="PackagesChar"/>
        </w:rPr>
        <w:t>missMDA</w:t>
      </w:r>
      <w:proofErr w:type="spellEnd"/>
      <w:r w:rsidRPr="007550C6">
        <w:rPr>
          <w:lang w:val="en-US"/>
        </w:rPr>
        <w:fldChar w:fldCharType="begin"/>
      </w:r>
      <w:r w:rsidR="00E805BD">
        <w:rPr>
          <w:lang w:val="en-US"/>
        </w:rPr>
        <w:instrText xml:space="preserve"> ADDIN ZOTERO_ITEM CSL_CITATION {"citationID":"Dh4rNbIj","properties":{"formattedCitation":"\\super 113\\nosupersub{}","plainCitation":"113","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3</w:t>
      </w:r>
      <w:r w:rsidRPr="007550C6">
        <w:rPr>
          <w:lang w:val="en-US"/>
        </w:rPr>
        <w:fldChar w:fldCharType="end"/>
      </w:r>
      <w:r w:rsidRPr="007550C6">
        <w:rPr>
          <w:lang w:val="en-US"/>
        </w:rPr>
        <w:t xml:space="preserve">), and random forest (RF; via </w:t>
      </w:r>
      <w:proofErr w:type="spellStart"/>
      <w:r w:rsidRPr="007550C6">
        <w:rPr>
          <w:rStyle w:val="PackagesChar"/>
        </w:rPr>
        <w:t>missForest</w:t>
      </w:r>
      <w:proofErr w:type="spellEnd"/>
      <w:r w:rsidRPr="007550C6">
        <w:rPr>
          <w:lang w:val="en-US"/>
        </w:rPr>
        <w:fldChar w:fldCharType="begin"/>
      </w:r>
      <w:r w:rsidR="00E805BD">
        <w:rPr>
          <w:lang w:val="en-US"/>
        </w:rPr>
        <w:instrText xml:space="preserve"> ADDIN ZOTERO_ITEM CSL_CITATION {"citationID":"4KGxZ8ZI","properties":{"formattedCitation":"\\super 114\\nosupersub{}","plainCitation":"114","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4</w:t>
      </w:r>
      <w:r w:rsidRPr="007550C6">
        <w:rPr>
          <w:lang w:val="en-US"/>
        </w:rPr>
        <w:fldChar w:fldCharType="end"/>
      </w:r>
      <w:r w:rsidRPr="007550C6">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3456BDC9"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 xml:space="preserve">and </w:t>
      </w:r>
      <w:proofErr w:type="spellStart"/>
      <w:r>
        <w:rPr>
          <w:lang w:val="en-US"/>
        </w:rPr>
        <w:t>M</w:t>
      </w:r>
      <w:r w:rsidRPr="00080E54">
        <w:rPr>
          <w:lang w:val="en-US"/>
        </w:rPr>
        <w:t>inkowski</w:t>
      </w:r>
      <w:proofErr w:type="spellEnd"/>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proofErr w:type="spellStart"/>
      <w:r w:rsidRPr="007550C6">
        <w:rPr>
          <w:rStyle w:val="PackagesChar"/>
        </w:rPr>
        <w:t>biodist</w:t>
      </w:r>
      <w:proofErr w:type="spellEnd"/>
      <w:r>
        <w:rPr>
          <w:lang w:val="en-US"/>
        </w:rPr>
        <w:fldChar w:fldCharType="begin"/>
      </w:r>
      <w:r w:rsidR="00E805BD">
        <w:rPr>
          <w:lang w:val="en-US"/>
        </w:rPr>
        <w:instrText xml:space="preserve"> ADDIN ZOTERO_ITEM CSL_CITATION {"citationID":"TTfKva7a","properties":{"formattedCitation":"\\super 115\\nosupersub{}","plainCitation":"115","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15</w:t>
      </w:r>
      <w:r>
        <w:rPr>
          <w:lang w:val="en-US"/>
        </w:rPr>
        <w:fldChar w:fldCharType="end"/>
      </w:r>
      <w:r>
        <w:rPr>
          <w:lang w:val="en-US"/>
        </w:rPr>
        <w:t xml:space="preserve">). Using this metric, clusters can be generated via hierarchy or partitions (via base R), as well as model-based clustering (via </w:t>
      </w:r>
      <w:proofErr w:type="spellStart"/>
      <w:r w:rsidRPr="007550C6">
        <w:rPr>
          <w:rStyle w:val="PackagesChar"/>
        </w:rPr>
        <w:t>mclust</w:t>
      </w:r>
      <w:proofErr w:type="spellEnd"/>
      <w:r>
        <w:rPr>
          <w:lang w:val="en-US"/>
        </w:rPr>
        <w:fldChar w:fldCharType="begin"/>
      </w:r>
      <w:r w:rsidR="00E805BD">
        <w:rPr>
          <w:lang w:val="en-US"/>
        </w:rPr>
        <w:instrText xml:space="preserve"> ADDIN ZOTERO_ITEM CSL_CITATION {"citationID":"UzNEG1hm","properties":{"formattedCitation":"\\super 116\\nosupersub{}","plainCitation":"116","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16</w:t>
      </w:r>
      <w:r>
        <w:rPr>
          <w:lang w:val="en-US"/>
        </w:rPr>
        <w:fldChar w:fldCharType="end"/>
      </w:r>
      <w:r>
        <w:rPr>
          <w:lang w:val="en-US"/>
        </w:rPr>
        <w:t>). Other clustering algorithms and distance metrics can be used via arbitrary function.</w:t>
      </w:r>
      <w:r w:rsidR="004D4ED1">
        <w:rPr>
          <w:lang w:val="en-US"/>
        </w:rPr>
        <w:t xml:space="preserve"> The discovered clusters will be stored in </w:t>
      </w:r>
      <w:proofErr w:type="spellStart"/>
      <w:r w:rsidR="004D4ED1" w:rsidRPr="004D4ED1">
        <w:rPr>
          <w:rStyle w:val="PackagesChar"/>
        </w:rPr>
        <w:t>colData</w:t>
      </w:r>
      <w:proofErr w:type="spellEnd"/>
      <w:r w:rsidR="004D4ED1" w:rsidRPr="004D4ED1">
        <w:rPr>
          <w:rStyle w:val="PackagesChar"/>
        </w:rPr>
        <w:t>()</w:t>
      </w:r>
      <w:r w:rsidR="004D4ED1">
        <w:rPr>
          <w:lang w:val="en-US"/>
        </w:rPr>
        <w:t>.</w:t>
      </w:r>
    </w:p>
    <w:p w14:paraId="19C48868" w14:textId="0912D6C1" w:rsidR="005D7692" w:rsidRPr="007550C6" w:rsidRDefault="005D7692" w:rsidP="005D7692">
      <w:pPr>
        <w:jc w:val="both"/>
        <w:rPr>
          <w:lang w:val="en-US"/>
        </w:rPr>
      </w:pPr>
      <w:r w:rsidRPr="007550C6">
        <w:rPr>
          <w:b/>
          <w:bCs/>
          <w:lang w:val="en-US"/>
        </w:rPr>
        <w:t>Dimensionality reduction:</w:t>
      </w:r>
      <w:r w:rsidRPr="007550C6">
        <w:rPr>
          <w:lang w:val="en-US"/>
        </w:rPr>
        <w:t xml:space="preserve"> For plotting and clustering visualization, dimensionality must be reduced. Using the </w:t>
      </w:r>
      <w:proofErr w:type="spellStart"/>
      <w:r w:rsidRPr="007550C6">
        <w:rPr>
          <w:rStyle w:val="PackagesChar"/>
        </w:rPr>
        <w:t>dim_red_scMethrix</w:t>
      </w:r>
      <w:proofErr w:type="spellEnd"/>
      <w:r w:rsidRPr="007550C6">
        <w:rPr>
          <w:rStyle w:val="PackagesChar"/>
        </w:rPr>
        <w:t>()</w:t>
      </w:r>
      <w:r w:rsidRPr="007550C6">
        <w:rPr>
          <w:lang w:val="en-US"/>
        </w:rPr>
        <w:t xml:space="preserve"> function, reduction can be done by </w:t>
      </w:r>
      <w:r w:rsidRPr="007550C6">
        <w:t>PCA</w:t>
      </w:r>
      <w:r w:rsidRPr="007550C6">
        <w:rPr>
          <w:lang w:val="en-US"/>
        </w:rPr>
        <w:t xml:space="preserve"> (</w:t>
      </w:r>
      <w:r w:rsidR="007550C6" w:rsidRPr="007550C6">
        <w:rPr>
          <w:rStyle w:val="PackagesChar"/>
        </w:rPr>
        <w:t>stats</w:t>
      </w:r>
      <w:r w:rsidRPr="007550C6">
        <w:rPr>
          <w:lang w:val="en-US"/>
        </w:rPr>
        <w:t xml:space="preserve">), uniform manifold approximation and projection (UMAP; via </w:t>
      </w:r>
      <w:proofErr w:type="spellStart"/>
      <w:r w:rsidRPr="007550C6">
        <w:rPr>
          <w:rStyle w:val="PackagesChar"/>
        </w:rPr>
        <w:t>umap</w:t>
      </w:r>
      <w:proofErr w:type="spellEnd"/>
      <w:r w:rsidRPr="007550C6">
        <w:rPr>
          <w:lang w:val="en-US"/>
        </w:rPr>
        <w:fldChar w:fldCharType="begin"/>
      </w:r>
      <w:r w:rsidR="00E805BD">
        <w:rPr>
          <w:lang w:val="en-US"/>
        </w:rPr>
        <w:instrText xml:space="preserve"> ADDIN ZOTERO_ITEM CSL_CITATION {"citationID":"YI6e35Su","properties":{"formattedCitation":"\\super 117\\nosupersub{}","plainCitation":"117","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7</w:t>
      </w:r>
      <w:r w:rsidRPr="007550C6">
        <w:rPr>
          <w:lang w:val="en-US"/>
        </w:rPr>
        <w:fldChar w:fldCharType="end"/>
      </w:r>
      <w:r w:rsidRPr="007550C6">
        <w:rPr>
          <w:lang w:val="en-US"/>
        </w:rPr>
        <w:t>), or t-distributed stochastic neighbor embedding (</w:t>
      </w:r>
      <w:proofErr w:type="spellStart"/>
      <w:r w:rsidRPr="007550C6">
        <w:rPr>
          <w:lang w:val="en-US"/>
        </w:rPr>
        <w:t>tSNE</w:t>
      </w:r>
      <w:proofErr w:type="spellEnd"/>
      <w:r w:rsidRPr="007550C6">
        <w:rPr>
          <w:lang w:val="en-US"/>
        </w:rPr>
        <w:t xml:space="preserve">; </w:t>
      </w:r>
      <w:r w:rsidRPr="007550C6">
        <w:rPr>
          <w:lang w:val="en-US"/>
        </w:rPr>
        <w:lastRenderedPageBreak/>
        <w:t xml:space="preserve">via </w:t>
      </w:r>
      <w:proofErr w:type="spellStart"/>
      <w:r w:rsidRPr="007550C6">
        <w:rPr>
          <w:rStyle w:val="PackagesChar"/>
        </w:rPr>
        <w:t>tsne</w:t>
      </w:r>
      <w:proofErr w:type="spellEnd"/>
      <w:r w:rsidRPr="007550C6">
        <w:rPr>
          <w:lang w:val="en-US"/>
        </w:rPr>
        <w:fldChar w:fldCharType="begin"/>
      </w:r>
      <w:r w:rsidR="00E805BD">
        <w:rPr>
          <w:lang w:val="en-US"/>
        </w:rPr>
        <w:instrText xml:space="preserve"> ADDIN ZOTERO_ITEM CSL_CITATION {"citationID":"kD0TgdZx","properties":{"formattedCitation":"\\super 118\\nosupersub{}","plainCitation":"118","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8</w:t>
      </w:r>
      <w:r w:rsidRPr="007550C6">
        <w:rPr>
          <w:lang w:val="en-US"/>
        </w:rPr>
        <w:fldChar w:fldCharType="end"/>
      </w:r>
      <w:r w:rsidRPr="007550C6">
        <w:rPr>
          <w:lang w:val="en-US"/>
        </w:rPr>
        <w:t xml:space="preserve">). The number of CpGs to use can be either by highest variance or randomly chosen. This data is stored in the experiment object for later plotting under </w:t>
      </w:r>
      <w:proofErr w:type="spellStart"/>
      <w:r w:rsidRPr="007550C6">
        <w:rPr>
          <w:rStyle w:val="PackagesChar"/>
        </w:rPr>
        <w:t>reduced_dims</w:t>
      </w:r>
      <w:proofErr w:type="spellEnd"/>
      <w:r w:rsidRPr="007550C6">
        <w:rPr>
          <w:rStyle w:val="PackagesChar"/>
        </w:rPr>
        <w:t>()</w:t>
      </w:r>
      <w:r w:rsidRPr="007550C6">
        <w:rPr>
          <w:lang w:val="en-US"/>
        </w:rPr>
        <w:t>.</w:t>
      </w:r>
    </w:p>
    <w:p w14:paraId="23B1CD48" w14:textId="411AC9D0" w:rsidR="005D7692" w:rsidRDefault="005D7692" w:rsidP="005D7692">
      <w:pPr>
        <w:jc w:val="both"/>
        <w:rPr>
          <w:lang w:val="en-US"/>
        </w:rPr>
      </w:pPr>
      <w:r w:rsidRPr="0096066E">
        <w:rPr>
          <w:b/>
          <w:bCs/>
          <w:lang w:val="en-US"/>
        </w:rPr>
        <w:t>Transformation:</w:t>
      </w:r>
      <w:r>
        <w:rPr>
          <w:lang w:val="en-US"/>
        </w:rPr>
        <w:t xml:space="preserve">  Further operations to each data point can be done directly on assays. A</w:t>
      </w:r>
      <w:r w:rsidR="00CA4487">
        <w:rPr>
          <w:lang w:val="en-US"/>
        </w:rPr>
        <w:t xml:space="preserve">n assay can be transformed using </w:t>
      </w:r>
      <w:r>
        <w:rPr>
          <w:lang w:val="en-US"/>
        </w:rPr>
        <w:t xml:space="preserve">some arbitrary function, such as the included </w:t>
      </w:r>
      <w:r w:rsidRPr="007550C6">
        <w:rPr>
          <w:rStyle w:val="PackagesChar"/>
        </w:rPr>
        <w:t>binarize()</w:t>
      </w:r>
      <w:r w:rsidR="005536E2">
        <w:rPr>
          <w:rStyle w:val="PackagesChar"/>
        </w:rPr>
        <w:t xml:space="preserve"> </w:t>
      </w:r>
      <w:r>
        <w:rPr>
          <w:lang w:val="en-US"/>
        </w:rPr>
        <w:t>function</w:t>
      </w:r>
      <w:r w:rsidR="005536E2">
        <w:rPr>
          <w:lang w:val="en-US"/>
        </w:rPr>
        <w:t xml:space="preserve"> or any user-defined vectorized function</w:t>
      </w:r>
      <w:r>
        <w:rPr>
          <w:lang w:val="en-US"/>
        </w:rPr>
        <w:t xml:space="preserve">, and </w:t>
      </w:r>
      <w:r w:rsidR="00B77093">
        <w:rPr>
          <w:lang w:val="en-US"/>
        </w:rPr>
        <w:t xml:space="preserve">then </w:t>
      </w:r>
      <w:r>
        <w:rPr>
          <w:lang w:val="en-US"/>
        </w:rPr>
        <w:t>stored in the experiment object</w:t>
      </w:r>
      <w:r w:rsidR="00B94E3F">
        <w:rPr>
          <w:lang w:val="en-US"/>
        </w:rPr>
        <w:t xml:space="preserve"> as a new assay</w:t>
      </w:r>
      <w:r>
        <w:rPr>
          <w:lang w:val="en-US"/>
        </w:rPr>
        <w:t>.</w:t>
      </w:r>
      <w:r w:rsidR="00EC3213">
        <w:rPr>
          <w:lang w:val="en-US"/>
        </w:rPr>
        <w:t xml:space="preserve"> </w:t>
      </w:r>
      <w:r>
        <w:rPr>
          <w:lang w:val="en-US"/>
        </w:rPr>
        <w:t xml:space="preserve"> Unneeded assays, excluding the score matrix, can easily be removed from the </w:t>
      </w:r>
      <w:proofErr w:type="spellStart"/>
      <w:r w:rsidRPr="007550C6">
        <w:rPr>
          <w:rStyle w:val="PackagesChar"/>
        </w:rPr>
        <w:t>scMethrix</w:t>
      </w:r>
      <w:proofErr w:type="spellEnd"/>
      <w:r>
        <w:rPr>
          <w:lang w:val="en-US"/>
        </w:rPr>
        <w:t xml:space="preserve"> object. </w:t>
      </w:r>
      <w:r w:rsidR="006B4199">
        <w:rPr>
          <w:lang w:val="en-US"/>
        </w:rPr>
        <w:t xml:space="preserve">The </w:t>
      </w:r>
      <w:proofErr w:type="spellStart"/>
      <w:r w:rsidR="006B4199" w:rsidRPr="00445B23">
        <w:rPr>
          <w:rStyle w:val="PackagesChar"/>
        </w:rPr>
        <w:t>add_assay</w:t>
      </w:r>
      <w:proofErr w:type="spellEnd"/>
      <w:r w:rsidR="006B4199" w:rsidRPr="00445B23">
        <w:rPr>
          <w:rStyle w:val="PackagesChar"/>
        </w:rPr>
        <w:t>()</w:t>
      </w:r>
      <w:r w:rsidR="006B4199">
        <w:rPr>
          <w:lang w:val="en-US"/>
        </w:rPr>
        <w:t xml:space="preserve"> function will </w:t>
      </w:r>
      <w:r w:rsidR="004B5FDA">
        <w:rPr>
          <w:lang w:val="en-US"/>
        </w:rPr>
        <w:t>perform validation checks of the input assay</w:t>
      </w:r>
      <w:r w:rsidR="009D0711">
        <w:rPr>
          <w:lang w:val="en-US"/>
        </w:rPr>
        <w:t xml:space="preserve"> format</w:t>
      </w:r>
      <w:r w:rsidR="004B5FDA">
        <w:rPr>
          <w:lang w:val="en-US"/>
        </w:rPr>
        <w:t xml:space="preserve"> as compared to using a </w:t>
      </w:r>
      <w:r w:rsidR="006B4199">
        <w:rPr>
          <w:lang w:val="en-US"/>
        </w:rPr>
        <w:t>d</w:t>
      </w:r>
      <w:proofErr w:type="spellStart"/>
      <w:r w:rsidR="006B4199" w:rsidRPr="006B4199">
        <w:t>irect</w:t>
      </w:r>
      <w:proofErr w:type="spellEnd"/>
      <w:r w:rsidR="006B4199" w:rsidRPr="006B4199">
        <w:t xml:space="preserve"> assignment operation.</w:t>
      </w:r>
    </w:p>
    <w:p w14:paraId="771D1247" w14:textId="6D16485C" w:rsidR="005D7692" w:rsidRDefault="005D7692" w:rsidP="005D7692">
      <w:pPr>
        <w:jc w:val="both"/>
        <w:rPr>
          <w:lang w:val="en-US"/>
        </w:rPr>
      </w:pPr>
      <w:r w:rsidRPr="00E95142">
        <w:rPr>
          <w:b/>
          <w:bCs/>
          <w:lang w:val="en-US"/>
        </w:rPr>
        <w:t>Visualization:</w:t>
      </w:r>
      <w:r>
        <w:rPr>
          <w:lang w:val="en-US"/>
        </w:rPr>
        <w:t xml:space="preserve"> Using </w:t>
      </w:r>
      <w:r w:rsidRPr="00C34242">
        <w:rPr>
          <w:rStyle w:val="PackagesChar"/>
        </w:rPr>
        <w:t>ggplot2</w:t>
      </w:r>
      <w:r>
        <w:rPr>
          <w:i/>
          <w:iCs/>
          <w:lang w:val="en-US"/>
        </w:rPr>
        <w:fldChar w:fldCharType="begin"/>
      </w:r>
      <w:r w:rsidR="00E805BD">
        <w:rPr>
          <w:i/>
          <w:iCs/>
          <w:lang w:val="en-US"/>
        </w:rPr>
        <w:instrText xml:space="preserve"> ADDIN ZOTERO_ITEM CSL_CITATION {"citationID":"SFB0W4PX","properties":{"formattedCitation":"\\super 119\\nosupersub{}","plainCitation":"119","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E805BD" w:rsidRPr="00E805BD">
        <w:rPr>
          <w:rFonts w:ascii="Calibri" w:hAnsi="Calibri" w:cs="Calibri"/>
          <w:szCs w:val="24"/>
          <w:vertAlign w:val="superscript"/>
        </w:rPr>
        <w:t>119</w:t>
      </w:r>
      <w:r>
        <w:rPr>
          <w:i/>
          <w:iCs/>
          <w:lang w:val="en-US"/>
        </w:rPr>
        <w:fldChar w:fldCharType="end"/>
      </w:r>
      <w:r>
        <w:rPr>
          <w:lang w:val="en-US"/>
        </w:rPr>
        <w:t xml:space="preserve">, dataset characteristics can be plotted, including </w:t>
      </w:r>
      <w:r w:rsidR="000962AC">
        <w:rPr>
          <w:lang w:val="en-US"/>
        </w:rPr>
        <w:t>methylation</w:t>
      </w:r>
      <w:r w:rsidR="002E303E">
        <w:rPr>
          <w:lang w:val="en-US"/>
        </w:rPr>
        <w:t>/</w:t>
      </w:r>
      <w:r>
        <w:rPr>
          <w:lang w:val="en-US"/>
        </w:rPr>
        <w:t>coverage (</w:t>
      </w:r>
      <w:proofErr w:type="spellStart"/>
      <w:r w:rsidRPr="007550C6">
        <w:rPr>
          <w:rStyle w:val="PackagesChar"/>
        </w:rPr>
        <w:t>plot_violin</w:t>
      </w:r>
      <w:proofErr w:type="spellEnd"/>
      <w:r w:rsidRPr="007550C6">
        <w:rPr>
          <w:rStyle w:val="PackagesChar"/>
        </w:rPr>
        <w:t>()</w:t>
      </w:r>
      <w:r>
        <w:rPr>
          <w:lang w:val="en-US"/>
        </w:rPr>
        <w:t xml:space="preserve">, </w:t>
      </w:r>
      <w:proofErr w:type="spellStart"/>
      <w:r w:rsidRPr="007550C6">
        <w:rPr>
          <w:rStyle w:val="PackagesChar"/>
        </w:rPr>
        <w:t>plot_density</w:t>
      </w:r>
      <w:proofErr w:type="spellEnd"/>
      <w:r w:rsidRPr="007550C6">
        <w:rPr>
          <w:rStyle w:val="PackagesChar"/>
        </w:rPr>
        <w:t>()</w:t>
      </w:r>
      <w:r>
        <w:rPr>
          <w:lang w:val="en-US"/>
        </w:rPr>
        <w:t xml:space="preserve">, </w:t>
      </w:r>
      <w:proofErr w:type="spellStart"/>
      <w:r w:rsidRPr="007550C6">
        <w:rPr>
          <w:rStyle w:val="PackagesChar"/>
        </w:rPr>
        <w:t>plot_coverage</w:t>
      </w:r>
      <w:proofErr w:type="spellEnd"/>
      <w:r w:rsidRPr="007550C6">
        <w:rPr>
          <w:rStyle w:val="PackagesChar"/>
        </w:rPr>
        <w:t>()</w:t>
      </w:r>
      <w:r>
        <w:rPr>
          <w:lang w:val="en-US"/>
        </w:rPr>
        <w:t>)</w:t>
      </w:r>
      <w:r w:rsidR="00EF19EA">
        <w:rPr>
          <w:lang w:val="en-US"/>
        </w:rPr>
        <w:t>,</w:t>
      </w:r>
      <w:r>
        <w:rPr>
          <w:lang w:val="en-US"/>
        </w:rPr>
        <w:t xml:space="preserve"> quality control (</w:t>
      </w:r>
      <w:proofErr w:type="spellStart"/>
      <w:r w:rsidRPr="007550C6">
        <w:rPr>
          <w:rStyle w:val="PackagesChar"/>
        </w:rPr>
        <w:t>plot_sparsity</w:t>
      </w:r>
      <w:proofErr w:type="spellEnd"/>
      <w:r w:rsidRPr="007550C6">
        <w:rPr>
          <w:rStyle w:val="PackagesChar"/>
        </w:rPr>
        <w:t>()</w:t>
      </w:r>
      <w:r>
        <w:rPr>
          <w:lang w:val="en-US"/>
        </w:rPr>
        <w:t xml:space="preserve">, </w:t>
      </w:r>
      <w:proofErr w:type="spellStart"/>
      <w:r w:rsidRPr="007550C6">
        <w:rPr>
          <w:rStyle w:val="PackagesChar"/>
        </w:rPr>
        <w:t>plot_stats</w:t>
      </w:r>
      <w:proofErr w:type="spellEnd"/>
      <w:r w:rsidRPr="007550C6">
        <w:rPr>
          <w:rStyle w:val="PackagesChar"/>
        </w:rPr>
        <w:t>()</w:t>
      </w:r>
      <w:r>
        <w:rPr>
          <w:lang w:val="en-US"/>
        </w:rPr>
        <w:t>)</w:t>
      </w:r>
      <w:r w:rsidR="00EF19EA">
        <w:rPr>
          <w:lang w:val="en-US"/>
        </w:rPr>
        <w:t>,</w:t>
      </w:r>
      <w:r>
        <w:rPr>
          <w:lang w:val="en-US"/>
        </w:rPr>
        <w:t xml:space="preserve"> as well as </w:t>
      </w:r>
      <w:r w:rsidR="00023195">
        <w:rPr>
          <w:lang w:val="en-US"/>
        </w:rPr>
        <w:t xml:space="preserve">previously performed </w:t>
      </w:r>
      <w:r>
        <w:rPr>
          <w:lang w:val="en-US"/>
        </w:rPr>
        <w:t>dimensionality reduction</w:t>
      </w:r>
      <w:r w:rsidR="00023195">
        <w:rPr>
          <w:lang w:val="en-US"/>
        </w:rPr>
        <w:t>s</w:t>
      </w:r>
      <w:r w:rsidR="003B5905">
        <w:rPr>
          <w:lang w:val="en-US"/>
        </w:rPr>
        <w:t xml:space="preserve"> </w:t>
      </w:r>
      <w:r>
        <w:rPr>
          <w:lang w:val="en-US"/>
        </w:rPr>
        <w:t>(</w:t>
      </w:r>
      <w:proofErr w:type="spellStart"/>
      <w:r w:rsidRPr="007550C6">
        <w:rPr>
          <w:rStyle w:val="PackagesChar"/>
        </w:rPr>
        <w:t>plot_dim_red</w:t>
      </w:r>
      <w:proofErr w:type="spellEnd"/>
      <w:r w:rsidRPr="007550C6">
        <w:rPr>
          <w:rStyle w:val="PackagesChar"/>
        </w:rPr>
        <w:t>()</w:t>
      </w:r>
      <w:r w:rsidRPr="00D659C3">
        <w:rPr>
          <w:lang w:val="en-US"/>
        </w:rPr>
        <w:t>)</w:t>
      </w:r>
      <w:r>
        <w:rPr>
          <w:lang w:val="en-US"/>
        </w:rPr>
        <w:t xml:space="preserve">. Shape or color of data points can be specified using </w:t>
      </w:r>
      <w:proofErr w:type="spellStart"/>
      <w:r w:rsidRPr="007550C6">
        <w:rPr>
          <w:rStyle w:val="PackagesChar"/>
        </w:rPr>
        <w:t>colData</w:t>
      </w:r>
      <w:proofErr w:type="spellEnd"/>
      <w:r w:rsidRPr="007550C6">
        <w:rPr>
          <w:rStyle w:val="PackagesChar"/>
        </w:rPr>
        <w:t>()</w:t>
      </w:r>
      <w:r>
        <w:rPr>
          <w:lang w:val="en-US"/>
        </w:rPr>
        <w:t xml:space="preserve"> derived from clustering or previous user input.</w:t>
      </w:r>
      <w:r w:rsidR="00C43899">
        <w:rPr>
          <w:lang w:val="en-US"/>
        </w:rPr>
        <w:t xml:space="preserve"> </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9704A0F" w:rsidR="005D7692" w:rsidRDefault="005D7692" w:rsidP="00C74317">
            <w:pPr>
              <w:pStyle w:val="CitTitle"/>
            </w:pPr>
            <w:bookmarkStart w:id="39" w:name="_Ref87451890"/>
            <w:bookmarkStart w:id="40" w:name="_Toc87454342"/>
            <w:r w:rsidRPr="005F30D8">
              <w:t xml:space="preserve">Figure </w:t>
            </w:r>
            <w:r w:rsidRPr="005F30D8">
              <w:fldChar w:fldCharType="begin"/>
            </w:r>
            <w:r w:rsidRPr="005F30D8">
              <w:instrText xml:space="preserve"> SEQ Figure \* ARABIC </w:instrText>
            </w:r>
            <w:r w:rsidRPr="005F30D8">
              <w:fldChar w:fldCharType="separate"/>
            </w:r>
            <w:r w:rsidRPr="005F30D8">
              <w:rPr>
                <w:noProof/>
              </w:rPr>
              <w:t>3</w:t>
            </w:r>
            <w:r w:rsidRPr="005F30D8">
              <w:fldChar w:fldCharType="end"/>
            </w:r>
            <w:bookmarkEnd w:id="39"/>
            <w:r w:rsidRPr="005F30D8">
              <w:t xml:space="preserve">.  Workflow for analyzing single-cell data with </w:t>
            </w:r>
            <w:proofErr w:type="spellStart"/>
            <w:r w:rsidRPr="005F30D8">
              <w:t>scMethrix</w:t>
            </w:r>
            <w:proofErr w:type="spellEnd"/>
            <w:r w:rsidRPr="005F30D8">
              <w:t>.</w:t>
            </w:r>
            <w:bookmarkEnd w:id="40"/>
          </w:p>
          <w:p w14:paraId="63D61AD5" w14:textId="44D1365F" w:rsidR="00C74317" w:rsidRPr="00C74317" w:rsidRDefault="00C74317" w:rsidP="00C74317">
            <w:pPr>
              <w:pStyle w:val="CitText"/>
            </w:pPr>
            <w:r>
              <w:t xml:space="preserve">This </w:t>
            </w:r>
            <w:proofErr w:type="gramStart"/>
            <w:r>
              <w:t>describe</w:t>
            </w:r>
            <w:proofErr w:type="gramEnd"/>
            <w:r>
              <w:t xml:space="preserve"> the basic workflow progress</w:t>
            </w:r>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30FAA542" w:rsidR="005D7692" w:rsidRDefault="0016584D" w:rsidP="0016584D">
      <w:pPr>
        <w:pStyle w:val="Heading3"/>
        <w:rPr>
          <w:lang w:val="en-US"/>
        </w:rPr>
      </w:pPr>
      <w:bookmarkStart w:id="41" w:name="_Toc88849753"/>
      <w:r>
        <w:rPr>
          <w:lang w:val="en-US"/>
        </w:rPr>
        <w:lastRenderedPageBreak/>
        <w:t>Additional Features</w:t>
      </w:r>
      <w:bookmarkEnd w:id="41"/>
    </w:p>
    <w:p w14:paraId="1AA2A9A6" w14:textId="460ED3A5" w:rsidR="0016584D" w:rsidRDefault="0016584D" w:rsidP="0016584D">
      <w:pPr>
        <w:rPr>
          <w:lang w:val="en-US"/>
        </w:rPr>
      </w:pPr>
      <w:r w:rsidRPr="00897EDC">
        <w:rPr>
          <w:b/>
          <w:bCs/>
          <w:lang w:val="en-US"/>
        </w:rPr>
        <w:t xml:space="preserve">Input validation: </w:t>
      </w:r>
      <w:r w:rsidR="002803D4">
        <w:rPr>
          <w:lang w:val="en-US"/>
        </w:rPr>
        <w:t xml:space="preserve">A robust functionality for argument checking was implemented. </w:t>
      </w:r>
      <w:r w:rsidR="00A979F8">
        <w:rPr>
          <w:lang w:val="en-US"/>
        </w:rPr>
        <w:t>This supports type- or  value-checking</w:t>
      </w:r>
      <w:r w:rsidR="000015D3">
        <w:rPr>
          <w:lang w:val="en-US"/>
        </w:rPr>
        <w:t xml:space="preserve"> where multiple comparisons can be made in a single function. P</w:t>
      </w:r>
      <w:r w:rsidR="00A979F8">
        <w:rPr>
          <w:lang w:val="en-US"/>
        </w:rPr>
        <w:t>artial argument matching</w:t>
      </w:r>
      <w:r w:rsidR="000015D3">
        <w:rPr>
          <w:lang w:val="en-US"/>
        </w:rPr>
        <w:t xml:space="preserve"> for strings is enabled for all functions without affecting downstream functions. </w:t>
      </w:r>
      <w:r w:rsidR="004C2440">
        <w:rPr>
          <w:lang w:val="en-US"/>
        </w:rPr>
        <w:t>Other functions for checking experiment or assay existence, and available threads for parallelization are also implemented. Each of these functions has a verbose error message which indicates the particular variable that has violated a condition as well as displays what the correct conditions are.</w:t>
      </w:r>
    </w:p>
    <w:p w14:paraId="7858C21E" w14:textId="474D2259" w:rsidR="0016584D" w:rsidRDefault="0016584D" w:rsidP="0016584D">
      <w:pPr>
        <w:rPr>
          <w:lang w:val="en-US"/>
        </w:rPr>
      </w:pPr>
      <w:r w:rsidRPr="00650FF8">
        <w:rPr>
          <w:b/>
          <w:bCs/>
          <w:lang w:val="en-US"/>
        </w:rPr>
        <w:t xml:space="preserve">Enhanced save function: </w:t>
      </w:r>
      <w:r>
        <w:rPr>
          <w:lang w:val="en-US"/>
        </w:rPr>
        <w:t xml:space="preserve">By default, HDF5 experiments are saved into a specified folder in two files: </w:t>
      </w:r>
      <w:r w:rsidRPr="00DE6A15">
        <w:rPr>
          <w:rStyle w:val="PackagesChar"/>
        </w:rPr>
        <w:t>assays.h5</w:t>
      </w:r>
      <w:r>
        <w:rPr>
          <w:lang w:val="en-US"/>
        </w:rPr>
        <w:t xml:space="preserve"> and </w:t>
      </w:r>
      <w:proofErr w:type="spellStart"/>
      <w:r w:rsidRPr="00DE6A15">
        <w:rPr>
          <w:rStyle w:val="PackagesChar"/>
        </w:rPr>
        <w:t>se.rds</w:t>
      </w:r>
      <w:proofErr w:type="spellEnd"/>
      <w:r>
        <w:rPr>
          <w:lang w:val="en-US"/>
        </w:rPr>
        <w:t xml:space="preserve">. These filenames are hardcoded into </w:t>
      </w:r>
      <w:r w:rsidRPr="0016584D">
        <w:rPr>
          <w:rStyle w:val="PackagesChar"/>
        </w:rPr>
        <w:t>HDF5Array</w:t>
      </w:r>
      <w:r w:rsidRPr="0016584D">
        <w:t xml:space="preserve"> objects</w:t>
      </w:r>
      <w:r>
        <w:rPr>
          <w:lang w:val="en-US"/>
        </w:rPr>
        <w:t>. As well, all contents of the specified save folder will automatically be deleted during saving.</w:t>
      </w:r>
      <w:r w:rsidR="00650FF8">
        <w:rPr>
          <w:lang w:val="en-US"/>
        </w:rPr>
        <w:t xml:space="preserve"> The </w:t>
      </w:r>
      <w:proofErr w:type="spellStart"/>
      <w:r w:rsidR="00650FF8" w:rsidRPr="00650FF8">
        <w:rPr>
          <w:rStyle w:val="PackagesChar"/>
        </w:rPr>
        <w:t>save_scMethrix</w:t>
      </w:r>
      <w:proofErr w:type="spellEnd"/>
      <w:r w:rsidR="00650FF8" w:rsidRPr="00650FF8">
        <w:rPr>
          <w:rStyle w:val="PackagesChar"/>
        </w:rPr>
        <w:t>()</w:t>
      </w:r>
      <w:r w:rsidR="00650FF8">
        <w:rPr>
          <w:lang w:val="en-US"/>
        </w:rPr>
        <w:t xml:space="preserve"> function wraps the default save function, adding support for custom file names, as well as removing the auto-deletion of contents in the save folder. </w:t>
      </w:r>
      <w:r w:rsidR="00CB4FE6">
        <w:rPr>
          <w:lang w:val="en-US"/>
        </w:rPr>
        <w:t>This function also allows saving of i</w:t>
      </w:r>
      <w:r w:rsidR="00650FF8">
        <w:rPr>
          <w:lang w:val="en-US"/>
        </w:rPr>
        <w:t xml:space="preserve">n-memory </w:t>
      </w:r>
      <w:proofErr w:type="spellStart"/>
      <w:r w:rsidR="00650FF8">
        <w:rPr>
          <w:lang w:val="en-US"/>
        </w:rPr>
        <w:t>scMethrix</w:t>
      </w:r>
      <w:proofErr w:type="spellEnd"/>
      <w:r w:rsidR="00650FF8">
        <w:rPr>
          <w:lang w:val="en-US"/>
        </w:rPr>
        <w:t xml:space="preserve"> objects</w:t>
      </w:r>
      <w:r w:rsidR="00CB4FE6">
        <w:rPr>
          <w:lang w:val="en-US"/>
        </w:rPr>
        <w:t>, and these will be stored as .RDS files.</w:t>
      </w:r>
    </w:p>
    <w:p w14:paraId="3EE21F59" w14:textId="2F8385AB" w:rsidR="00D5498C" w:rsidRDefault="00681AF6" w:rsidP="00D5498C">
      <w:pPr>
        <w:rPr>
          <w:lang w:val="en-US"/>
        </w:rPr>
      </w:pPr>
      <w:r w:rsidRPr="00F06CC8">
        <w:rPr>
          <w:b/>
          <w:bCs/>
          <w:lang w:val="en-US"/>
        </w:rPr>
        <w:t xml:space="preserve">Convenience functions: </w:t>
      </w:r>
      <w:r>
        <w:rPr>
          <w:lang w:val="en-US"/>
        </w:rPr>
        <w:t>Numerous accessory functions were implemented to increase ease-of-use.</w:t>
      </w:r>
      <w:r w:rsidR="00B97834">
        <w:rPr>
          <w:lang w:val="en-US"/>
        </w:rPr>
        <w:t xml:space="preserve"> </w:t>
      </w:r>
      <w:proofErr w:type="spellStart"/>
      <w:r w:rsidR="00B97834" w:rsidRPr="00B97834">
        <w:rPr>
          <w:rStyle w:val="PackagesChar"/>
        </w:rPr>
        <w:t>GenomicRanges</w:t>
      </w:r>
      <w:proofErr w:type="spellEnd"/>
      <w:r w:rsidR="00695205">
        <w:rPr>
          <w:rStyle w:val="PackagesChar"/>
        </w:rPr>
        <w:t>,</w:t>
      </w:r>
      <w:r w:rsidR="00B97834">
        <w:rPr>
          <w:lang w:val="en-US"/>
        </w:rPr>
        <w:t xml:space="preserve"> </w:t>
      </w:r>
      <w:r w:rsidR="00A03D65">
        <w:rPr>
          <w:lang w:val="en-US"/>
        </w:rPr>
        <w:t xml:space="preserve">and the equivalent </w:t>
      </w:r>
      <w:proofErr w:type="spellStart"/>
      <w:r w:rsidR="00A03D65" w:rsidRPr="00A03D65">
        <w:rPr>
          <w:rStyle w:val="PackagesChar"/>
        </w:rPr>
        <w:t>data.table</w:t>
      </w:r>
      <w:proofErr w:type="spellEnd"/>
      <w:r w:rsidR="00A03D65" w:rsidRPr="00A03D65">
        <w:rPr>
          <w:lang w:val="en-US"/>
        </w:rPr>
        <w:t xml:space="preserve"> </w:t>
      </w:r>
      <w:r w:rsidR="00A03D65">
        <w:rPr>
          <w:lang w:val="en-US"/>
        </w:rPr>
        <w:t xml:space="preserve">objects </w:t>
      </w:r>
      <w:r w:rsidR="00695205">
        <w:rPr>
          <w:lang w:val="en-US"/>
        </w:rPr>
        <w:t xml:space="preserve">via automatic casting, </w:t>
      </w:r>
      <w:r w:rsidR="00B97834">
        <w:rPr>
          <w:lang w:val="en-US"/>
        </w:rPr>
        <w:t>hav</w:t>
      </w:r>
      <w:r w:rsidR="00A03D65">
        <w:rPr>
          <w:lang w:val="en-US"/>
        </w:rPr>
        <w:t>e</w:t>
      </w:r>
      <w:r w:rsidR="00B97834">
        <w:rPr>
          <w:lang w:val="en-US"/>
        </w:rPr>
        <w:t xml:space="preserve"> additional options for splitting, </w:t>
      </w:r>
      <w:proofErr w:type="spellStart"/>
      <w:r w:rsidR="00B97834">
        <w:rPr>
          <w:lang w:val="en-US"/>
        </w:rPr>
        <w:t>subsetting</w:t>
      </w:r>
      <w:proofErr w:type="spellEnd"/>
      <w:r w:rsidR="00B97834">
        <w:rPr>
          <w:lang w:val="en-US"/>
        </w:rPr>
        <w:t>, and creating windows. A</w:t>
      </w:r>
      <w:r w:rsidR="00D5498C">
        <w:rPr>
          <w:lang w:val="en-US"/>
        </w:rPr>
        <w:t xml:space="preserve"> simple stopwatch-like system was added to track</w:t>
      </w:r>
      <w:r w:rsidR="006A523E">
        <w:rPr>
          <w:lang w:val="en-US"/>
        </w:rPr>
        <w:t xml:space="preserve"> multiple</w:t>
      </w:r>
      <w:r w:rsidR="00D5498C">
        <w:rPr>
          <w:lang w:val="en-US"/>
        </w:rPr>
        <w:t xml:space="preserve"> function running times</w:t>
      </w:r>
      <w:r w:rsidR="006A523E">
        <w:rPr>
          <w:lang w:val="en-US"/>
        </w:rPr>
        <w:t xml:space="preserve"> at once</w:t>
      </w:r>
      <w:r w:rsidR="00D5498C">
        <w:rPr>
          <w:lang w:val="en-US"/>
        </w:rPr>
        <w:t>.</w:t>
      </w:r>
      <w:r w:rsidR="006A523E">
        <w:rPr>
          <w:lang w:val="en-US"/>
        </w:rPr>
        <w:t xml:space="preserve"> </w:t>
      </w:r>
    </w:p>
    <w:p w14:paraId="45D2293A" w14:textId="3765AB1D" w:rsidR="00217AEB" w:rsidRDefault="00710546" w:rsidP="00D5498C">
      <w:pPr>
        <w:pStyle w:val="Heading3"/>
        <w:rPr>
          <w:lang w:val="en-US"/>
        </w:rPr>
      </w:pPr>
      <w:bookmarkStart w:id="42" w:name="_Toc88849754"/>
      <w:r>
        <w:rPr>
          <w:lang w:val="en-US"/>
        </w:rPr>
        <w:t>Performance</w:t>
      </w:r>
      <w:bookmarkEnd w:id="42"/>
    </w:p>
    <w:p w14:paraId="6139380F" w14:textId="29EDF5F5" w:rsidR="00733EEF" w:rsidRPr="004053C6" w:rsidRDefault="00E36575" w:rsidP="005206DF">
      <w:pPr>
        <w:jc w:val="both"/>
        <w:rPr>
          <w:b/>
          <w:bCs/>
          <w:lang w:val="en-US"/>
        </w:rPr>
      </w:pPr>
      <w:r w:rsidRPr="004053C6">
        <w:rPr>
          <w:b/>
          <w:bCs/>
          <w:lang w:val="en-US"/>
        </w:rPr>
        <w:t xml:space="preserve">Batch processing: </w:t>
      </w:r>
      <w:r w:rsidR="007A4571" w:rsidRPr="007A4571">
        <w:rPr>
          <w:lang w:val="en-US"/>
        </w:rPr>
        <w:t xml:space="preserve">To </w:t>
      </w:r>
      <w:r w:rsidR="007A4571">
        <w:rPr>
          <w:lang w:val="en-US"/>
        </w:rPr>
        <w:t>prevent memory overflows, functions that require significant memory</w:t>
      </w:r>
      <w:r w:rsidR="00EE5233">
        <w:rPr>
          <w:lang w:val="en-US"/>
        </w:rPr>
        <w:t xml:space="preserve"> can be processed in batches. </w:t>
      </w:r>
    </w:p>
    <w:p w14:paraId="2BDD08B0" w14:textId="19EFD582" w:rsidR="00CF17E9" w:rsidRDefault="008543AB" w:rsidP="005206DF">
      <w:pPr>
        <w:jc w:val="both"/>
        <w:rPr>
          <w:lang w:val="en-US"/>
        </w:rPr>
      </w:pPr>
      <w:r w:rsidRPr="00B957EB">
        <w:rPr>
          <w:b/>
          <w:bCs/>
          <w:lang w:val="en-US"/>
        </w:rPr>
        <w:t>Parallelization:</w:t>
      </w:r>
      <w:r>
        <w:rPr>
          <w:lang w:val="en-US"/>
        </w:rPr>
        <w:t xml:space="preserve"> Many of the functions used in </w:t>
      </w:r>
      <w:proofErr w:type="spellStart"/>
      <w:r w:rsidRPr="00D74406">
        <w:rPr>
          <w:rStyle w:val="PackagesChar"/>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7550C6">
        <w:rPr>
          <w:rStyle w:val="PackagesChar"/>
        </w:rPr>
        <w:t>paralle</w:t>
      </w:r>
      <w:r w:rsidR="00FE148A">
        <w:rPr>
          <w:rStyle w:val="PackagesChar"/>
        </w:rPr>
        <w:t>l</w:t>
      </w:r>
      <w:r w:rsidR="00FE148A" w:rsidRPr="00261077">
        <w:rPr>
          <w:vertAlign w:val="superscript"/>
        </w:rPr>
        <w:fldChar w:fldCharType="begin"/>
      </w:r>
      <w:r w:rsidR="00E805BD">
        <w:rPr>
          <w:vertAlign w:val="superscript"/>
        </w:rPr>
        <w:instrText xml:space="preserve"> ADDIN ZOTERO_ITEM CSL_CITATION {"citationID":"5amQ3Swu","properties":{"formattedCitation":"\\super 120\\nosupersub{}","plainCitation":"120","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schema":"https://github.com/citation-style-language/schema/raw/master/csl-citation.json"} </w:instrText>
      </w:r>
      <w:r w:rsidR="00FE148A" w:rsidRPr="00261077">
        <w:rPr>
          <w:vertAlign w:val="superscript"/>
        </w:rPr>
        <w:fldChar w:fldCharType="separate"/>
      </w:r>
      <w:r w:rsidR="00E805BD" w:rsidRPr="00E805BD">
        <w:rPr>
          <w:rFonts w:ascii="Calibri" w:hAnsi="Calibri" w:cs="Calibri"/>
          <w:szCs w:val="24"/>
          <w:vertAlign w:val="superscript"/>
        </w:rPr>
        <w:t>120</w:t>
      </w:r>
      <w:r w:rsidR="00FE148A" w:rsidRPr="00261077">
        <w:rPr>
          <w:vertAlign w:val="superscript"/>
        </w:rPr>
        <w:fldChar w:fldCharType="end"/>
      </w:r>
      <w:r w:rsidR="00FE148A">
        <w:rPr>
          <w:rStyle w:val="PackagesChar"/>
        </w:rPr>
        <w:t xml:space="preserve"> </w:t>
      </w:r>
      <w:r w:rsidR="00173516">
        <w:rPr>
          <w:lang w:val="en-US"/>
        </w:rPr>
        <w:t xml:space="preserve">and </w:t>
      </w:r>
      <w:proofErr w:type="spellStart"/>
      <w:r w:rsidR="00173516" w:rsidRPr="00D74406">
        <w:rPr>
          <w:rStyle w:val="PackagesChar"/>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E805BD">
        <w:rPr>
          <w:lang w:val="en-US"/>
        </w:rPr>
        <w:instrText xml:space="preserve"> ADDIN ZOTERO_ITEM CSL_CITATION {"citationID":"BUgSioiH","properties":{"formattedCitation":"\\super 121\\nosupersub{}","plainCitation":"121","noteIndex":0},"citationItems":[{"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E805BD" w:rsidRPr="00E805BD">
        <w:rPr>
          <w:rFonts w:ascii="Calibri" w:hAnsi="Calibri" w:cs="Calibri"/>
          <w:szCs w:val="24"/>
          <w:vertAlign w:val="superscript"/>
        </w:rPr>
        <w:t>121</w:t>
      </w:r>
      <w:r w:rsidR="0045131A">
        <w:rPr>
          <w:lang w:val="en-US"/>
        </w:rPr>
        <w:fldChar w:fldCharType="end"/>
      </w:r>
      <w:r w:rsidR="0045131A">
        <w:rPr>
          <w:lang w:val="en-US"/>
        </w:rPr>
        <w:t>, both Windows and Unix-based systems are supported.</w:t>
      </w:r>
      <w:r w:rsidR="00093F2B">
        <w:rPr>
          <w:lang w:val="en-US"/>
        </w:rPr>
        <w:t xml:space="preserve"> See </w:t>
      </w:r>
      <w:r w:rsidR="00DA6031">
        <w:rPr>
          <w:lang w:val="en-US"/>
        </w:rPr>
        <w:t xml:space="preserve">sample </w:t>
      </w:r>
      <w:r w:rsidR="00093F2B">
        <w:rPr>
          <w:lang w:val="en-US"/>
        </w:rPr>
        <w:t xml:space="preserve">runtimes </w:t>
      </w:r>
      <w:r w:rsidR="00DA6031">
        <w:rPr>
          <w:lang w:val="en-US"/>
        </w:rPr>
        <w:t>in</w:t>
      </w:r>
      <w:r w:rsidR="00093F2B">
        <w:rPr>
          <w:lang w:val="en-US"/>
        </w:rPr>
        <w:t xml:space="preserve">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4E9EC5F7" w14:textId="535E8384" w:rsidR="0092338B" w:rsidRDefault="00EA1866" w:rsidP="00EA1866">
      <w:pPr>
        <w:pStyle w:val="Heading3"/>
        <w:rPr>
          <w:lang w:val="en-US"/>
        </w:rPr>
      </w:pPr>
      <w:bookmarkStart w:id="43" w:name="_Toc88849755"/>
      <w:r>
        <w:rPr>
          <w:lang w:val="en-US"/>
        </w:rPr>
        <w:t>Validation</w:t>
      </w:r>
      <w:bookmarkEnd w:id="43"/>
    </w:p>
    <w:p w14:paraId="486159A9" w14:textId="10268017" w:rsidR="001F1678" w:rsidRDefault="00EA1866" w:rsidP="00EA1866">
      <w:pPr>
        <w:rPr>
          <w:lang w:val="en-US"/>
        </w:rPr>
      </w:pPr>
      <w:r>
        <w:rPr>
          <w:lang w:val="en-US"/>
        </w:rPr>
        <w:t xml:space="preserve">To show simple functionality of the package, a small </w:t>
      </w:r>
      <w:r w:rsidR="005F42B5">
        <w:rPr>
          <w:lang w:val="en-US"/>
        </w:rPr>
        <w:t xml:space="preserve">example </w:t>
      </w:r>
      <w:r>
        <w:rPr>
          <w:lang w:val="en-US"/>
        </w:rPr>
        <w:t xml:space="preserve">experiment was created from </w:t>
      </w:r>
      <w:r w:rsidRPr="00EA1866">
        <w:rPr>
          <w:lang w:val="en-US"/>
        </w:rPr>
        <w:t>GSE56879</w:t>
      </w:r>
      <w:r>
        <w:rPr>
          <w:lang w:val="en-US"/>
        </w:rPr>
        <w:fldChar w:fldCharType="begin"/>
      </w:r>
      <w:r w:rsidR="00E805BD">
        <w:rPr>
          <w:lang w:val="en-US"/>
        </w:rPr>
        <w:instrText xml:space="preserve"> ADDIN ZOTERO_ITEM CSL_CITATION {"citationID":"FcRWFCZL","properties":{"formattedCitation":"\\super 88\\nosupersub{}","plainCitation":"8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88</w:t>
      </w:r>
      <w:r>
        <w:rPr>
          <w:lang w:val="en-US"/>
        </w:rPr>
        <w:fldChar w:fldCharType="end"/>
      </w:r>
      <w:r>
        <w:rPr>
          <w:lang w:val="en-US"/>
        </w:rPr>
        <w:t>.</w:t>
      </w:r>
      <w:r w:rsidR="00DC5810">
        <w:rPr>
          <w:lang w:val="en-US"/>
        </w:rPr>
        <w:t xml:space="preserve"> </w:t>
      </w:r>
      <w:r w:rsidR="0022683B">
        <w:rPr>
          <w:lang w:val="en-US"/>
        </w:rPr>
        <w:t>From this</w:t>
      </w:r>
      <w:r w:rsidR="005F42B5">
        <w:rPr>
          <w:lang w:val="en-US"/>
        </w:rPr>
        <w:t>,</w:t>
      </w:r>
      <w:r w:rsidR="0022683B">
        <w:rPr>
          <w:lang w:val="en-US"/>
        </w:rPr>
        <w:t xml:space="preserve"> </w:t>
      </w:r>
      <w:r w:rsidR="005F42B5">
        <w:rPr>
          <w:lang w:val="en-US"/>
        </w:rPr>
        <w:t xml:space="preserve">twelve samples were obtained, consisting of </w:t>
      </w:r>
      <w:r w:rsidR="005F42B5" w:rsidRPr="005F42B5">
        <w:rPr>
          <w:lang w:val="en-US"/>
        </w:rPr>
        <w:t>MII oocytes</w:t>
      </w:r>
      <w:r w:rsidR="005F42B5">
        <w:rPr>
          <w:lang w:val="en-US"/>
        </w:rPr>
        <w:t xml:space="preserve"> that were cultured in either </w:t>
      </w:r>
      <w:r w:rsidR="005F42B5" w:rsidRPr="005F42B5">
        <w:rPr>
          <w:lang w:val="en-US"/>
        </w:rPr>
        <w:t>serum</w:t>
      </w:r>
      <w:r w:rsidR="001511E8">
        <w:rPr>
          <w:lang w:val="en-US"/>
        </w:rPr>
        <w:t>/</w:t>
      </w:r>
      <w:r w:rsidR="001511E8" w:rsidRPr="001511E8">
        <w:rPr>
          <w:lang w:val="en-US"/>
        </w:rPr>
        <w:t xml:space="preserve"> </w:t>
      </w:r>
      <w:r w:rsidR="001511E8">
        <w:rPr>
          <w:lang w:val="en-US"/>
        </w:rPr>
        <w:t>l</w:t>
      </w:r>
      <w:r w:rsidR="001511E8" w:rsidRPr="001511E8">
        <w:rPr>
          <w:lang w:val="en-US"/>
        </w:rPr>
        <w:t>eukemia inhibitory factor</w:t>
      </w:r>
      <w:r w:rsidR="001511E8">
        <w:rPr>
          <w:lang w:val="en-US"/>
        </w:rPr>
        <w:t xml:space="preserve"> (LIF)</w:t>
      </w:r>
      <w:r w:rsidR="005F42B5" w:rsidRPr="005F42B5">
        <w:rPr>
          <w:lang w:val="en-US"/>
        </w:rPr>
        <w:t xml:space="preserve"> </w:t>
      </w:r>
      <w:r w:rsidR="005F42B5">
        <w:rPr>
          <w:lang w:val="en-US"/>
        </w:rPr>
        <w:t xml:space="preserve">or </w:t>
      </w:r>
      <w:r w:rsidR="001511E8">
        <w:rPr>
          <w:lang w:val="en-US"/>
        </w:rPr>
        <w:t>2i/LIF.</w:t>
      </w:r>
      <w:r w:rsidR="00647ACB">
        <w:rPr>
          <w:lang w:val="en-US"/>
        </w:rPr>
        <w:t xml:space="preserve"> </w:t>
      </w:r>
      <w:r w:rsidR="00B3291B">
        <w:rPr>
          <w:lang w:val="en-US"/>
        </w:rPr>
        <w:t>The goal is to determine any difference in methylation due to the culture medium.</w:t>
      </w:r>
    </w:p>
    <w:p w14:paraId="6BE841C8" w14:textId="21AD9E76" w:rsidR="00EA1866" w:rsidRDefault="001F1678" w:rsidP="00EA1866">
      <w:pPr>
        <w:rPr>
          <w:lang w:val="en-US"/>
        </w:rPr>
      </w:pPr>
      <w:r>
        <w:rPr>
          <w:lang w:val="en-US"/>
        </w:rPr>
        <w:t xml:space="preserve">These cells were imported into </w:t>
      </w:r>
      <w:proofErr w:type="spellStart"/>
      <w:r w:rsidRPr="001F1678">
        <w:rPr>
          <w:rStyle w:val="PackagesChar"/>
        </w:rPr>
        <w:t>scMethrix</w:t>
      </w:r>
      <w:proofErr w:type="spellEnd"/>
      <w:r>
        <w:rPr>
          <w:lang w:val="en-US"/>
        </w:rPr>
        <w:t xml:space="preserve"> as an in-memory experiment due the lower number of samples. </w:t>
      </w:r>
      <w:r w:rsidR="000962AC">
        <w:rPr>
          <w:lang w:val="en-US"/>
        </w:rPr>
        <w:t xml:space="preserve">First, the </w:t>
      </w:r>
      <w:r w:rsidR="001F6ABD">
        <w:rPr>
          <w:lang w:val="en-US"/>
        </w:rPr>
        <w:t xml:space="preserve">methylation and coverage data </w:t>
      </w:r>
      <w:r w:rsidR="0021637F">
        <w:rPr>
          <w:lang w:val="en-US"/>
        </w:rPr>
        <w:t>were</w:t>
      </w:r>
      <w:r w:rsidR="001F6ABD">
        <w:rPr>
          <w:lang w:val="en-US"/>
        </w:rPr>
        <w:t xml:space="preserve"> plotted to identify an</w:t>
      </w:r>
      <w:r w:rsidR="0021637F">
        <w:rPr>
          <w:lang w:val="en-US"/>
        </w:rPr>
        <w:t>y</w:t>
      </w:r>
      <w:r w:rsidR="001F6ABD">
        <w:rPr>
          <w:lang w:val="en-US"/>
        </w:rPr>
        <w:t xml:space="preserve"> irregularities</w:t>
      </w:r>
      <w:r w:rsidR="0021637F">
        <w:rPr>
          <w:lang w:val="en-US"/>
        </w:rPr>
        <w:t xml:space="preserve"> such as non-bimodal </w:t>
      </w:r>
      <w:r w:rsidR="0021637F">
        <w:rPr>
          <w:rFonts w:cstheme="minorHAnsi"/>
          <w:lang w:val="en-US"/>
        </w:rPr>
        <w:t>β</w:t>
      </w:r>
      <w:r w:rsidR="0021637F">
        <w:rPr>
          <w:lang w:val="en-US"/>
        </w:rPr>
        <w:t>-density or too-high coverage</w:t>
      </w:r>
      <w:r w:rsidR="001F6ABD">
        <w:rPr>
          <w:lang w:val="en-US"/>
        </w:rPr>
        <w:t>.</w:t>
      </w:r>
      <w:r w:rsidR="00FC12B3">
        <w:rPr>
          <w:lang w:val="en-US"/>
        </w:rPr>
        <w:t xml:space="preserve"> Second, statistics were generated across samples, CpGs, and chromosomes.</w:t>
      </w:r>
      <w:r w:rsidR="001F6ABD">
        <w:rPr>
          <w:lang w:val="en-US"/>
        </w:rPr>
        <w:t xml:space="preserve"> </w:t>
      </w:r>
      <w:r w:rsidR="00DF52BD">
        <w:rPr>
          <w:lang w:val="en-US"/>
        </w:rPr>
        <w:t>Then, quality control was performed to remove artifacts and low usefulness CpGs. For</w:t>
      </w:r>
      <w:r w:rsidR="003627A9">
        <w:rPr>
          <w:lang w:val="en-US"/>
        </w:rPr>
        <w:t xml:space="preserve"> single cell unstranded </w:t>
      </w:r>
      <w:r w:rsidR="00DF52BD">
        <w:rPr>
          <w:lang w:val="en-US"/>
        </w:rPr>
        <w:t xml:space="preserve">DNAme </w:t>
      </w:r>
      <w:r w:rsidR="003627A9">
        <w:rPr>
          <w:lang w:val="en-US"/>
        </w:rPr>
        <w:t xml:space="preserve">data, only </w:t>
      </w:r>
      <w:r w:rsidR="00BD433D">
        <w:rPr>
          <w:lang w:val="en-US"/>
        </w:rPr>
        <w:t>1 read is expected per allele, so</w:t>
      </w:r>
      <w:r w:rsidR="00065519">
        <w:rPr>
          <w:lang w:val="en-US"/>
        </w:rPr>
        <w:t xml:space="preserve"> CpG sites with an average coverage of &gt; </w:t>
      </w:r>
      <w:r w:rsidR="00BD433D">
        <w:rPr>
          <w:lang w:val="en-US"/>
        </w:rPr>
        <w:t>2</w:t>
      </w:r>
      <w:r w:rsidR="00065519">
        <w:rPr>
          <w:lang w:val="en-US"/>
        </w:rPr>
        <w:t xml:space="preserve"> were masked. </w:t>
      </w:r>
      <w:r w:rsidR="00DF52BD">
        <w:rPr>
          <w:lang w:val="en-US"/>
        </w:rPr>
        <w:t>As well, any site</w:t>
      </w:r>
      <w:r w:rsidR="009D6B16">
        <w:rPr>
          <w:lang w:val="en-US"/>
        </w:rPr>
        <w:t xml:space="preserve"> with</w:t>
      </w:r>
      <w:r w:rsidR="00DF52BD">
        <w:rPr>
          <w:lang w:val="en-US"/>
        </w:rPr>
        <w:t xml:space="preserve"> </w:t>
      </w:r>
      <w:r w:rsidR="009D6B16">
        <w:rPr>
          <w:lang w:val="en-US"/>
        </w:rPr>
        <w:t>a homogeneous methylation state</w:t>
      </w:r>
      <w:r w:rsidR="009D6B16">
        <w:rPr>
          <w:lang w:val="en-US"/>
        </w:rPr>
        <w:t xml:space="preserve"> or covered by only one cell</w:t>
      </w:r>
      <w:r w:rsidR="00DF52BD">
        <w:rPr>
          <w:lang w:val="en-US"/>
        </w:rPr>
        <w:t xml:space="preserve"> was masked.</w:t>
      </w:r>
      <w:r w:rsidR="00990168">
        <w:rPr>
          <w:lang w:val="en-US"/>
        </w:rPr>
        <w:t xml:space="preserve"> </w:t>
      </w:r>
      <w:r w:rsidR="00FC12B3">
        <w:rPr>
          <w:lang w:val="en-US"/>
        </w:rPr>
        <w:t>Any d</w:t>
      </w:r>
      <w:r w:rsidR="008745A8">
        <w:rPr>
          <w:lang w:val="en-US"/>
        </w:rPr>
        <w:t xml:space="preserve">etected SNPs were </w:t>
      </w:r>
      <w:r w:rsidR="00FC12B3">
        <w:rPr>
          <w:lang w:val="en-US"/>
        </w:rPr>
        <w:t xml:space="preserve">also </w:t>
      </w:r>
      <w:r w:rsidR="008745A8">
        <w:rPr>
          <w:lang w:val="en-US"/>
        </w:rPr>
        <w:t>removed</w:t>
      </w:r>
      <w:r w:rsidR="00FC12B3">
        <w:rPr>
          <w:lang w:val="en-US"/>
        </w:rPr>
        <w:t>.</w:t>
      </w:r>
    </w:p>
    <w:p w14:paraId="5F2A22C1" w14:textId="4FA96A24" w:rsidR="00B46B50" w:rsidRDefault="00B46B50" w:rsidP="00EA1866">
      <w:pPr>
        <w:rPr>
          <w:lang w:val="en-US"/>
        </w:rPr>
      </w:pPr>
      <w:r>
        <w:rPr>
          <w:lang w:val="en-US"/>
        </w:rPr>
        <w:t>To look at potential functional difference between the samples, the experiment was subset to include only CpG</w:t>
      </w:r>
      <w:r w:rsidR="00E5363D">
        <w:rPr>
          <w:lang w:val="en-US"/>
        </w:rPr>
        <w:t>s</w:t>
      </w:r>
      <w:r>
        <w:rPr>
          <w:lang w:val="en-US"/>
        </w:rPr>
        <w:t xml:space="preserve"> located in promoter regions</w:t>
      </w:r>
      <w:r w:rsidR="00E72080">
        <w:rPr>
          <w:lang w:val="en-US"/>
        </w:rPr>
        <w:t xml:space="preserve"> obtained from the</w:t>
      </w:r>
      <w:r>
        <w:rPr>
          <w:lang w:val="en-US"/>
        </w:rPr>
        <w:t xml:space="preserve"> </w:t>
      </w:r>
      <w:r w:rsidR="006343A4">
        <w:rPr>
          <w:lang w:val="en-US"/>
        </w:rPr>
        <w:t>Eukaryotic Promoter Database (EPD)</w:t>
      </w:r>
      <w:r w:rsidR="006343A4">
        <w:rPr>
          <w:lang w:val="en-US"/>
        </w:rPr>
        <w:fldChar w:fldCharType="begin"/>
      </w:r>
      <w:r w:rsidR="00E805BD">
        <w:rPr>
          <w:lang w:val="en-US"/>
        </w:rPr>
        <w:instrText xml:space="preserve"> ADDIN ZOTERO_ITEM CSL_CITATION {"citationID":"VTMfE6E8","properties":{"formattedCitation":"\\super 122\\nosupersub{}","plainCitation":"122","noteIndex":0},"citationItems":[{"id":1343,"uris":["http://zotero.org/users/local/oxMpWYo5/items/7ZRNMYX8"],"uri":["http://zotero.org/users/local/oxMpWYo5/items/7ZRNMYX8"],"itemData":{"id":1343,"type":"article-journal","abstract":"We present an update of the Eukaryotic Promoter Database EPD (http://epd.vital-it.ch), more specifically on the EPDnew division, which contains comprehensive organisms-specific transcription start site (TSS) collections automatically derived from next generation sequencing (NGS) data. Thanks to the abundant release of new high-throughput transcript mapping data (CAGE, TSS-seq, GRO-cap) the database could be extended to plant and fungal species. We further report on the expansion of the mass genome annotation (MGA) repository containing promoter-relevant chromatin profiling data and on improvements for the EPD entry viewers. Finally, we present a new data access tool, ChIP-Extract, which enables computational biologists to extract diverse types of promoter-associated data in numerical table formats that are readily imported into statistical analysis platforms such as R.","container-title":"Nucleic Acids Research","DOI":"10.1093/nar/gkw1069","ISSN":"0305-1048","issue":"D1","journalAbbreviation":"Nucleic Acids Research","page":"D51-D55","source":"Silverchair","title":"The eukaryotic promoter database in its 30th year: focus on non-vertebrate organisms","title-short":"The eukaryotic promoter database in its 30th year","volume":"45","author":[{"family":"Dreos","given":"René"},{"family":"Ambrosini","given":"Giovanna"},{"family":"Groux","given":"Romain"},{"family":"Cavin Périer","given":"Rouaïda"},{"family":"Bucher","given":"Philipp"}],"issued":{"date-parts":[["2017",1,4]]}}}],"schema":"https://github.com/citation-style-language/schema/raw/master/csl-citation.json"} </w:instrText>
      </w:r>
      <w:r w:rsidR="006343A4">
        <w:rPr>
          <w:lang w:val="en-US"/>
        </w:rPr>
        <w:fldChar w:fldCharType="separate"/>
      </w:r>
      <w:r w:rsidR="00E805BD" w:rsidRPr="00E805BD">
        <w:rPr>
          <w:rFonts w:ascii="Calibri" w:hAnsi="Calibri" w:cs="Calibri"/>
          <w:szCs w:val="24"/>
          <w:vertAlign w:val="superscript"/>
        </w:rPr>
        <w:t>122</w:t>
      </w:r>
      <w:r w:rsidR="006343A4">
        <w:rPr>
          <w:lang w:val="en-US"/>
        </w:rPr>
        <w:fldChar w:fldCharType="end"/>
      </w:r>
      <w:r w:rsidR="006343A4">
        <w:rPr>
          <w:lang w:val="en-US"/>
        </w:rPr>
        <w:t xml:space="preserve"> for the  </w:t>
      </w:r>
      <w:r w:rsidRPr="00B46B50">
        <w:rPr>
          <w:lang w:val="en-US"/>
        </w:rPr>
        <w:lastRenderedPageBreak/>
        <w:t xml:space="preserve">Genome Reference Consortium </w:t>
      </w:r>
      <w:r w:rsidR="004D50C7">
        <w:rPr>
          <w:lang w:val="en-US"/>
        </w:rPr>
        <w:t>m</w:t>
      </w:r>
      <w:r w:rsidRPr="00B46B50">
        <w:rPr>
          <w:lang w:val="en-US"/>
        </w:rPr>
        <w:t xml:space="preserve">ouse </w:t>
      </w:r>
      <w:r w:rsidR="004D50C7">
        <w:rPr>
          <w:lang w:val="en-US"/>
        </w:rPr>
        <w:t>b</w:t>
      </w:r>
      <w:r w:rsidRPr="00B46B50">
        <w:rPr>
          <w:lang w:val="en-US"/>
        </w:rPr>
        <w:t>uild 38</w:t>
      </w:r>
      <w:r>
        <w:rPr>
          <w:lang w:val="en-US"/>
        </w:rPr>
        <w:t xml:space="preserve"> (mm10)</w:t>
      </w:r>
      <w:r>
        <w:rPr>
          <w:lang w:val="en-US"/>
        </w:rPr>
        <w:fldChar w:fldCharType="begin"/>
      </w:r>
      <w:r w:rsidR="00E805BD">
        <w:rPr>
          <w:lang w:val="en-US"/>
        </w:rPr>
        <w:instrText xml:space="preserve"> ADDIN ZOTERO_ITEM CSL_CITATION {"citationID":"FNzeaIm2","properties":{"formattedCitation":"\\super 123\\nosupersub{}","plainCitation":"123","noteIndex":0},"citationItems":[{"id":1320,"uris":["http://zotero.org/users/local/oxMpWYo5/items/JUFQVWXQ"],"uri":["http://zotero.org/users/local/oxMpWYo5/items/JUFQVWXQ"],"itemData":{"id":1320,"type":"webpage","title":"GRCm38 - mm10 - Genome - Assembly - NCBI","URL":"https://www.ncbi.nlm.nih.gov/assembly/GCF_000001635.20/","accessed":{"date-parts":[["2021",11,25]]}}}],"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23</w:t>
      </w:r>
      <w:r>
        <w:rPr>
          <w:lang w:val="en-US"/>
        </w:rPr>
        <w:fldChar w:fldCharType="end"/>
      </w:r>
      <w:r>
        <w:rPr>
          <w:lang w:val="en-US"/>
        </w:rPr>
        <w:t xml:space="preserve">. </w:t>
      </w:r>
      <w:r w:rsidR="00FE16B4">
        <w:rPr>
          <w:lang w:val="en-US"/>
        </w:rPr>
        <w:t>Each promoter region was binned by averaging the methylation of the overlapping CpGs, and coverage was summed.</w:t>
      </w:r>
      <w:r w:rsidR="007977B6">
        <w:rPr>
          <w:lang w:val="en-US"/>
        </w:rPr>
        <w:t xml:space="preserve"> </w:t>
      </w:r>
    </w:p>
    <w:p w14:paraId="5B4837F0" w14:textId="00941816" w:rsidR="00B46B50" w:rsidRDefault="00B46B50" w:rsidP="00EA1866">
      <w:pPr>
        <w:rPr>
          <w:lang w:val="en-US"/>
        </w:rPr>
      </w:pPr>
    </w:p>
    <w:p w14:paraId="4C6CA350" w14:textId="77777777" w:rsidR="00B46B50" w:rsidRDefault="00B46B50" w:rsidP="00EA1866">
      <w:pPr>
        <w:rPr>
          <w:lang w:val="en-US"/>
        </w:rPr>
      </w:pPr>
    </w:p>
    <w:p w14:paraId="6140437C" w14:textId="77777777" w:rsidR="00625A09" w:rsidRDefault="00625A09" w:rsidP="00625A09">
      <w:pPr>
        <w:pStyle w:val="Heading2"/>
        <w:rPr>
          <w:lang w:val="en-US"/>
        </w:rPr>
      </w:pPr>
      <w:bookmarkStart w:id="44" w:name="_Data_collection"/>
      <w:bookmarkStart w:id="45" w:name="_Toc88849756"/>
      <w:bookmarkEnd w:id="44"/>
      <w:r>
        <w:rPr>
          <w:lang w:val="en-US"/>
        </w:rPr>
        <w:t>Glioma tumor-associated macrophages</w:t>
      </w:r>
      <w:bookmarkEnd w:id="45"/>
    </w:p>
    <w:p w14:paraId="3DE5269C" w14:textId="2804BD64" w:rsidR="00906CB7" w:rsidRPr="00906CB7" w:rsidRDefault="00906CB7" w:rsidP="00906CB7">
      <w:pPr>
        <w:pStyle w:val="Heading3"/>
        <w:rPr>
          <w:lang w:val="en-US"/>
        </w:rPr>
      </w:pPr>
      <w:bookmarkStart w:id="46" w:name="_Toc88849757"/>
      <w:r>
        <w:rPr>
          <w:lang w:val="en-US"/>
        </w:rPr>
        <w:t>Raw data</w:t>
      </w:r>
      <w:bookmarkEnd w:id="46"/>
    </w:p>
    <w:p w14:paraId="23BDB1FF" w14:textId="382C234A" w:rsidR="00F776AE" w:rsidRPr="00F776AE" w:rsidRDefault="00715B39" w:rsidP="00A545E1">
      <w:r>
        <w:rPr>
          <w:b/>
          <w:bCs/>
        </w:rPr>
        <w:t>Datasets</w:t>
      </w:r>
      <w:r w:rsidR="00C94E37">
        <w:rPr>
          <w:b/>
          <w:bCs/>
        </w:rPr>
        <w:t xml:space="preserve">: </w:t>
      </w:r>
      <w:r w:rsidR="00B954E7">
        <w:rPr>
          <w:b/>
          <w:bCs/>
        </w:rPr>
        <w:t xml:space="preserve"> </w:t>
      </w:r>
      <w:r w:rsidR="00023BEB" w:rsidRPr="00023BEB">
        <w:t>Methylation</w:t>
      </w:r>
      <w:r w:rsidR="00023BEB">
        <w:rPr>
          <w:b/>
          <w:bCs/>
        </w:rPr>
        <w:t xml:space="preserve"> </w:t>
      </w:r>
      <w:r w:rsidR="00D639BA">
        <w:t>data files were obtained from</w:t>
      </w:r>
      <w:r w:rsidR="000050FE">
        <w:t xml:space="preserve"> the Gene Expression Omnibus</w:t>
      </w:r>
      <w:r w:rsidR="00D639BA">
        <w:t xml:space="preserve"> </w:t>
      </w:r>
      <w:r w:rsidR="000050FE">
        <w:t xml:space="preserve">(GEO). </w:t>
      </w:r>
      <w:r w:rsidR="00023BEB">
        <w:t xml:space="preserve">This includes </w:t>
      </w:r>
      <w:r w:rsidR="00CB0D82">
        <w:t>immune</w:t>
      </w:r>
      <w:r w:rsidR="000050FE">
        <w:t xml:space="preserve"> cell types,</w:t>
      </w:r>
      <w:r w:rsidR="00D639BA">
        <w:t xml:space="preserve"> including </w:t>
      </w:r>
      <w:r w:rsidR="00D639BA" w:rsidRPr="00A8410B">
        <w:t>monocyt</w:t>
      </w:r>
      <w:r w:rsidR="00D639BA">
        <w:t>e</w:t>
      </w:r>
      <w:r w:rsidR="00D639BA" w:rsidRPr="00A8410B">
        <w:t xml:space="preserve">, neutrophil, </w:t>
      </w:r>
      <w:r w:rsidR="00D639BA">
        <w:t>natural killer (</w:t>
      </w:r>
      <w:r w:rsidR="00D639BA" w:rsidRPr="00A8410B">
        <w:t>NK</w:t>
      </w:r>
      <w:r w:rsidR="00D639BA">
        <w:t>)</w:t>
      </w:r>
      <w:r w:rsidR="00D639BA" w:rsidRPr="00A8410B">
        <w:t xml:space="preserve"> cells, eosinophils</w:t>
      </w:r>
      <w:r w:rsidR="00D639BA">
        <w:t xml:space="preserve"> </w:t>
      </w:r>
      <w:r w:rsidR="00D639BA" w:rsidRPr="00A8410B">
        <w:t>(</w:t>
      </w:r>
      <w:r w:rsidR="00D639BA" w:rsidRPr="00A545E1">
        <w:rPr>
          <w:rStyle w:val="GSEChar"/>
        </w:rPr>
        <w:t>GSE35069</w:t>
      </w:r>
      <w:r w:rsidR="00D940D2">
        <w:fldChar w:fldCharType="begin"/>
      </w:r>
      <w:r w:rsidR="00E805BD">
        <w:instrText xml:space="preserve"> ADDIN ZOTERO_ITEM CSL_CITATION {"citationID":"GDGuHJmX","properties":{"formattedCitation":"\\super 124\\nosupersub{}","plainCitation":"124","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fldChar w:fldCharType="separate"/>
      </w:r>
      <w:r w:rsidR="00E805BD" w:rsidRPr="00E805BD">
        <w:rPr>
          <w:rFonts w:ascii="Calibri" w:hAnsi="Calibri" w:cs="Calibri"/>
          <w:szCs w:val="24"/>
          <w:vertAlign w:val="superscript"/>
        </w:rPr>
        <w:t>124</w:t>
      </w:r>
      <w:r w:rsidR="00D940D2">
        <w:fldChar w:fldCharType="end"/>
      </w:r>
      <w:r w:rsidR="00D639BA" w:rsidRPr="00A8410B">
        <w:t xml:space="preserve">, </w:t>
      </w:r>
      <w:r w:rsidR="00CB0D82" w:rsidRPr="00A545E1">
        <w:rPr>
          <w:rStyle w:val="GSEChar"/>
        </w:rPr>
        <w:t>GSE49618</w:t>
      </w:r>
      <w:r w:rsidR="00CF3DD5">
        <w:fldChar w:fldCharType="begin"/>
      </w:r>
      <w:r w:rsidR="00E805BD">
        <w:instrText xml:space="preserve"> ADDIN ZOTERO_ITEM CSL_CITATION {"citationID":"TDhs0WaW","properties":{"formattedCitation":"\\super 125\\nosupersub{}","plainCitation":"125","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fldChar w:fldCharType="separate"/>
      </w:r>
      <w:r w:rsidR="00E805BD" w:rsidRPr="00E805BD">
        <w:rPr>
          <w:rFonts w:ascii="Calibri" w:hAnsi="Calibri" w:cs="Calibri"/>
          <w:szCs w:val="24"/>
          <w:vertAlign w:val="superscript"/>
        </w:rPr>
        <w:t>125</w:t>
      </w:r>
      <w:r w:rsidR="00CF3DD5">
        <w:fldChar w:fldCharType="end"/>
      </w:r>
      <w:r w:rsidR="00CB0D82">
        <w:t>,</w:t>
      </w:r>
      <w:r w:rsidR="00CF3DD5" w:rsidRPr="00CF3DD5">
        <w:t xml:space="preserve"> </w:t>
      </w:r>
      <w:r w:rsidR="00CF3DD5" w:rsidRPr="00A545E1">
        <w:rPr>
          <w:rStyle w:val="GSEChar"/>
        </w:rPr>
        <w:t>GSE49667</w:t>
      </w:r>
      <w:r w:rsidR="00CF3DD5">
        <w:fldChar w:fldCharType="begin"/>
      </w:r>
      <w:r w:rsidR="00E805BD">
        <w:instrText xml:space="preserve"> ADDIN ZOTERO_ITEM CSL_CITATION {"citationID":"DnfJO2WR","properties":{"formattedCitation":"\\super 126\\nosupersub{}","plainCitation":"126","noteIndex":0},"citationItems":[{"id":1289,"uris":["http://zotero.org/users/local/oxMpWYo5/items/MUL6IMVU"],"uri":["http://zotero.org/users/local/oxMpWYo5/items/MUL6IMVU"],"itemData":{"id":1289,"type":"article-journal","abstract":"Regulatory T cells (Treg) prevent the emergence of autoimmune disease. Prototypic natural Treg (nTreg) can be reliably identified by demethylation at the Forkhead-box P3 (FOXP3) locus. To explore the methylation landscape of nTreg, we analyzed genome-wide methylation in human naive nTreg (rTreg) and conventional naive CD4(+) T cells (Naive). We detected 2315 differentially methylated cytosine-guanosine dinucleotides (CpGs) between these 2 cell types, many of which clustered into 127 regions of differential methylation (RDMs). Activation changed the methylation status of 466 CpGs and 18 RDMs in Naive but did not alter DNA methylation in rTreg. Gene-set testing of the 127 RDMs showed that promoter methylation and gene expression were reciprocally related. RDMs were enriched for putative FOXP3-binding motifs. Moreover, CpGs within known FOXP3-binding regions in the genome were hypomethylated. In support of the view that methylation limits access of FOXP3 to its DNA targets, we showed that increased expression of the immune suppressive receptor T-cell immunoglobulin and immunoreceptor tyrosine-based inhibitory motif domain (TIGIT), which delineated Treg from activated effector T cells, was associated with hypomethylation and FOXP3 binding at the TIGIT locus. Differential methylation analysis provides insight into previously undefined human Treg signature genes and their mode of regulation.","container-title":"Blood","DOI":"10.1182/blood-2013-02-481788","ISSN":"1528-0020","issue":"16","journalAbbreviation":"Blood","language":"eng","note":"PMID: 23974203\nPMCID: PMC3798997","page":"2823-2836","source":"PubMed","title":"Genome-wide DNA methylation analysis identifies hypomethylated genes regulated by FOXP3 in human regulatory T cells","volume":"122","author":[{"family":"Zhang","given":"Yuxia"},{"family":"Maksimovic","given":"Jovana"},{"family":"Naselli","given":"Gaetano"},{"family":"Qian","given":"Junyan"},{"family":"Chopin","given":"Michael"},{"family":"Blewitt","given":"Marnie E."},{"family":"Oshlack","given":"Alicia"},{"family":"Harrison","given":"Leonard C."}],"issued":{"date-parts":[["2013",10,17]]}}}],"schema":"https://github.com/citation-style-language/schema/raw/master/csl-citation.json"} </w:instrText>
      </w:r>
      <w:r w:rsidR="00CF3DD5">
        <w:fldChar w:fldCharType="separate"/>
      </w:r>
      <w:r w:rsidR="00E805BD" w:rsidRPr="00E805BD">
        <w:rPr>
          <w:rFonts w:ascii="Calibri" w:hAnsi="Calibri" w:cs="Calibri"/>
          <w:szCs w:val="24"/>
          <w:vertAlign w:val="superscript"/>
        </w:rPr>
        <w:t>126</w:t>
      </w:r>
      <w:r w:rsidR="00CF3DD5">
        <w:fldChar w:fldCharType="end"/>
      </w:r>
      <w:r w:rsidR="00CB0D82">
        <w:t xml:space="preserve">, </w:t>
      </w:r>
      <w:r w:rsidR="00D639BA" w:rsidRPr="00A545E1">
        <w:rPr>
          <w:rStyle w:val="GSEChar"/>
        </w:rPr>
        <w:t>GSE88824</w:t>
      </w:r>
      <w:r w:rsidR="00D940D2">
        <w:fldChar w:fldCharType="begin"/>
      </w:r>
      <w:r w:rsidR="00E805BD">
        <w:instrText xml:space="preserve"> ADDIN ZOTERO_ITEM CSL_CITATION {"citationID":"6c6zoUYP","properties":{"formattedCitation":"\\super 127\\nosupersub{}","plainCitation":"127","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fldChar w:fldCharType="separate"/>
      </w:r>
      <w:r w:rsidR="00E805BD" w:rsidRPr="00E805BD">
        <w:rPr>
          <w:rFonts w:ascii="Calibri" w:hAnsi="Calibri" w:cs="Calibri"/>
          <w:szCs w:val="24"/>
          <w:vertAlign w:val="superscript"/>
        </w:rPr>
        <w:t>127</w:t>
      </w:r>
      <w:r w:rsidR="00D940D2">
        <w:fldChar w:fldCharType="end"/>
      </w:r>
      <w:r w:rsidR="00D639BA">
        <w:t>,</w:t>
      </w:r>
      <w:r w:rsidR="00D639BA" w:rsidRPr="00EB5EAD">
        <w:t xml:space="preserve"> </w:t>
      </w:r>
      <w:r w:rsidR="00D639BA" w:rsidRPr="00A545E1">
        <w:rPr>
          <w:rStyle w:val="GSEChar"/>
        </w:rPr>
        <w:t>GSE166844</w:t>
      </w:r>
      <w:r w:rsidR="00A914F7">
        <w:fldChar w:fldCharType="begin"/>
      </w:r>
      <w:r w:rsidR="00E805BD">
        <w:instrText xml:space="preserve"> ADDIN ZOTERO_ITEM CSL_CITATION {"citationID":"sXuHHLnE","properties":{"formattedCitation":"\\super 128\\nosupersub{}","plainCitation":"128","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fldChar w:fldCharType="separate"/>
      </w:r>
      <w:r w:rsidR="00E805BD" w:rsidRPr="00E805BD">
        <w:rPr>
          <w:rFonts w:ascii="Calibri" w:hAnsi="Calibri" w:cs="Calibri"/>
          <w:szCs w:val="24"/>
          <w:vertAlign w:val="superscript"/>
        </w:rPr>
        <w:t>128</w:t>
      </w:r>
      <w:r w:rsidR="00A914F7">
        <w:fldChar w:fldCharType="end"/>
      </w:r>
      <w:r w:rsidR="00D639BA" w:rsidRPr="00A8410B">
        <w:t>)</w:t>
      </w:r>
      <w:r w:rsidR="00CB0D82">
        <w:t xml:space="preserve">; </w:t>
      </w:r>
      <w:r w:rsidR="00E40E3D">
        <w:t>dendritic cells (</w:t>
      </w:r>
      <w:r w:rsidR="00E40E3D" w:rsidRPr="00A545E1">
        <w:rPr>
          <w:rStyle w:val="GSEChar"/>
        </w:rPr>
        <w:t>GSE83458</w:t>
      </w:r>
      <w:r w:rsidR="00E40E3D">
        <w:fldChar w:fldCharType="begin"/>
      </w:r>
      <w:r w:rsidR="00E40E3D">
        <w:instrText xml:space="preserve"> ADDIN ZOTERO_ITEM CSL_CITATION {"citationID":"aWntHqCF","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E40E3D">
        <w:fldChar w:fldCharType="separate"/>
      </w:r>
      <w:r w:rsidR="00E40E3D" w:rsidRPr="00E40E3D">
        <w:rPr>
          <w:rFonts w:ascii="Calibri" w:hAnsi="Calibri" w:cs="Calibri"/>
          <w:szCs w:val="24"/>
          <w:vertAlign w:val="superscript"/>
        </w:rPr>
        <w:t>31</w:t>
      </w:r>
      <w:r w:rsidR="00E40E3D">
        <w:fldChar w:fldCharType="end"/>
      </w:r>
      <w:r w:rsidR="00E40E3D">
        <w:t xml:space="preserve">); </w:t>
      </w:r>
      <w:r w:rsidR="00CB0D82">
        <w:t>brain-specific cells,</w:t>
      </w:r>
      <w:r w:rsidR="00D639BA">
        <w:t xml:space="preserve"> glia</w:t>
      </w:r>
      <w:r w:rsidR="00DE33CD">
        <w:t xml:space="preserve"> and neuron</w:t>
      </w:r>
      <w:r w:rsidR="00D639BA">
        <w:t xml:space="preserve"> (</w:t>
      </w:r>
      <w:r w:rsidR="00D639BA" w:rsidRPr="00170FCC">
        <w:t>GSE66351</w:t>
      </w:r>
      <w:r w:rsidR="00DE33CD">
        <w:fldChar w:fldCharType="begin"/>
      </w:r>
      <w:r w:rsidR="00E805BD">
        <w:instrText xml:space="preserve"> ADDIN ZOTERO_ITEM CSL_CITATION {"citationID":"0yKs858K","properties":{"formattedCitation":"\\super 129\\nosupersub{}","plainCitation":"129","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fldChar w:fldCharType="separate"/>
      </w:r>
      <w:r w:rsidR="00E805BD" w:rsidRPr="00E805BD">
        <w:rPr>
          <w:rFonts w:ascii="Calibri" w:hAnsi="Calibri" w:cs="Calibri"/>
          <w:szCs w:val="24"/>
          <w:vertAlign w:val="superscript"/>
        </w:rPr>
        <w:t>129</w:t>
      </w:r>
      <w:r w:rsidR="00DE33CD">
        <w:fldChar w:fldCharType="end"/>
      </w:r>
      <w:r w:rsidR="00D639BA">
        <w:t>),</w:t>
      </w:r>
      <w:r w:rsidR="00D639BA" w:rsidRPr="00170FCC">
        <w:t xml:space="preserve"> </w:t>
      </w:r>
      <w:r w:rsidR="00835919">
        <w:t>microglia</w:t>
      </w:r>
      <w:r w:rsidR="00835919">
        <w:fldChar w:fldCharType="begin"/>
      </w:r>
      <w:r w:rsidR="00E805BD">
        <w:instrText xml:space="preserve"> ADDIN ZOTERO_ITEM CSL_CITATION {"citationID":"jiWzkGg7","properties":{"formattedCitation":"\\super 72\\nosupersub{}","plainCitation":"72","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835919">
        <w:fldChar w:fldCharType="separate"/>
      </w:r>
      <w:r w:rsidR="00E805BD" w:rsidRPr="00E805BD">
        <w:rPr>
          <w:rFonts w:ascii="Calibri" w:hAnsi="Calibri" w:cs="Calibri"/>
          <w:szCs w:val="24"/>
          <w:vertAlign w:val="superscript"/>
        </w:rPr>
        <w:t>72</w:t>
      </w:r>
      <w:r w:rsidR="00835919">
        <w:fldChar w:fldCharType="end"/>
      </w:r>
      <w:r w:rsidR="00835919">
        <w:t xml:space="preserve"> and </w:t>
      </w:r>
      <w:r w:rsidR="00D639BA">
        <w:t>microglia-like (</w:t>
      </w:r>
      <w:r w:rsidR="00D639BA" w:rsidRPr="00A545E1">
        <w:rPr>
          <w:rStyle w:val="GSEChar"/>
        </w:rPr>
        <w:t>GSE121483</w:t>
      </w:r>
      <w:r w:rsidR="00DE33CD">
        <w:fldChar w:fldCharType="begin"/>
      </w:r>
      <w:r w:rsidR="00E805BD">
        <w:instrText xml:space="preserve"> ADDIN ZOTERO_ITEM CSL_CITATION {"citationID":"Gi4wBbQU","properties":{"formattedCitation":"\\super 130\\nosupersub{}","plainCitation":"130","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fldChar w:fldCharType="separate"/>
      </w:r>
      <w:r w:rsidR="00E805BD" w:rsidRPr="00E805BD">
        <w:rPr>
          <w:rFonts w:ascii="Calibri" w:hAnsi="Calibri" w:cs="Calibri"/>
          <w:szCs w:val="24"/>
          <w:vertAlign w:val="superscript"/>
        </w:rPr>
        <w:t>130</w:t>
      </w:r>
      <w:r w:rsidR="00DE33CD">
        <w:fldChar w:fldCharType="end"/>
      </w:r>
      <w:r w:rsidR="00D639BA">
        <w:t xml:space="preserve">), </w:t>
      </w:r>
      <w:r w:rsidR="00023BEB">
        <w:t xml:space="preserve">and </w:t>
      </w:r>
      <w:r w:rsidR="00D639BA">
        <w:t>glioma-related immune cells (</w:t>
      </w:r>
      <w:r w:rsidR="00D639BA" w:rsidRPr="00A545E1">
        <w:rPr>
          <w:rStyle w:val="GSEChar"/>
        </w:rPr>
        <w:t>GSE151506</w:t>
      </w:r>
      <w:r w:rsidR="00DE33CD">
        <w:fldChar w:fldCharType="begin"/>
      </w:r>
      <w:r w:rsidR="00E805BD">
        <w:instrText xml:space="preserve"> ADDIN ZOTERO_ITEM CSL_CITATION {"citationID":"RpXMFg8Q","properties":{"formattedCitation":"\\super 93\\nosupersub{}","plainCitation":"93","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DE33CD">
        <w:fldChar w:fldCharType="separate"/>
      </w:r>
      <w:r w:rsidR="00E805BD" w:rsidRPr="00E805BD">
        <w:rPr>
          <w:rFonts w:ascii="Calibri" w:hAnsi="Calibri" w:cs="Calibri"/>
          <w:szCs w:val="24"/>
          <w:vertAlign w:val="superscript"/>
        </w:rPr>
        <w:t>93</w:t>
      </w:r>
      <w:r w:rsidR="00DE33CD">
        <w:fldChar w:fldCharType="end"/>
      </w:r>
      <w:r w:rsidR="00D639BA">
        <w:t>)</w:t>
      </w:r>
      <w:r w:rsidR="00023BEB">
        <w:t>.</w:t>
      </w:r>
      <w:r w:rsidR="00D639BA">
        <w:t xml:space="preserve"> </w:t>
      </w:r>
      <w:r w:rsidR="00023BEB">
        <w:t xml:space="preserve">Neoplastic cells were also obtained, including </w:t>
      </w:r>
      <w:r w:rsidR="004B43AA">
        <w:t xml:space="preserve">lower grade </w:t>
      </w:r>
      <w:r w:rsidR="00D14528">
        <w:t>glioma (</w:t>
      </w:r>
      <w:r w:rsidR="004B43AA">
        <w:t xml:space="preserve">LGG; </w:t>
      </w:r>
      <w:r w:rsidR="00A545E1" w:rsidRPr="00A545E1">
        <w:rPr>
          <w:rStyle w:val="GSEChar"/>
        </w:rPr>
        <w:t>GSE104293</w:t>
      </w:r>
      <w:r w:rsidR="00A545E1">
        <w:fldChar w:fldCharType="begin"/>
      </w:r>
      <w:r w:rsidR="00E805BD">
        <w:instrText xml:space="preserve"> ADDIN ZOTERO_ITEM CSL_CITATION {"citationID":"b31egIjI","properties":{"formattedCitation":"\\super 131\\nosupersub{}","plainCitation":"131","noteIndex":0},"citationItems":[{"id":1325,"uris":["http://zotero.org/users/local/oxMpWYo5/items/VKS3VPXR"],"uri":["http://zotero.org/users/local/oxMpWYo5/items/VKS3VPXR"],"itemData":{"id":1325,"type":"article-journal","abstract":"The optimal treatment for patients with low-grade glioma (LGG) WHO grade II remains controversial. Overall survival ranges from 2 to over 15 years depending on molecular and clinical factors. Hence, risk-adjusted treatments are required for optimizing outcome and quality of life. We aim at identifying mechanisms and associated molecular markers predictive for benefit from radiotherapy (RT) or temozolomide (TMZ) in LGG patients treated in the randomized phase III trial EORTC 22033. As candidate biomarkers for these genotoxic treatments, we considered the DNA methylome of 410 DNA damage response (DDR) genes. We first identified 62 functionally relevant CpG sites located in the promoters of 24 DDR genes, using the LGG data from The Cancer Genome Atlas. Then we tested their association with outcome [progression-free survival (PFS)] depending on treatment in 120 LGG patients of EORTC 22033, whose tumors were mutant for isocitrate dehydrogenase 1 or 2 (IDHmt), the molecular hallmark of LGG. The results suggested that seven CpGs of four DDR genes may be predictive for longer PFS in one of the treatment arms that comprised MGMT, MLH3, RAD21, and SMC4. Most interestingly, the two CpGs identified for MGMT are the same, previously selected for the MGMT-STP27 score that is used to determine the methylation status of the MGMT gene. This score was higher in the LGG with 1p/19q codeletion, in this and other independent LGG datasets. It was predictive for PFS in the TMZ, but not in the RT arm of EORTC 22033. The results support the hypothesis that a high score predicts benefit from TMZ treatment for patients with IDHmt LGG, regardless of the 1p/19q status. This MGMT methylation score may identify patients who benefit from first-line treatment with TMZ, to defer RT for long-term preservation of cognitive function and quality of life.","container-title":"Acta Neuropathologica","DOI":"10.1007/s00401-018-1810-6","ISSN":"1432-0533","issue":"4","journalAbbreviation":"Acta Neuropathol","language":"eng","note":"PMID: 29368212\nPMCID: PMC5978935","page":"601-615","source":"PubMed","title":"The DNA methylome of DDR genes and benefit from RT or TMZ in IDH mutant low-grade glioma treated in EORTC 22033","volume":"135","author":[{"family":"Bady","given":"Pierre"},{"family":"Kurscheid","given":"Sebastian"},{"family":"Delorenzi","given":"Mauro"},{"family":"Gorlia","given":"Thierry"},{"family":"Bent","given":"Martin J.","non-dropping-particle":"van den"},{"family":"Hoang-Xuan","given":"Khê"},{"family":"Vauléon","given":"Élodie"},{"family":"Gijtenbeek","given":"Anja"},{"family":"Enting","given":"Roelien"},{"family":"Thiessen","given":"Brian"},{"family":"Chinot","given":"Olivier"},{"family":"Dhermain","given":"Frédéric"},{"family":"Brandes","given":"Alba A."},{"family":"Reijneveld","given":"Jaap C."},{"family":"Marosi","given":"Christine"},{"family":"Taphoorn","given":"Martin J. B."},{"family":"Wick","given":"Wolfgang"},{"family":"Deimling","given":"Andreas","non-dropping-particle":"von"},{"family":"French","given":"Pim"},{"family":"Stupp","given":"Roger"},{"family":"Baumert","given":"Brigitta G."},{"family":"Hegi","given":"Monika E."}],"issued":{"date-parts":[["2018",4]]}}}],"schema":"https://github.com/citation-style-language/schema/raw/master/csl-citation.json"} </w:instrText>
      </w:r>
      <w:r w:rsidR="00A545E1">
        <w:fldChar w:fldCharType="separate"/>
      </w:r>
      <w:r w:rsidR="00E805BD" w:rsidRPr="00E805BD">
        <w:rPr>
          <w:rFonts w:ascii="Calibri" w:hAnsi="Calibri" w:cs="Calibri"/>
          <w:szCs w:val="24"/>
          <w:vertAlign w:val="superscript"/>
        </w:rPr>
        <w:t>131</w:t>
      </w:r>
      <w:r w:rsidR="00A545E1">
        <w:fldChar w:fldCharType="end"/>
      </w:r>
      <w:r w:rsidR="00A545E1">
        <w:t xml:space="preserve">, </w:t>
      </w:r>
      <w:r w:rsidR="00D14528" w:rsidRPr="00A545E1">
        <w:rPr>
          <w:rStyle w:val="GSEChar"/>
        </w:rPr>
        <w:t>GSE152035</w:t>
      </w:r>
      <w:r w:rsidR="00D14528">
        <w:fldChar w:fldCharType="begin"/>
      </w:r>
      <w:r w:rsidR="00E805BD">
        <w:instrText xml:space="preserve"> ADDIN ZOTERO_ITEM CSL_CITATION {"citationID":"Dk8vvHFD","properties":{"formattedCitation":"\\super 132\\nosupersub{}","plainCitation":"132","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D14528">
        <w:fldChar w:fldCharType="separate"/>
      </w:r>
      <w:r w:rsidR="00E805BD" w:rsidRPr="00E805BD">
        <w:rPr>
          <w:rFonts w:ascii="Calibri" w:hAnsi="Calibri" w:cs="Calibri"/>
          <w:szCs w:val="24"/>
          <w:vertAlign w:val="superscript"/>
        </w:rPr>
        <w:t>132</w:t>
      </w:r>
      <w:r w:rsidR="00D14528">
        <w:fldChar w:fldCharType="end"/>
      </w:r>
      <w:r w:rsidR="00D14528">
        <w:t xml:space="preserve">, </w:t>
      </w:r>
      <w:r w:rsidR="00D14528" w:rsidRPr="00A545E1">
        <w:rPr>
          <w:rStyle w:val="GSEChar"/>
        </w:rPr>
        <w:t>GSE137845</w:t>
      </w:r>
      <w:r w:rsidR="00D14528">
        <w:fldChar w:fldCharType="begin"/>
      </w:r>
      <w:r w:rsidR="00E805BD">
        <w:instrText xml:space="preserve"> ADDIN ZOTERO_ITEM CSL_CITATION {"citationID":"adDuZGVs","properties":{"formattedCitation":"\\super 133\\nosupersub{}","plainCitation":"133","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D14528">
        <w:fldChar w:fldCharType="separate"/>
      </w:r>
      <w:r w:rsidR="00E805BD" w:rsidRPr="00E805BD">
        <w:rPr>
          <w:rFonts w:ascii="Calibri" w:hAnsi="Calibri" w:cs="Calibri"/>
          <w:szCs w:val="24"/>
          <w:vertAlign w:val="superscript"/>
        </w:rPr>
        <w:t>133</w:t>
      </w:r>
      <w:r w:rsidR="00D14528">
        <w:fldChar w:fldCharType="end"/>
      </w:r>
      <w:r w:rsidR="00D14528">
        <w:t xml:space="preserve">) and </w:t>
      </w:r>
      <w:r w:rsidR="00D639BA">
        <w:t xml:space="preserve">glioblastoma (IDH-WT and IDH-mut; </w:t>
      </w:r>
      <w:r w:rsidR="00D639BA" w:rsidRPr="00A545E1">
        <w:rPr>
          <w:rStyle w:val="GSEChar"/>
        </w:rPr>
        <w:t>GSE151506</w:t>
      </w:r>
      <w:r w:rsidR="00A545E1">
        <w:t xml:space="preserve">, </w:t>
      </w:r>
      <w:r w:rsidR="00A545E1" w:rsidRPr="00A545E1">
        <w:rPr>
          <w:rStyle w:val="GSEChar"/>
        </w:rPr>
        <w:t>GSE103659</w:t>
      </w:r>
      <w:r w:rsidR="00A545E1">
        <w:fldChar w:fldCharType="begin"/>
      </w:r>
      <w:r w:rsidR="00E805BD">
        <w:instrText xml:space="preserve"> ADDIN ZOTERO_ITEM CSL_CITATION {"citationID":"YLQ0smZE","properties":{"formattedCitation":"\\super 134\\nosupersub{}","plainCitation":"134","noteIndex":0},"citationItems":[{"id":1322,"uris":["http://zotero.org/users/local/oxMpWYo5/items/RI63U4K8"],"uri":["http://zotero.org/users/local/oxMpWYo5/items/RI63U4K8"],"itemData":{"id":1322,"type":"article-journal","abstract":"Background: The purpose of this study was to analyze the potential of radiomics for disease stratification beyond key molecular, clinical, and standard imaging features in patients with glioblastoma.\nMethods: Quantitative imaging features (n = 1043) were extracted from the multiparametric MRI of 181 patients with newly diagnosed glioblastoma prior to standard-of-care treatment (allocated to a discovery and a validation set, 2:1 ratio). A subset of 386/1043 features were identified as reproducible (in an independent MRI test-retest cohort) and selected for analysis. A penalized Cox model with 10-fold cross-validation (Coxnet) was fitted on the discovery set to construct a radiomic signature for predicting progression-free and overall survival (PFS and OS). The incremental value of a radiomic signature beyond molecular (O6-methylguanine-DNA methyltransferase [MGMT] promoter methylation, DNA methylation subgroups), clinical (patient's age, KPS, extent of resection, adjuvant treatment), and standard imaging parameters (tumor volumes) for stratifying PFS and OS was assessed with multivariate Cox models (performance quantified with prediction error curves).\nResults: The radiomic signature (constructed from 8/386 features identified through Coxnet) increased the prediction accuracy for PFS and OS (in both discovery and validation sets) beyond the assessed molecular, clinical, and standard imaging parameters (P ≤ 0.01). Prediction errors decreased by 36% for PFS and 37% for OS when adding the radiomic signature (compared with 29% and 27%, respectively, with molecular + clinical features alone). The radiomic signature was-along with MGMT status-the only parameter with independent significance on multivariate analysis (P ≤ 0.01).\nConclusions: Our study stresses the role of integrating radiomics into a multilayer decision framework with key molecular and clinical features to improve disease stratification and to potentially advance personalized treatment of patients with glioblastoma.","container-title":"Neuro-Oncology","DOI":"10.1093/neuonc/nox188","ISSN":"1523-5866","issue":"6","journalAbbreviation":"Neuro Oncol","language":"eng","note":"PMID: 29036412\nPMCID: PMC5961168","page":"848-857","source":"PubMed","title":"Radiomic subtyping improves disease stratification beyond key molecular, clinical, and standard imaging characteristics in patients with glioblastoma","volume":"20","author":[{"family":"Kickingereder","given":"Philipp"},{"family":"Neuberger","given":"Ulf"},{"family":"Bonekamp","given":"David"},{"family":"Piechotta","given":"Paula L."},{"family":"Götz","given":"Michael"},{"family":"Wick","given":"Antje"},{"family":"Sill","given":"Martin"},{"family":"Kratz","given":"Annekathrin"},{"family":"Shinohara","given":"Russell T."},{"family":"Jones","given":"David T. W."},{"family":"Radbruch","given":"Alexander"},{"family":"Muschelli","given":"John"},{"family":"Unterberg","given":"Andreas"},{"family":"Debus","given":"Jürgen"},{"family":"Schlemmer","given":"Heinz-Peter"},{"family":"Herold-Mende","given":"Christel"},{"family":"Pfister","given":"Stefan"},{"family":"Deimling","given":"Andreas","non-dropping-particle":"von"},{"family":"Wick","given":"Wolfgang"},{"family":"Capper","given":"David"},{"family":"Maier-Hein","given":"Klaus H."},{"family":"Bendszus","given":"Martin"}],"issued":{"date-parts":[["2018",5,18]]}}}],"schema":"https://github.com/citation-style-language/schema/raw/master/csl-citation.json"} </w:instrText>
      </w:r>
      <w:r w:rsidR="00A545E1">
        <w:fldChar w:fldCharType="separate"/>
      </w:r>
      <w:r w:rsidR="00E805BD" w:rsidRPr="00E805BD">
        <w:rPr>
          <w:rFonts w:ascii="Calibri" w:hAnsi="Calibri" w:cs="Calibri"/>
          <w:szCs w:val="24"/>
          <w:vertAlign w:val="superscript"/>
        </w:rPr>
        <w:t>134</w:t>
      </w:r>
      <w:r w:rsidR="00A545E1">
        <w:fldChar w:fldCharType="end"/>
      </w:r>
      <w:r w:rsidR="00D639BA">
        <w:t>)</w:t>
      </w:r>
      <w:r w:rsidR="00D14528">
        <w:t>.</w:t>
      </w:r>
      <w:r w:rsidR="00DE33CD">
        <w:t xml:space="preserve"> </w:t>
      </w:r>
      <w:r w:rsidR="00E965AE">
        <w:t>For lineage analysis, precursors to immune cells were also obtained, including h</w:t>
      </w:r>
      <w:r w:rsidR="00E965AE" w:rsidRPr="00E965AE">
        <w:t>ematopoietic stem cells (HSC</w:t>
      </w:r>
      <w:r w:rsidR="00E965AE">
        <w:t>; from bone and blood</w:t>
      </w:r>
      <w:r w:rsidR="00E965AE" w:rsidRPr="00E965AE">
        <w:t>)</w:t>
      </w:r>
      <w:r w:rsidR="00E965AE">
        <w:t>, multipotent progenitors (MPP; from bone and blood), common lymphoid progenitors (CMP), granulocyte-monocyte progenitors (GMP), common myeloid progenitors (CMP), and common monocyte progenitors (</w:t>
      </w:r>
      <w:proofErr w:type="spellStart"/>
      <w:r w:rsidR="00E965AE">
        <w:t>cMOP</w:t>
      </w:r>
      <w:proofErr w:type="spellEnd"/>
      <w:r w:rsidR="00E965AE">
        <w:t>)</w:t>
      </w:r>
      <w:r w:rsidR="00541751">
        <w:t xml:space="preserve"> </w:t>
      </w:r>
      <w:r w:rsidR="008522FB">
        <w:t xml:space="preserve">from </w:t>
      </w:r>
      <w:r w:rsidR="00541751" w:rsidRPr="00A545E1">
        <w:rPr>
          <w:rStyle w:val="GSEChar"/>
        </w:rPr>
        <w:t>G</w:t>
      </w:r>
      <w:r w:rsidR="00D14528" w:rsidRPr="00A545E1">
        <w:rPr>
          <w:rStyle w:val="GSEChar"/>
        </w:rPr>
        <w:t>SE</w:t>
      </w:r>
      <w:r w:rsidR="00541751" w:rsidRPr="00A545E1">
        <w:rPr>
          <w:rStyle w:val="GSEChar"/>
        </w:rPr>
        <w:t>49618</w:t>
      </w:r>
      <w:r w:rsidR="00CF3DD5">
        <w:fldChar w:fldCharType="begin"/>
      </w:r>
      <w:r w:rsidR="00E805BD">
        <w:instrText xml:space="preserve"> ADDIN ZOTERO_ITEM CSL_CITATION {"citationID":"6wIzX3SD","properties":{"formattedCitation":"\\super 125\\nosupersub{}","plainCitation":"125","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fldChar w:fldCharType="separate"/>
      </w:r>
      <w:r w:rsidR="00E805BD" w:rsidRPr="00E805BD">
        <w:rPr>
          <w:rFonts w:ascii="Calibri" w:hAnsi="Calibri" w:cs="Calibri"/>
          <w:szCs w:val="24"/>
          <w:vertAlign w:val="superscript"/>
        </w:rPr>
        <w:t>125</w:t>
      </w:r>
      <w:r w:rsidR="00CF3DD5">
        <w:fldChar w:fldCharType="end"/>
      </w:r>
      <w:r w:rsidR="00541751">
        <w:t xml:space="preserve">, </w:t>
      </w:r>
      <w:r w:rsidR="00541751" w:rsidRPr="00A545E1">
        <w:rPr>
          <w:rStyle w:val="GSEChar"/>
        </w:rPr>
        <w:t>G</w:t>
      </w:r>
      <w:r w:rsidR="00D14528" w:rsidRPr="00A545E1">
        <w:rPr>
          <w:rStyle w:val="GSEChar"/>
        </w:rPr>
        <w:t>SE</w:t>
      </w:r>
      <w:r w:rsidR="00541751" w:rsidRPr="00A545E1">
        <w:rPr>
          <w:rStyle w:val="GSEChar"/>
        </w:rPr>
        <w:t>63409</w:t>
      </w:r>
      <w:r w:rsidR="00D14528">
        <w:fldChar w:fldCharType="begin"/>
      </w:r>
      <w:r w:rsidR="00E805BD">
        <w:instrText xml:space="preserve"> ADDIN ZOTERO_ITEM CSL_CITATION {"citationID":"IthkfJxX","properties":{"formattedCitation":"\\super 135\\nosupersub{}","plainCitation":"135","noteIndex":0},"citationItems":[{"id":1277,"uris":["http://zotero.org/users/local/oxMpWYo5/items/QYUMB29F"],"uri":["http://zotero.org/users/local/oxMpWYo5/items/QYUMB29F"],"itemData":{"id":1277,"type":"article-journal","abstract":"Acute myeloid leukaemia (AML) is characterized by subpopulations of leukaemia stem cells (LSCs) that are defined by their ability to engraft in immunodeficient mice. Here we show an LSC DNA methylation signature, derived from xenografts and integration with gene expression that is comprised of 71 genes and identifies a key role for the HOXA cluster. Most of the genes are epigenetically regulated independently of underlying mutations, although several are downstream targets of epigenetic modifier genes mutated in AML. The LSC epigenetic signature is associated with poor prognosis independent of known risk factors such as age and cytogenetics. Analysis of early haematopoietic progenitors from normal individuals reveals two distinct clusters of AML LSC resembling either lymphoid-primed multipotent progenitors or granulocyte/macrophage progenitors. These results provide evidence for DNA methylation variation between AML LSCs and their blast progeny, and identify epigenetically distinct subgroups of AML likely reflecting the cell of origin.","container-title":"Nature Communications","DOI":"10.1038/ncomms9489","ISSN":"2041-1723","journalAbbreviation":"Nat Commun","language":"eng","note":"PMID: 26444494\nPMCID: PMC4633733","page":"8489","source":"PubMed","title":"An LSC epigenetic signature is largely mutation independent and implicates the HOXA cluster in AML pathogenesis","volume":"6","author":[{"family":"Jung","given":"Namyoung"},{"family":"Dai","given":"Bo"},{"family":"Gentles","given":"Andrew J."},{"family":"Majeti","given":"Ravindra"},{"family":"Feinberg","given":"Andrew P."}],"issued":{"date-parts":[["2015",10,7]]}}}],"schema":"https://github.com/citation-style-language/schema/raw/master/csl-citation.json"} </w:instrText>
      </w:r>
      <w:r w:rsidR="00D14528">
        <w:fldChar w:fldCharType="separate"/>
      </w:r>
      <w:r w:rsidR="00E805BD" w:rsidRPr="00E805BD">
        <w:rPr>
          <w:rFonts w:ascii="Calibri" w:hAnsi="Calibri" w:cs="Calibri"/>
          <w:szCs w:val="24"/>
          <w:vertAlign w:val="superscript"/>
        </w:rPr>
        <w:t>135</w:t>
      </w:r>
      <w:r w:rsidR="00D14528">
        <w:fldChar w:fldCharType="end"/>
      </w:r>
      <w:r w:rsidR="00541751">
        <w:t xml:space="preserve">, </w:t>
      </w:r>
      <w:r w:rsidR="00541751" w:rsidRPr="00A545E1">
        <w:rPr>
          <w:rStyle w:val="GSEChar"/>
        </w:rPr>
        <w:t>GSE87196</w:t>
      </w:r>
      <w:r w:rsidR="001F3F4A">
        <w:fldChar w:fldCharType="begin"/>
      </w:r>
      <w:r w:rsidR="001F3F4A">
        <w:instrText xml:space="preserve"> ADDIN ZOTERO_ITEM CSL_CITATION {"citationID":"RO2f7CDC","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w:instrText>
      </w:r>
      <w:r w:rsidR="001F3F4A" w:rsidRPr="00CF3DD5">
        <w:rPr>
          <w:lang w:val="sv-SE"/>
        </w:rPr>
        <w:instrText xml:space="preserve">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1F3F4A">
        <w:fldChar w:fldCharType="separate"/>
      </w:r>
      <w:r w:rsidR="001F3F4A" w:rsidRPr="00CF3DD5">
        <w:rPr>
          <w:rFonts w:ascii="Calibri" w:hAnsi="Calibri" w:cs="Calibri"/>
          <w:szCs w:val="24"/>
          <w:vertAlign w:val="superscript"/>
          <w:lang w:val="sv-SE"/>
        </w:rPr>
        <w:t>30</w:t>
      </w:r>
      <w:r w:rsidR="001F3F4A">
        <w:fldChar w:fldCharType="end"/>
      </w:r>
      <w:r w:rsidR="00541751" w:rsidRPr="00CF3DD5">
        <w:rPr>
          <w:lang w:val="sv-SE"/>
        </w:rPr>
        <w:t xml:space="preserve">, </w:t>
      </w:r>
      <w:r w:rsidR="00541751" w:rsidRPr="00A545E1">
        <w:rPr>
          <w:rStyle w:val="GSEChar"/>
        </w:rPr>
        <w:t>GSE121483</w:t>
      </w:r>
      <w:r w:rsidR="001F3F4A">
        <w:fldChar w:fldCharType="begin"/>
      </w:r>
      <w:r w:rsidR="00E805BD">
        <w:rPr>
          <w:lang w:val="sv-SE"/>
        </w:rPr>
        <w:instrText xml:space="preserve"> ADDIN ZOTERO_ITEM CSL_CITATION {"citationID":"7JefgSie","properties":{"formattedCitation":"\\super 130\\nosupersub{}","plainCitation":"130","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1F3F4A">
        <w:fldChar w:fldCharType="separate"/>
      </w:r>
      <w:r w:rsidR="00E805BD" w:rsidRPr="00E805BD">
        <w:rPr>
          <w:rFonts w:ascii="Calibri" w:hAnsi="Calibri" w:cs="Calibri"/>
          <w:szCs w:val="24"/>
          <w:vertAlign w:val="superscript"/>
        </w:rPr>
        <w:t>130</w:t>
      </w:r>
      <w:r w:rsidR="001F3F4A">
        <w:fldChar w:fldCharType="end"/>
      </w:r>
      <w:r w:rsidR="00541751" w:rsidRPr="00CF3DD5">
        <w:rPr>
          <w:lang w:val="sv-SE"/>
        </w:rPr>
        <w:t>.</w:t>
      </w:r>
      <w:r w:rsidR="00DC66C1">
        <w:rPr>
          <w:lang w:val="sv-SE"/>
        </w:rPr>
        <w:t xml:space="preserve"> </w:t>
      </w:r>
      <w:r w:rsidR="00F776AE" w:rsidRPr="00F776AE">
        <w:t>Non-glioma cancer cell lines were obtained from GSE68379</w:t>
      </w:r>
      <w:r w:rsidR="00F776AE">
        <w:rPr>
          <w:lang w:val="sv-SE"/>
        </w:rPr>
        <w:fldChar w:fldCharType="begin"/>
      </w:r>
      <w:r w:rsidR="00E805BD">
        <w:instrText xml:space="preserve"> ADDIN ZOTERO_ITEM CSL_CITATION {"citationID":"W4aQIixC","properties":{"formattedCitation":"\\super 136\\nosupersub{}","plainCitation":"136","noteIndex":0},"citationItems":[{"id":1334,"uris":["http://zotero.org/users/local/oxMpWYo5/items/ZZIS3PID"],"uri":["http://zotero.org/users/local/oxMpWYo5/items/ZZIS3PID"],"itemData":{"id":1334,"type":"article-journal","abstract":"Systematic studies of cancer genomes have provided unprecedented insights into the molecular nature of cancer. Using this information to guide the development and application of therapies in the clinic is challenging. Here, we report how cancer-driven alterations identified in 11,289 tumors from 29 tissues (integrating somatic mutations, copy number alterations, DNA methylation, and gene expression) can be mapped onto 1,001 molecularly annotated human cancer cell lines and correlated with sensitivity to 265 drugs. We find that cell lines faithfully recapitulate oncogenic alterations identified in tumors, find that many of these associate with drug sensitivity/resistance, and highlight the importance of tissue lineage in mediating drug response. Logic-based modeling uncovers combinations of alterations that sensitize to drugs, while machine learning demonstrates the relative importance of different data types in predicting drug response. Our analysis and datasets are rich resources to link genotypes with cellular phenotypes and to identify therapeutic options for selected cancer sub-populations.","container-title":"Cell","DOI":"10.1016/j.cell.2016.06.017","ISSN":"1097-4172","issue":"3","journalAbbreviation":"Cell","language":"eng","note":"PMID: 27397505\nPMCID: PMC4967469","page":"740-754","source":"PubMed","title":"A Landscape of Pharmacogenomic Interactions in Cancer","volume":"166","author":[{"family":"Iorio","given":"Francesco"},{"family":"Knijnenburg","given":"Theo A."},{"family":"Vis","given":"Daniel J."},{"family":"Bignell","given":"Graham R."},{"family":"Menden","given":"Michael P."},{"family":"Schubert","given":"Michael"},{"family":"Aben","given":"Nanne"},{"family":"Gonçalves","given":"Emanuel"},{"family":"Barthorpe","given":"Syd"},{"family":"Lightfoot","given":"Howard"},{"family":"Cokelaer","given":"Thomas"},{"family":"Greninger","given":"Patricia"},{"family":"Dyk","given":"Ewald","non-dropping-particle":"van"},{"family":"Chang","given":"Han"},{"family":"Silva","given":"Heshani","non-dropping-particle":"de"},{"family":"Heyn","given":"Holger"},{"family":"Deng","given":"Xianming"},{"family":"Egan","given":"Regina K."},{"family":"Liu","given":"Qingsong"},{"family":"Mironenko","given":"Tatiana"},{"family":"Mitropoulos","given":"Xeni"},{"family":"Richardson","given":"Laura"},{"family":"Wang","given":"Jinhua"},{"family":"Zhang","given":"Tinghu"},{"family":"Moran","given":"Sebastian"},{"family":"Sayols","given":"Sergi"},{"family":"Soleimani","given":"Maryam"},{"family":"Tamborero","given":"David"},{"family":"Lopez-Bigas","given":"Nuria"},{"family":"Ross-Macdonald","given":"Petra"},{"family":"Esteller","given":"Manel"},{"family":"Gray","given":"Nathanael S."},{"family":"Haber","given":"Daniel A."},{"family":"Stratton","given":"Michael R."},{"family":"Benes","given":"Cyril H."},{"family":"Wessels","given":"Lodewyk F. A."},{"family":"Saez-Rodriguez","given":"Julio"},{"family":"McDermott","given":"Ultan"},{"family":"Garnett","given":"Mathew J."}],"issued":{"date-parts":[["2016",7,28]]}}}],"schema":"https://github.com/citation-style-language/schema/raw/master/csl-citation.json"} </w:instrText>
      </w:r>
      <w:r w:rsidR="00F776AE">
        <w:rPr>
          <w:lang w:val="sv-SE"/>
        </w:rPr>
        <w:fldChar w:fldCharType="separate"/>
      </w:r>
      <w:r w:rsidR="00E805BD" w:rsidRPr="00E805BD">
        <w:rPr>
          <w:rFonts w:ascii="Calibri" w:hAnsi="Calibri" w:cs="Calibri"/>
          <w:szCs w:val="24"/>
          <w:vertAlign w:val="superscript"/>
        </w:rPr>
        <w:t>136</w:t>
      </w:r>
      <w:r w:rsidR="00F776AE">
        <w:rPr>
          <w:lang w:val="sv-SE"/>
        </w:rPr>
        <w:fldChar w:fldCharType="end"/>
      </w:r>
      <w:r w:rsidR="00F776AE" w:rsidRPr="00F776AE">
        <w:t>.</w:t>
      </w:r>
    </w:p>
    <w:p w14:paraId="11FC568A" w14:textId="2FFD91E0" w:rsidR="00D639BA" w:rsidRPr="00DC66C1" w:rsidRDefault="006469A2" w:rsidP="00A545E1">
      <w:r w:rsidRPr="00F776AE">
        <w:t>D</w:t>
      </w:r>
      <w:r w:rsidR="00D648C4" w:rsidRPr="00F776AE">
        <w:t xml:space="preserve">ata </w:t>
      </w:r>
      <w:r w:rsidRPr="00F776AE">
        <w:t>for</w:t>
      </w:r>
      <w:r w:rsidR="00D648C4" w:rsidRPr="00F776AE">
        <w:t xml:space="preserve"> </w:t>
      </w:r>
      <w:r w:rsidR="00351C61" w:rsidRPr="00F776AE">
        <w:t xml:space="preserve">microglia and </w:t>
      </w:r>
      <w:r w:rsidR="00D648C4" w:rsidRPr="00A545E1">
        <w:rPr>
          <w:rStyle w:val="GSEChar"/>
        </w:rPr>
        <w:t>GSE151506</w:t>
      </w:r>
      <w:r w:rsidR="00D648C4" w:rsidRPr="00F776AE">
        <w:t xml:space="preserve"> was obtained directly from the </w:t>
      </w:r>
      <w:r w:rsidR="00F12D45" w:rsidRPr="00F776AE">
        <w:t xml:space="preserve">respective </w:t>
      </w:r>
      <w:r w:rsidR="00D648C4" w:rsidRPr="00F776AE">
        <w:t xml:space="preserve">authors. </w:t>
      </w:r>
      <w:r w:rsidR="00BC7B73">
        <w:t>For</w:t>
      </w:r>
      <w:r w:rsidR="00A20C9F">
        <w:t xml:space="preserve"> datasets where c</w:t>
      </w:r>
      <w:r w:rsidR="00D639BA">
        <w:t xml:space="preserve">ell types </w:t>
      </w:r>
      <w:r w:rsidR="005847CD">
        <w:t xml:space="preserve">are </w:t>
      </w:r>
      <w:r w:rsidR="00D639BA">
        <w:t xml:space="preserve">identified only </w:t>
      </w:r>
      <w:r w:rsidR="005847CD">
        <w:t xml:space="preserve">by </w:t>
      </w:r>
      <w:r w:rsidR="00D639BA">
        <w:t>protein markers</w:t>
      </w:r>
      <w:r w:rsidR="00A20C9F">
        <w:t xml:space="preserve">, </w:t>
      </w:r>
      <w:r w:rsidR="00D639BA" w:rsidRPr="000C18ED">
        <w:t xml:space="preserve">archetypal </w:t>
      </w:r>
      <w:r w:rsidR="00D639BA">
        <w:t xml:space="preserve">cell type </w:t>
      </w:r>
      <w:r w:rsidR="001E0CA0">
        <w:t xml:space="preserve">was used instead </w:t>
      </w:r>
      <w:r w:rsidR="00D639BA">
        <w:t xml:space="preserve">(e.g., CD45+ </w:t>
      </w:r>
      <w:r w:rsidR="00A96420">
        <w:t>representing</w:t>
      </w:r>
      <w:r w:rsidR="00D639BA">
        <w:t xml:space="preserve"> NK cells</w:t>
      </w:r>
      <w:r w:rsidR="00395173">
        <w:fldChar w:fldCharType="begin"/>
      </w:r>
      <w:r w:rsidR="00E805BD">
        <w:instrText xml:space="preserve"> ADDIN ZOTERO_ITEM CSL_CITATION {"citationID":"qIeVVrnP","properties":{"formattedCitation":"\\super 137\\nosupersub{}","plainCitation":"137","noteIndex":0},"citationItems":[{"id":1256,"uris":["http://zotero.org/users/local/oxMpWYo5/items/2M4XTCQ3"],"uri":["http://zotero.org/users/local/oxMpWYo5/items/2M4XTCQ3"],"itemData":{"id":1256,"type":"article","title":"Immune Cell Guide - Human and mouse antigens","URL":"https://assets.thermofisher.com/TFS-Assets/LSG/brochures/immune-cell-guide.pdf","author":[{"literal":"Thermo Fisher Scientific"}],"accessed":{"date-parts":[["2021",11,21]]}}}],"schema":"https://github.com/citation-style-language/schema/raw/master/csl-citation.json"} </w:instrText>
      </w:r>
      <w:r w:rsidR="00395173">
        <w:fldChar w:fldCharType="separate"/>
      </w:r>
      <w:r w:rsidR="00E805BD" w:rsidRPr="00E805BD">
        <w:rPr>
          <w:rFonts w:ascii="Calibri" w:hAnsi="Calibri" w:cs="Calibri"/>
          <w:szCs w:val="24"/>
          <w:vertAlign w:val="superscript"/>
        </w:rPr>
        <w:t>137</w:t>
      </w:r>
      <w:r w:rsidR="00395173">
        <w:fldChar w:fldCharType="end"/>
      </w:r>
      <w:r w:rsidR="00D639BA">
        <w:t>).</w:t>
      </w:r>
      <w:r w:rsidR="00E33269">
        <w:t xml:space="preserve"> </w:t>
      </w:r>
      <w:r w:rsidR="00523DA8">
        <w:t xml:space="preserve">As well, </w:t>
      </w:r>
      <w:r w:rsidR="00E66977">
        <w:t>for</w:t>
      </w:r>
      <w:r w:rsidR="00523DA8">
        <w:t xml:space="preserve"> studies investigat</w:t>
      </w:r>
      <w:r w:rsidR="009F1EC3">
        <w:t>ing</w:t>
      </w:r>
      <w:r w:rsidR="00523DA8">
        <w:t xml:space="preserve"> </w:t>
      </w:r>
      <w:r w:rsidR="00E66977">
        <w:t xml:space="preserve">methylation </w:t>
      </w:r>
      <w:r w:rsidR="008C0445">
        <w:t>and</w:t>
      </w:r>
      <w:r w:rsidR="00E66977">
        <w:t xml:space="preserve"> </w:t>
      </w:r>
      <w:r w:rsidR="00523DA8">
        <w:t xml:space="preserve">disease (e.g., </w:t>
      </w:r>
      <w:r w:rsidR="0041270E" w:rsidRPr="00A545E1">
        <w:rPr>
          <w:rStyle w:val="GSEChar"/>
        </w:rPr>
        <w:t>GSE66351</w:t>
      </w:r>
      <w:r w:rsidR="00147382">
        <w:t xml:space="preserve"> </w:t>
      </w:r>
      <w:r w:rsidR="00FF5D57">
        <w:t>with</w:t>
      </w:r>
      <w:r w:rsidR="0041270E">
        <w:t xml:space="preserve"> </w:t>
      </w:r>
      <w:r w:rsidR="00523DA8">
        <w:t xml:space="preserve">Alzheimer’s disease), </w:t>
      </w:r>
      <w:r w:rsidR="00F7032F">
        <w:t>only</w:t>
      </w:r>
      <w:r w:rsidR="00E66977">
        <w:t xml:space="preserve"> the</w:t>
      </w:r>
      <w:r w:rsidR="00F7032F">
        <w:t xml:space="preserve"> data from control subjects was </w:t>
      </w:r>
      <w:r w:rsidR="00F42B79">
        <w:t>taken.</w:t>
      </w:r>
      <w:r w:rsidR="00DC66C1">
        <w:t xml:space="preserve"> </w:t>
      </w:r>
      <w:r w:rsidR="00DC66C1" w:rsidRPr="00DC66C1">
        <w:t xml:space="preserve">See </w:t>
      </w:r>
      <w:r w:rsidR="00DC66C1" w:rsidRPr="00DC66C1">
        <w:rPr>
          <w:rStyle w:val="SubtitleChar"/>
          <w:lang w:val="en-CA"/>
        </w:rPr>
        <w:t>Supplementary Table S1</w:t>
      </w:r>
      <w:r w:rsidR="00DC66C1" w:rsidRPr="00DC66C1">
        <w:t xml:space="preserve"> for full breakdown of cell types</w:t>
      </w:r>
      <w:r w:rsidR="00560584">
        <w:t xml:space="preserve"> and</w:t>
      </w:r>
      <w:r w:rsidR="00DC66C1" w:rsidRPr="00DC66C1">
        <w:t xml:space="preserve"> sample sizes</w:t>
      </w:r>
      <w:r w:rsidR="00560584">
        <w:t>.</w:t>
      </w:r>
    </w:p>
    <w:p w14:paraId="788EA392" w14:textId="7A4CB11A" w:rsidR="00F86755" w:rsidRDefault="00C94E37" w:rsidP="005206DF">
      <w:pPr>
        <w:jc w:val="both"/>
        <w:rPr>
          <w:lang w:val="en-US"/>
        </w:rPr>
      </w:pPr>
      <w:r w:rsidRPr="00C94E37">
        <w:rPr>
          <w:b/>
          <w:bCs/>
          <w:lang w:val="en-US"/>
        </w:rPr>
        <w:t>Annotation:</w:t>
      </w:r>
      <w:r w:rsidR="00B954E7">
        <w:rPr>
          <w:lang w:val="en-US"/>
        </w:rPr>
        <w:t xml:space="preserve"> </w:t>
      </w:r>
      <w:r w:rsidR="007A14F2">
        <w:rPr>
          <w:lang w:val="en-US"/>
        </w:rPr>
        <w:t>Identification data</w:t>
      </w:r>
      <w:r w:rsidR="00164123">
        <w:rPr>
          <w:lang w:val="en-US"/>
        </w:rPr>
        <w:t xml:space="preserve"> </w:t>
      </w:r>
      <w:r w:rsidR="00DA1028">
        <w:rPr>
          <w:lang w:val="en-US"/>
        </w:rPr>
        <w:t xml:space="preserve">for </w:t>
      </w:r>
      <w:r w:rsidR="009B5964">
        <w:rPr>
          <w:lang w:val="en-US"/>
        </w:rPr>
        <w:t xml:space="preserve">Illumina 450k/EPIC </w:t>
      </w:r>
      <w:r w:rsidR="00DA1028">
        <w:rPr>
          <w:lang w:val="en-US"/>
        </w:rPr>
        <w:t>m</w:t>
      </w:r>
      <w:r w:rsidR="00D639BA">
        <w:rPr>
          <w:lang w:val="en-US"/>
        </w:rPr>
        <w:t xml:space="preserve">ethylation array </w:t>
      </w:r>
      <w:r w:rsidR="004A0BF9">
        <w:rPr>
          <w:lang w:val="en-US"/>
        </w:rPr>
        <w:t>probes</w:t>
      </w:r>
      <w:r w:rsidR="00DA1028">
        <w:rPr>
          <w:lang w:val="en-US"/>
        </w:rPr>
        <w:t xml:space="preserve"> was obtained</w:t>
      </w:r>
      <w:r w:rsidR="007A14F2">
        <w:rPr>
          <w:lang w:val="en-US"/>
        </w:rPr>
        <w:t xml:space="preserve"> via Bioconductor</w:t>
      </w:r>
      <w:r w:rsidR="00DA1028">
        <w:rPr>
          <w:lang w:val="en-US"/>
        </w:rPr>
        <w:fldChar w:fldCharType="begin"/>
      </w:r>
      <w:r w:rsidR="00E805BD">
        <w:rPr>
          <w:lang w:val="en-US"/>
        </w:rPr>
        <w:instrText xml:space="preserve"> ADDIN ZOTERO_ITEM CSL_CITATION {"citationID":"vFQ56iFG","properties":{"formattedCitation":"\\super 138,139\\nosupersub{}","plainCitation":"138,139","noteIndex":0},"citationItems":[{"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E805BD" w:rsidRPr="00E805BD">
        <w:rPr>
          <w:rFonts w:ascii="Calibri" w:hAnsi="Calibri" w:cs="Calibri"/>
          <w:szCs w:val="24"/>
          <w:vertAlign w:val="superscript"/>
        </w:rPr>
        <w:t>138,139</w:t>
      </w:r>
      <w:r w:rsidR="00DA1028">
        <w:rPr>
          <w:lang w:val="en-US"/>
        </w:rPr>
        <w:fldChar w:fldCharType="end"/>
      </w:r>
      <w:r w:rsidR="00DA1028">
        <w:rPr>
          <w:lang w:val="en-US"/>
        </w:rPr>
        <w:t>, then</w:t>
      </w:r>
      <w:r w:rsidR="00D639BA">
        <w:rPr>
          <w:lang w:val="en-US"/>
        </w:rPr>
        <w:t xml:space="preserve"> converted to genomic positions via </w:t>
      </w:r>
      <w:proofErr w:type="spellStart"/>
      <w:r w:rsidR="00D639BA" w:rsidRPr="00CF1E03">
        <w:rPr>
          <w:rStyle w:val="PackagesChar"/>
        </w:rPr>
        <w:t>Minfi</w:t>
      </w:r>
      <w:proofErr w:type="spellEnd"/>
      <w:r w:rsidR="00D639BA">
        <w:rPr>
          <w:lang w:val="en-US"/>
        </w:rPr>
        <w:fldChar w:fldCharType="begin"/>
      </w:r>
      <w:r w:rsidR="00E805BD">
        <w:rPr>
          <w:lang w:val="en-US"/>
        </w:rPr>
        <w:instrText xml:space="preserve"> ADDIN ZOTERO_ITEM CSL_CITATION {"citationID":"71p0QQMd","properties":{"formattedCitation":"\\super 140\\nosupersub{}","plainCitation":"140","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E805BD">
        <w:rPr>
          <w:rFonts w:ascii="Cambria Math" w:hAnsi="Cambria Math" w:cs="Cambria Math"/>
          <w:lang w:val="en-US"/>
        </w:rPr>
        <w:instrText>∼</w:instrText>
      </w:r>
      <w:r w:rsidR="00E805BD">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E805BD" w:rsidRPr="00E805BD">
        <w:rPr>
          <w:rFonts w:ascii="Calibri" w:hAnsi="Calibri" w:cs="Calibri"/>
          <w:szCs w:val="24"/>
          <w:vertAlign w:val="superscript"/>
        </w:rPr>
        <w:t>140</w:t>
      </w:r>
      <w:r w:rsidR="00D639BA">
        <w:rPr>
          <w:lang w:val="en-US"/>
        </w:rPr>
        <w:fldChar w:fldCharType="end"/>
      </w:r>
      <w:r w:rsidR="00D639BA">
        <w:rPr>
          <w:lang w:val="en-US"/>
        </w:rPr>
        <w:t xml:space="preserve">. </w:t>
      </w:r>
      <w:r w:rsidR="00AE3E22">
        <w:rPr>
          <w:lang w:val="en-US"/>
        </w:rPr>
        <w:t>Probes that have previously shown to be cross-reactive</w:t>
      </w:r>
      <w:r w:rsidR="00136775">
        <w:rPr>
          <w:lang w:val="en-US"/>
        </w:rPr>
        <w:t xml:space="preserve">, </w:t>
      </w:r>
      <w:r w:rsidR="00136775">
        <w:rPr>
          <w:rFonts w:ascii="Verdana" w:hAnsi="Verdana"/>
          <w:color w:val="000000"/>
          <w:sz w:val="18"/>
          <w:szCs w:val="18"/>
          <w:shd w:val="clear" w:color="auto" w:fill="FFFFFF"/>
        </w:rPr>
        <w:t>low-quality genomic mapping, or</w:t>
      </w:r>
      <w:r w:rsidR="00AE3E22">
        <w:rPr>
          <w:lang w:val="en-US"/>
        </w:rPr>
        <w:t xml:space="preserve"> target</w:t>
      </w:r>
      <w:r w:rsidR="00AE3E22" w:rsidRPr="0010441F">
        <w:rPr>
          <w:lang w:val="en-US"/>
        </w:rPr>
        <w:t xml:space="preserve"> polymorphic CpGs</w:t>
      </w:r>
      <w:r w:rsidR="00AE3E22">
        <w:rPr>
          <w:lang w:val="en-US"/>
        </w:rPr>
        <w:t xml:space="preserve"> were removed</w:t>
      </w:r>
      <w:r w:rsidR="00AE3E22">
        <w:rPr>
          <w:lang w:val="en-US"/>
        </w:rPr>
        <w:fldChar w:fldCharType="begin"/>
      </w:r>
      <w:r w:rsidR="00E805BD">
        <w:rPr>
          <w:lang w:val="en-US"/>
        </w:rPr>
        <w:instrText xml:space="preserve"> ADDIN ZOTERO_ITEM CSL_CITATION {"citationID":"JtU8if3v","properties":{"formattedCitation":"\\super 141\\nosupersub{}","plainCitation":"141","noteIndex":0},"citationItems":[{"id":1239,"uris":["http://zotero.org/users/local/oxMpWYo5/items/PHNMSZ3C"],"uri":["http://zotero.org/users/local/oxMpWYo5/items/PHNMSZ3C"],"itemData":{"id":1239,"type":"webpage","abstract":"Maxprobes package collects cross-reactive probes of Illumina\n    methylation array 450K and EPIC/850K.","language":"en","title":"markgene/maxprobes: Methylation Array Cross-Reactive Probes version 0.0.2 from GitHub","title-short":"markgene/maxprobes","URL":"https://rdrr.io/github/markgene/maxprobes/","accessed":{"date-parts":[["2021",11,19]]}}}],"schema":"https://github.com/citation-style-language/schema/raw/master/csl-citation.json"} </w:instrText>
      </w:r>
      <w:r w:rsidR="00AE3E22">
        <w:rPr>
          <w:lang w:val="en-US"/>
        </w:rPr>
        <w:fldChar w:fldCharType="separate"/>
      </w:r>
      <w:r w:rsidR="00E805BD" w:rsidRPr="00E805BD">
        <w:rPr>
          <w:rFonts w:ascii="Calibri" w:hAnsi="Calibri" w:cs="Calibri"/>
          <w:szCs w:val="24"/>
          <w:vertAlign w:val="superscript"/>
        </w:rPr>
        <w:t>141</w:t>
      </w:r>
      <w:r w:rsidR="00AE3E22">
        <w:rPr>
          <w:lang w:val="en-US"/>
        </w:rPr>
        <w:fldChar w:fldCharType="end"/>
      </w:r>
      <w:r w:rsidR="00AE3E22">
        <w:rPr>
          <w:lang w:val="en-US"/>
        </w:rPr>
        <w:t xml:space="preserve">. </w:t>
      </w:r>
      <w:r w:rsidR="00626E7F">
        <w:rPr>
          <w:lang w:val="en-US"/>
        </w:rPr>
        <w:t xml:space="preserve">Array data and bisulfite sequencing </w:t>
      </w:r>
      <w:r w:rsidR="009C637A">
        <w:rPr>
          <w:lang w:val="en-US"/>
        </w:rPr>
        <w:t>are suitable for comparison (</w:t>
      </w:r>
      <w:r w:rsidR="009C637A" w:rsidRPr="009C637A">
        <w:rPr>
          <w:lang w:val="en-US"/>
        </w:rPr>
        <w:t>Pearson's r</w:t>
      </w:r>
      <w:r w:rsidR="009C637A">
        <w:rPr>
          <w:lang w:val="en-US"/>
        </w:rPr>
        <w:t xml:space="preserve"> = 0.95 – 0.97</w:t>
      </w:r>
      <w:r w:rsidR="009C637A">
        <w:rPr>
          <w:lang w:val="en-US"/>
        </w:rPr>
        <w:fldChar w:fldCharType="begin"/>
      </w:r>
      <w:r w:rsidR="00E805BD">
        <w:rPr>
          <w:lang w:val="en-US"/>
        </w:rPr>
        <w:instrText xml:space="preserve"> ADDIN ZOTERO_ITEM CSL_CITATION {"citationID":"2YPjXByG","properties":{"formattedCitation":"\\super 86\\nosupersub{}","plainCitation":"8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9C637A">
        <w:rPr>
          <w:lang w:val="en-US"/>
        </w:rPr>
        <w:fldChar w:fldCharType="separate"/>
      </w:r>
      <w:r w:rsidR="00E805BD" w:rsidRPr="00E805BD">
        <w:rPr>
          <w:rFonts w:ascii="Calibri" w:hAnsi="Calibri" w:cs="Calibri"/>
          <w:szCs w:val="24"/>
          <w:vertAlign w:val="superscript"/>
        </w:rPr>
        <w:t>86</w:t>
      </w:r>
      <w:r w:rsidR="009C637A">
        <w:rPr>
          <w:lang w:val="en-US"/>
        </w:rPr>
        <w:fldChar w:fldCharType="end"/>
      </w:r>
      <w:r w:rsidR="009C637A">
        <w:rPr>
          <w:lang w:val="en-US"/>
        </w:rPr>
        <w:t>)</w:t>
      </w:r>
      <w:r w:rsidR="00626E7F">
        <w:rPr>
          <w:lang w:val="en-US"/>
        </w:rPr>
        <w:t xml:space="preserve">. </w:t>
      </w:r>
      <w:r w:rsidR="009C637A">
        <w:rPr>
          <w:lang w:val="en-US"/>
        </w:rPr>
        <w:t>D</w:t>
      </w:r>
      <w:r w:rsidR="003F44AF">
        <w:rPr>
          <w:lang w:val="en-US"/>
        </w:rPr>
        <w:t>ata sourced from mouse models (</w:t>
      </w:r>
      <w:r w:rsidR="003F44AF" w:rsidRPr="00A545E1">
        <w:rPr>
          <w:rStyle w:val="GSEChar"/>
        </w:rPr>
        <w:t>GSE121483</w:t>
      </w:r>
      <w:r w:rsidR="003F44AF">
        <w:rPr>
          <w:lang w:val="en-US"/>
        </w:rPr>
        <w:t>)</w:t>
      </w:r>
      <w:r w:rsidR="009C637A">
        <w:rPr>
          <w:lang w:val="en-US"/>
        </w:rPr>
        <w:t xml:space="preserve"> was limited </w:t>
      </w:r>
      <w:r w:rsidR="009C637A" w:rsidRPr="009C637A">
        <w:rPr>
          <w:lang w:val="en-US"/>
        </w:rPr>
        <w:t xml:space="preserve">19,420 probes </w:t>
      </w:r>
      <w:r w:rsidR="009C637A">
        <w:rPr>
          <w:lang w:val="en-US"/>
        </w:rPr>
        <w:t>common</w:t>
      </w:r>
      <w:r w:rsidR="009C637A" w:rsidRPr="009C637A">
        <w:rPr>
          <w:lang w:val="en-US"/>
        </w:rPr>
        <w:t xml:space="preserve"> with humans</w:t>
      </w:r>
      <w:r w:rsidR="009C637A" w:rsidRPr="009C637A">
        <w:rPr>
          <w:lang w:val="en-US"/>
        </w:rPr>
        <w:t xml:space="preserve"> </w:t>
      </w:r>
      <w:r w:rsidR="009C637A">
        <w:rPr>
          <w:lang w:val="en-US"/>
        </w:rPr>
        <w:t>that are highly conserved in brain tissue</w:t>
      </w:r>
      <w:r w:rsidR="009C637A">
        <w:rPr>
          <w:lang w:val="en-US"/>
        </w:rPr>
        <w:fldChar w:fldCharType="begin"/>
      </w:r>
      <w:r w:rsidR="00E805BD">
        <w:rPr>
          <w:lang w:val="en-US"/>
        </w:rPr>
        <w:instrText xml:space="preserve"> ADDIN ZOTERO_ITEM CSL_CITATION {"citationID":"r8KxqAEV","properties":{"formattedCitation":"\\super 142,143\\nosupersub{}","plainCitation":"142,143","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9C637A">
        <w:rPr>
          <w:lang w:val="en-US"/>
        </w:rPr>
        <w:fldChar w:fldCharType="separate"/>
      </w:r>
      <w:r w:rsidR="00E805BD" w:rsidRPr="00E805BD">
        <w:rPr>
          <w:rFonts w:ascii="Calibri" w:hAnsi="Calibri" w:cs="Calibri"/>
          <w:szCs w:val="24"/>
          <w:vertAlign w:val="superscript"/>
        </w:rPr>
        <w:t>142,143</w:t>
      </w:r>
      <w:r w:rsidR="009C637A">
        <w:rPr>
          <w:lang w:val="en-US"/>
        </w:rPr>
        <w:fldChar w:fldCharType="end"/>
      </w:r>
      <w:r w:rsidR="003F44AF">
        <w:rPr>
          <w:lang w:val="en-US"/>
        </w:rPr>
        <w:t>.</w:t>
      </w:r>
      <w:r w:rsidR="003D7FBA">
        <w:rPr>
          <w:lang w:val="en-US"/>
        </w:rPr>
        <w:t xml:space="preserve"> All genome assemblies for sample </w:t>
      </w:r>
      <w:r w:rsidR="00AE69A2">
        <w:rPr>
          <w:lang w:val="en-US"/>
        </w:rPr>
        <w:t>and reference data was</w:t>
      </w:r>
      <w:r w:rsidR="003D7FBA">
        <w:rPr>
          <w:lang w:val="en-US"/>
        </w:rPr>
        <w:t xml:space="preserve"> translated to </w:t>
      </w:r>
      <w:r w:rsidR="00D17934" w:rsidRPr="00D17934">
        <w:rPr>
          <w:lang w:val="en-US"/>
        </w:rPr>
        <w:t xml:space="preserve">Genome Reference Consortium Human Build 38 </w:t>
      </w:r>
      <w:r w:rsidR="00D17934">
        <w:rPr>
          <w:lang w:val="en-US"/>
        </w:rPr>
        <w:t>(hg38</w:t>
      </w:r>
      <w:r w:rsidR="00D17934">
        <w:rPr>
          <w:lang w:val="en-US"/>
        </w:rPr>
        <w:fldChar w:fldCharType="begin"/>
      </w:r>
      <w:r w:rsidR="00E805BD">
        <w:rPr>
          <w:lang w:val="en-US"/>
        </w:rPr>
        <w:instrText xml:space="preserve"> ADDIN ZOTERO_ITEM CSL_CITATION {"citationID":"oeGaLydD","properties":{"formattedCitation":"\\super 144\\nosupersub{}","plainCitation":"144","noteIndex":0},"citationItems":[{"id":1296,"uris":["http://zotero.org/users/local/oxMpWYo5/items/9KDNQC6G"],"uri":["http://zotero.org/users/local/oxMpWYo5/items/9KDNQC6G"],"itemData":{"id":1296,"type":"webpage","title":"GRCh38 - hg38 - Genome - Assembly - NCBI","URL":"https://www.ncbi.nlm.nih.gov/assembly/GCF_000001405.26/","accessed":{"date-parts":[["2021",11,23]]}},"locator":"38"}],"schema":"https://github.com/citation-style-language/schema/raw/master/csl-citation.json"} </w:instrText>
      </w:r>
      <w:r w:rsidR="00D17934">
        <w:rPr>
          <w:lang w:val="en-US"/>
        </w:rPr>
        <w:fldChar w:fldCharType="separate"/>
      </w:r>
      <w:r w:rsidR="00E805BD" w:rsidRPr="00E805BD">
        <w:rPr>
          <w:rFonts w:ascii="Calibri" w:hAnsi="Calibri" w:cs="Calibri"/>
          <w:szCs w:val="24"/>
          <w:vertAlign w:val="superscript"/>
        </w:rPr>
        <w:t>144</w:t>
      </w:r>
      <w:r w:rsidR="00D17934">
        <w:rPr>
          <w:lang w:val="en-US"/>
        </w:rPr>
        <w:fldChar w:fldCharType="end"/>
      </w:r>
      <w:r w:rsidR="00D17934">
        <w:rPr>
          <w:lang w:val="en-US"/>
        </w:rPr>
        <w:t xml:space="preserve">) </w:t>
      </w:r>
      <w:r w:rsidR="003D7FBA">
        <w:rPr>
          <w:lang w:val="en-US"/>
        </w:rPr>
        <w:t xml:space="preserve">by the </w:t>
      </w:r>
      <w:proofErr w:type="spellStart"/>
      <w:r w:rsidR="003D7FBA" w:rsidRPr="00CC175A">
        <w:rPr>
          <w:rStyle w:val="PackagesChar"/>
        </w:rPr>
        <w:t>liftOver</w:t>
      </w:r>
      <w:proofErr w:type="spellEnd"/>
      <w:r w:rsidR="003D7FBA">
        <w:rPr>
          <w:lang w:val="en-US"/>
        </w:rPr>
        <w:fldChar w:fldCharType="begin"/>
      </w:r>
      <w:r w:rsidR="00E805BD">
        <w:rPr>
          <w:lang w:val="en-US"/>
        </w:rPr>
        <w:instrText xml:space="preserve"> ADDIN ZOTERO_ITEM CSL_CITATION {"citationID":"wgCBYf5y","properties":{"formattedCitation":"\\super 145\\nosupersub{}","plainCitation":"145","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3D7FBA">
        <w:rPr>
          <w:lang w:val="en-US"/>
        </w:rPr>
        <w:fldChar w:fldCharType="separate"/>
      </w:r>
      <w:r w:rsidR="00E805BD" w:rsidRPr="00E805BD">
        <w:rPr>
          <w:rFonts w:ascii="Calibri" w:hAnsi="Calibri" w:cs="Calibri"/>
          <w:szCs w:val="24"/>
          <w:vertAlign w:val="superscript"/>
        </w:rPr>
        <w:t>145</w:t>
      </w:r>
      <w:r w:rsidR="003D7FBA">
        <w:rPr>
          <w:lang w:val="en-US"/>
        </w:rPr>
        <w:fldChar w:fldCharType="end"/>
      </w:r>
      <w:r w:rsidR="00B16D61">
        <w:rPr>
          <w:lang w:val="en-US"/>
        </w:rPr>
        <w:t xml:space="preserve"> using chains from </w:t>
      </w:r>
      <w:proofErr w:type="spellStart"/>
      <w:r w:rsidR="00B16D61">
        <w:rPr>
          <w:lang w:val="en-US"/>
        </w:rPr>
        <w:t>AnnotationHub</w:t>
      </w:r>
      <w:proofErr w:type="spellEnd"/>
      <w:r w:rsidR="00B16D61">
        <w:rPr>
          <w:lang w:val="en-US"/>
        </w:rPr>
        <w:t>.</w:t>
      </w:r>
      <w:r w:rsidR="00C91125">
        <w:rPr>
          <w:lang w:val="en-US"/>
        </w:rPr>
        <w:t xml:space="preserve"> </w:t>
      </w:r>
      <w:r w:rsidR="00DA6DD9">
        <w:rPr>
          <w:lang w:val="en-US"/>
        </w:rPr>
        <w:t>Human p</w:t>
      </w:r>
      <w:r w:rsidR="00C91125">
        <w:rPr>
          <w:lang w:val="en-US"/>
        </w:rPr>
        <w:t>romoter loc</w:t>
      </w:r>
      <w:r w:rsidR="00DA6DD9">
        <w:rPr>
          <w:lang w:val="en-US"/>
        </w:rPr>
        <w:t>i</w:t>
      </w:r>
      <w:r w:rsidR="00C91125">
        <w:rPr>
          <w:lang w:val="en-US"/>
        </w:rPr>
        <w:t xml:space="preserve"> were obtained from </w:t>
      </w:r>
      <w:r w:rsidR="006343A4">
        <w:rPr>
          <w:lang w:val="en-US"/>
        </w:rPr>
        <w:t xml:space="preserve">the </w:t>
      </w:r>
      <w:proofErr w:type="gramStart"/>
      <w:r w:rsidR="006343A4">
        <w:rPr>
          <w:lang w:val="en-US"/>
        </w:rPr>
        <w:t>EPD</w:t>
      </w:r>
      <w:r w:rsidR="00C91125">
        <w:rPr>
          <w:lang w:val="en-US"/>
        </w:rPr>
        <w:t>, and</w:t>
      </w:r>
      <w:proofErr w:type="gramEnd"/>
      <w:r w:rsidR="00C91125">
        <w:rPr>
          <w:lang w:val="en-US"/>
        </w:rPr>
        <w:t xml:space="preserve"> limited to include only the most representative promoter </w:t>
      </w:r>
      <w:r w:rsidR="003E4055">
        <w:rPr>
          <w:lang w:val="en-US"/>
        </w:rPr>
        <w:t>for each</w:t>
      </w:r>
      <w:r w:rsidR="00C91125">
        <w:rPr>
          <w:lang w:val="en-US"/>
        </w:rPr>
        <w:t xml:space="preserve"> gene (</w:t>
      </w:r>
      <w:r w:rsidR="00C91125">
        <w:rPr>
          <w:lang w:val="en-US"/>
        </w:rPr>
        <w:t>N = 16</w:t>
      </w:r>
      <w:r w:rsidR="00C91125">
        <w:rPr>
          <w:lang w:val="en-US"/>
        </w:rPr>
        <w:t>,</w:t>
      </w:r>
      <w:r w:rsidR="00C91125">
        <w:rPr>
          <w:lang w:val="en-US"/>
        </w:rPr>
        <w:t>455)</w:t>
      </w:r>
      <w:r w:rsidR="00C91125">
        <w:rPr>
          <w:lang w:val="en-US"/>
        </w:rPr>
        <w:t xml:space="preserve">. </w:t>
      </w:r>
    </w:p>
    <w:p w14:paraId="1835E63B" w14:textId="66CE23FF" w:rsidR="002E28F1" w:rsidRDefault="002E28F1" w:rsidP="008B5FF4">
      <w:pPr>
        <w:pStyle w:val="Heading3"/>
        <w:rPr>
          <w:lang w:val="en-US"/>
        </w:rPr>
      </w:pPr>
      <w:bookmarkStart w:id="47" w:name="_Toc88849758"/>
      <w:r>
        <w:rPr>
          <w:lang w:val="en-US"/>
        </w:rPr>
        <w:t>Data processing</w:t>
      </w:r>
      <w:bookmarkEnd w:id="47"/>
    </w:p>
    <w:p w14:paraId="268D96A7" w14:textId="66C7A580" w:rsidR="007F3A65" w:rsidRDefault="00804CF2" w:rsidP="00E51FC1">
      <w:pPr>
        <w:jc w:val="both"/>
        <w:rPr>
          <w:lang w:val="en-US"/>
        </w:rPr>
      </w:pPr>
      <w:r w:rsidRPr="00804CF2">
        <w:rPr>
          <w:b/>
          <w:bCs/>
          <w:lang w:val="en-US"/>
        </w:rPr>
        <w:t xml:space="preserve">Data </w:t>
      </w:r>
      <w:r w:rsidR="008B5FF4">
        <w:rPr>
          <w:b/>
          <w:bCs/>
          <w:lang w:val="en-US"/>
        </w:rPr>
        <w:t>importation</w:t>
      </w:r>
      <w:r w:rsidRPr="00804CF2">
        <w:rPr>
          <w:b/>
          <w:bCs/>
          <w:lang w:val="en-US"/>
        </w:rPr>
        <w:t>:</w:t>
      </w:r>
      <w:r>
        <w:rPr>
          <w:lang w:val="en-US"/>
        </w:rPr>
        <w:t xml:space="preserve"> </w:t>
      </w:r>
      <w:r w:rsidR="0047312E">
        <w:rPr>
          <w:lang w:val="en-US"/>
        </w:rPr>
        <w:t xml:space="preserve">For array-based data, </w:t>
      </w:r>
      <w:r w:rsidR="007F3A65">
        <w:rPr>
          <w:lang w:val="en-US"/>
        </w:rPr>
        <w:t>data</w:t>
      </w:r>
      <w:r w:rsidR="003710DE">
        <w:rPr>
          <w:lang w:val="en-US"/>
        </w:rPr>
        <w:t>sets were</w:t>
      </w:r>
      <w:r w:rsidR="007F3A65">
        <w:rPr>
          <w:lang w:val="en-US"/>
        </w:rPr>
        <w:t xml:space="preserve"> generally provided as</w:t>
      </w:r>
      <w:r w:rsidR="0047312E">
        <w:rPr>
          <w:lang w:val="en-US"/>
        </w:rPr>
        <w:t xml:space="preserve"> r</w:t>
      </w:r>
      <w:r w:rsidR="0047312E" w:rsidRPr="0047312E">
        <w:rPr>
          <w:lang w:val="en-US"/>
        </w:rPr>
        <w:t>aw 450K/</w:t>
      </w:r>
      <w:r w:rsidR="0047312E">
        <w:rPr>
          <w:lang w:val="en-US"/>
        </w:rPr>
        <w:t>EPIC</w:t>
      </w:r>
      <w:r w:rsidR="0047312E" w:rsidRPr="0047312E">
        <w:rPr>
          <w:lang w:val="en-US"/>
        </w:rPr>
        <w:t xml:space="preserve"> Illumina Methylation array (.</w:t>
      </w:r>
      <w:proofErr w:type="spellStart"/>
      <w:r w:rsidR="0047312E" w:rsidRPr="0047312E">
        <w:rPr>
          <w:lang w:val="en-US"/>
        </w:rPr>
        <w:t>idat</w:t>
      </w:r>
      <w:proofErr w:type="spellEnd"/>
      <w:r w:rsidR="0047312E" w:rsidRPr="0047312E">
        <w:rPr>
          <w:lang w:val="en-US"/>
        </w:rPr>
        <w:t xml:space="preserve">) </w:t>
      </w:r>
      <w:r w:rsidR="00E51FC1" w:rsidRPr="0047312E">
        <w:rPr>
          <w:lang w:val="en-US"/>
        </w:rPr>
        <w:t>files</w:t>
      </w:r>
      <w:r w:rsidR="00E51FC1">
        <w:rPr>
          <w:lang w:val="en-US"/>
        </w:rPr>
        <w:t xml:space="preserve"> or</w:t>
      </w:r>
      <w:r w:rsidR="0047312E">
        <w:rPr>
          <w:lang w:val="en-US"/>
        </w:rPr>
        <w:t xml:space="preserve"> </w:t>
      </w:r>
      <w:r w:rsidR="00D92EB1">
        <w:rPr>
          <w:lang w:val="en-US"/>
        </w:rPr>
        <w:t xml:space="preserve">as </w:t>
      </w:r>
      <w:r w:rsidR="00D92EB1">
        <w:rPr>
          <w:rFonts w:cstheme="minorHAnsi"/>
          <w:lang w:val="en-US"/>
        </w:rPr>
        <w:t>β</w:t>
      </w:r>
      <w:r w:rsidR="00D92EB1">
        <w:rPr>
          <w:lang w:val="en-US"/>
        </w:rPr>
        <w:t xml:space="preserve">-values </w:t>
      </w:r>
      <w:r w:rsidR="00E51FC1">
        <w:rPr>
          <w:lang w:val="en-US"/>
        </w:rPr>
        <w:t>scraped from</w:t>
      </w:r>
      <w:r w:rsidR="007F3A65">
        <w:rPr>
          <w:lang w:val="en-US"/>
        </w:rPr>
        <w:t xml:space="preserve"> </w:t>
      </w:r>
      <w:r w:rsidR="003710DE">
        <w:rPr>
          <w:lang w:val="en-US"/>
        </w:rPr>
        <w:t xml:space="preserve">Series Matrix Files or SOFT family files associated with the GEO accession. </w:t>
      </w:r>
      <w:r w:rsidR="00E51FC1">
        <w:rPr>
          <w:lang w:val="en-US"/>
        </w:rPr>
        <w:t>This data was processed</w:t>
      </w:r>
      <w:r w:rsidR="007F3A65" w:rsidRPr="00915876">
        <w:rPr>
          <w:lang w:val="en-US"/>
        </w:rPr>
        <w:t xml:space="preserve">, </w:t>
      </w:r>
      <w:r w:rsidR="00333D53">
        <w:rPr>
          <w:lang w:val="en-US"/>
        </w:rPr>
        <w:t>quality control (QC)</w:t>
      </w:r>
      <w:r w:rsidR="007F3A65" w:rsidRPr="00915876">
        <w:rPr>
          <w:lang w:val="en-US"/>
        </w:rPr>
        <w:t xml:space="preserve"> checked, and normalized </w:t>
      </w:r>
      <w:r w:rsidR="007F3A65" w:rsidRPr="0025350E">
        <w:rPr>
          <w:lang w:val="en-US"/>
        </w:rPr>
        <w:t xml:space="preserve">by </w:t>
      </w:r>
      <w:r w:rsidR="007F3A65">
        <w:rPr>
          <w:lang w:val="en-US"/>
        </w:rPr>
        <w:t xml:space="preserve">the </w:t>
      </w:r>
      <w:r w:rsidR="007F3A65" w:rsidRPr="0025350E">
        <w:rPr>
          <w:lang w:val="en-US"/>
        </w:rPr>
        <w:t xml:space="preserve">single sample noob function in </w:t>
      </w:r>
      <w:proofErr w:type="spellStart"/>
      <w:r w:rsidR="007F3A65" w:rsidRPr="00CC175A">
        <w:rPr>
          <w:rStyle w:val="PackagesChar"/>
        </w:rPr>
        <w:t>Minfi</w:t>
      </w:r>
      <w:proofErr w:type="spellEnd"/>
      <w:r w:rsidR="007F3A65">
        <w:rPr>
          <w:i/>
          <w:iCs/>
          <w:lang w:val="en-US"/>
        </w:rPr>
        <w:fldChar w:fldCharType="begin"/>
      </w:r>
      <w:r w:rsidR="00E805BD">
        <w:rPr>
          <w:i/>
          <w:iCs/>
          <w:lang w:val="en-US"/>
        </w:rPr>
        <w:instrText xml:space="preserve"> ADDIN ZOTERO_ITEM CSL_CITATION {"citationID":"IVOT1an0","properties":{"formattedCitation":"\\super 146\\nosupersub{}","plainCitation":"146","noteIndex":0},"citationItems":[{"id":1241,"uris":["http://zotero.org/users/local/oxMpWYo5/items/5X2BW72S"],"uri":["http://zotero.org/users/local/oxMpWYo5/items/5X2BW72S"],"itemData":{"id":1241,"type":"article-journal","abstract":"We propose a novel approach to background correction for Infinium HumanMethylation data to account for technical variation in background fluorescence signal. Our approach capitalizes on a new use for the Infinium I design bead types to measure non-specific fluorescence in the colour channel opposite of their design (Cy3/Cy5). This provides tens of thousands of features for measuring background instead of the much smaller number of negative control probes on the platforms (n = 32 for HumanMethylation27 and n = 614 for HumanMethylation450, respectively). We compare the performance of our methods with existing approaches, using technical replicates of both mixture samples and biological samples, and demonstrate that within- and between-platform artefacts can be substantially reduced, with concomitant improvement in sensitivity, by the proposed methods.","container-title":"Nucleic Acids Research","DOI":"10.1093/nar/gkt090","ISSN":"0305-1048","issue":"7","journalAbbreviation":"Nucleic Acids Res","note":"PMID: 23476028\nPMCID: PMC3627582","page":"e90","source":"PubMed Central","title":"Low-level processing of Illumina Infinium DNA Methylation BeadArrays","volume":"41","author":[{"family":"Triche","given":"Timothy J."},{"family":"Weisenberger","given":"Daniel J."},{"family":"Van Den Berg","given":"David"},{"family":"Laird","given":"Peter W."},{"family":"Siegmund","given":"Kimberly D."}],"issued":{"date-parts":[["2013",4]]}}}],"schema":"https://github.com/citation-style-language/schema/raw/master/csl-citation.json"} </w:instrText>
      </w:r>
      <w:r w:rsidR="007F3A65">
        <w:rPr>
          <w:i/>
          <w:iCs/>
          <w:lang w:val="en-US"/>
        </w:rPr>
        <w:fldChar w:fldCharType="separate"/>
      </w:r>
      <w:r w:rsidR="00E805BD" w:rsidRPr="00E805BD">
        <w:rPr>
          <w:rFonts w:ascii="Calibri" w:hAnsi="Calibri" w:cs="Calibri"/>
          <w:szCs w:val="24"/>
          <w:vertAlign w:val="superscript"/>
        </w:rPr>
        <w:t>146</w:t>
      </w:r>
      <w:r w:rsidR="007F3A65">
        <w:rPr>
          <w:i/>
          <w:iCs/>
          <w:lang w:val="en-US"/>
        </w:rPr>
        <w:fldChar w:fldCharType="end"/>
      </w:r>
      <w:r w:rsidR="00A83037">
        <w:rPr>
          <w:lang w:val="en-US"/>
        </w:rPr>
        <w:t xml:space="preserve">, then converted into </w:t>
      </w:r>
      <w:r w:rsidR="00A83037" w:rsidRPr="00A83037">
        <w:rPr>
          <w:lang w:val="en-US"/>
        </w:rPr>
        <w:t>450k array</w:t>
      </w:r>
      <w:r w:rsidR="00A83037">
        <w:rPr>
          <w:lang w:val="en-US"/>
        </w:rPr>
        <w:t>s</w:t>
      </w:r>
      <w:r w:rsidR="007F3A65">
        <w:rPr>
          <w:lang w:val="en-US"/>
        </w:rPr>
        <w:t>.</w:t>
      </w:r>
      <w:r w:rsidR="00EE43E7">
        <w:rPr>
          <w:lang w:val="en-US"/>
        </w:rPr>
        <w:t xml:space="preserve"> </w:t>
      </w:r>
      <w:r w:rsidR="0008031B">
        <w:rPr>
          <w:lang w:val="en-US"/>
        </w:rPr>
        <w:t>All non-</w:t>
      </w:r>
      <w:proofErr w:type="spellStart"/>
      <w:r w:rsidR="0008031B">
        <w:rPr>
          <w:lang w:val="en-US"/>
        </w:rPr>
        <w:t>idat</w:t>
      </w:r>
      <w:proofErr w:type="spellEnd"/>
      <w:r w:rsidR="0008031B">
        <w:rPr>
          <w:lang w:val="en-US"/>
        </w:rPr>
        <w:t xml:space="preserve"> </w:t>
      </w:r>
      <w:r w:rsidR="00261062">
        <w:rPr>
          <w:lang w:val="en-US"/>
        </w:rPr>
        <w:t xml:space="preserve">datasets were previously processed </w:t>
      </w:r>
      <w:r w:rsidR="001C687A">
        <w:rPr>
          <w:lang w:val="en-US"/>
        </w:rPr>
        <w:t xml:space="preserve">and used directly </w:t>
      </w:r>
      <w:r w:rsidR="00261062">
        <w:rPr>
          <w:lang w:val="en-US"/>
        </w:rPr>
        <w:t>(</w:t>
      </w:r>
      <w:r w:rsidR="006103E2">
        <w:rPr>
          <w:lang w:val="en-US"/>
        </w:rPr>
        <w:t xml:space="preserve">see </w:t>
      </w:r>
      <w:r w:rsidR="006103E2" w:rsidRPr="00A5530B">
        <w:rPr>
          <w:rStyle w:val="SubtitleChar"/>
        </w:rPr>
        <w:t>Supplementary Table S1</w:t>
      </w:r>
      <w:r w:rsidR="006103E2">
        <w:rPr>
          <w:lang w:val="en-US"/>
        </w:rPr>
        <w:t xml:space="preserve"> for processing details)</w:t>
      </w:r>
      <w:r w:rsidR="00D200EC">
        <w:rPr>
          <w:lang w:val="en-US"/>
        </w:rPr>
        <w:t>.</w:t>
      </w:r>
    </w:p>
    <w:p w14:paraId="4F7E8584" w14:textId="78F9869C" w:rsidR="0047312E" w:rsidRDefault="002221E3" w:rsidP="005206DF">
      <w:pPr>
        <w:jc w:val="both"/>
        <w:rPr>
          <w:lang w:val="en-US"/>
        </w:rPr>
      </w:pPr>
      <w:r w:rsidRPr="002221E3">
        <w:rPr>
          <w:b/>
          <w:bCs/>
          <w:lang w:val="en-US"/>
        </w:rPr>
        <w:lastRenderedPageBreak/>
        <w:t xml:space="preserve">Data </w:t>
      </w:r>
      <w:r w:rsidR="008B5FF4">
        <w:rPr>
          <w:b/>
          <w:bCs/>
          <w:lang w:val="en-US"/>
        </w:rPr>
        <w:t>filtering</w:t>
      </w:r>
      <w:r w:rsidRPr="002221E3">
        <w:rPr>
          <w:b/>
          <w:bCs/>
          <w:lang w:val="en-US"/>
        </w:rPr>
        <w:t>:</w:t>
      </w:r>
      <w:r>
        <w:rPr>
          <w:lang w:val="en-US"/>
        </w:rPr>
        <w:t xml:space="preserve"> </w:t>
      </w:r>
      <w:r w:rsidR="00BC4221">
        <w:rPr>
          <w:lang w:val="en-US"/>
        </w:rPr>
        <w:t>All</w:t>
      </w:r>
      <w:r w:rsidR="003D71FB">
        <w:rPr>
          <w:lang w:val="en-US"/>
        </w:rPr>
        <w:t xml:space="preserve"> array-based</w:t>
      </w:r>
      <w:r w:rsidR="00BC4221">
        <w:rPr>
          <w:lang w:val="en-US"/>
        </w:rPr>
        <w:t xml:space="preserve"> samples were subset to include only 450k probes using 6 bp windows around each probe to account for </w:t>
      </w:r>
      <w:r w:rsidR="00BE449A">
        <w:rPr>
          <w:lang w:val="en-US"/>
        </w:rPr>
        <w:t>difference</w:t>
      </w:r>
      <w:r w:rsidR="00BC4221">
        <w:rPr>
          <w:lang w:val="en-US"/>
        </w:rPr>
        <w:t>s due to 0- and 1-based genomic coordinates</w:t>
      </w:r>
      <w:r w:rsidR="00BE449A">
        <w:rPr>
          <w:lang w:val="en-US"/>
        </w:rPr>
        <w:t>, strand sense</w:t>
      </w:r>
      <w:r w:rsidR="00B06DF7">
        <w:rPr>
          <w:lang w:val="en-US"/>
        </w:rPr>
        <w:t xml:space="preserve"> offset</w:t>
      </w:r>
      <w:r w:rsidR="00BE449A">
        <w:rPr>
          <w:lang w:val="en-US"/>
        </w:rPr>
        <w:t xml:space="preserve">, and </w:t>
      </w:r>
      <w:r w:rsidR="00BC4221">
        <w:rPr>
          <w:lang w:val="en-US"/>
        </w:rPr>
        <w:t xml:space="preserve">conversion between hg19 and hg38 reference genomes. </w:t>
      </w:r>
      <w:r w:rsidR="00D93CA2">
        <w:rPr>
          <w:lang w:val="en-US"/>
        </w:rPr>
        <w:t>Probes common to less than 5% cells or showed homogenous methylation (</w:t>
      </w:r>
      <w:r w:rsidR="00CD4224">
        <w:rPr>
          <w:rFonts w:cstheme="minorHAnsi"/>
          <w:lang w:val="en-US"/>
        </w:rPr>
        <w:t>β</w:t>
      </w:r>
      <w:r w:rsidR="00CD4224">
        <w:rPr>
          <w:lang w:val="en-US"/>
        </w:rPr>
        <w:t>-</w:t>
      </w:r>
      <w:r w:rsidR="00D93CA2">
        <w:rPr>
          <w:lang w:val="en-US"/>
        </w:rPr>
        <w:t xml:space="preserve">value SD &lt; 0.05) were removed. </w:t>
      </w:r>
      <w:r w:rsidR="00056099">
        <w:rPr>
          <w:lang w:val="en-US"/>
        </w:rPr>
        <w:t>S</w:t>
      </w:r>
      <w:r w:rsidR="00B07752">
        <w:rPr>
          <w:lang w:val="en-US"/>
        </w:rPr>
        <w:t>ample</w:t>
      </w:r>
      <w:r w:rsidR="00E204C2">
        <w:rPr>
          <w:lang w:val="en-US"/>
        </w:rPr>
        <w:t>s</w:t>
      </w:r>
      <w:r w:rsidR="00B07752">
        <w:rPr>
          <w:lang w:val="en-US"/>
        </w:rPr>
        <w:t xml:space="preserve"> with less than 50,000 identified CpGs were </w:t>
      </w:r>
      <w:r w:rsidR="00E204C2">
        <w:rPr>
          <w:lang w:val="en-US"/>
        </w:rPr>
        <w:t>filtered out</w:t>
      </w:r>
      <w:r w:rsidR="00655C24">
        <w:rPr>
          <w:lang w:val="en-US"/>
        </w:rPr>
        <w:t xml:space="preserve"> (excluding</w:t>
      </w:r>
      <w:r w:rsidR="00B07C49">
        <w:rPr>
          <w:lang w:val="en-US"/>
        </w:rPr>
        <w:t xml:space="preserve"> WGBS </w:t>
      </w:r>
      <w:r w:rsidR="00655C24">
        <w:rPr>
          <w:lang w:val="en-US"/>
        </w:rPr>
        <w:t>samples)</w:t>
      </w:r>
      <w:r w:rsidR="00B07752">
        <w:rPr>
          <w:lang w:val="en-US"/>
        </w:rPr>
        <w:t>.</w:t>
      </w:r>
      <w:r w:rsidR="00081D2D">
        <w:rPr>
          <w:lang w:val="en-US"/>
        </w:rPr>
        <w:t xml:space="preserve"> </w:t>
      </w:r>
      <w:r w:rsidR="006D7394">
        <w:rPr>
          <w:lang w:val="en-US"/>
        </w:rPr>
        <w:t xml:space="preserve">To bridge </w:t>
      </w:r>
      <w:r w:rsidR="00353A9E">
        <w:rPr>
          <w:lang w:val="en-US"/>
        </w:rPr>
        <w:t>bisulfite</w:t>
      </w:r>
      <w:r w:rsidR="006D7394">
        <w:rPr>
          <w:lang w:val="en-US"/>
        </w:rPr>
        <w:t xml:space="preserve"> and array-based data, </w:t>
      </w:r>
      <w:r w:rsidR="004129E8">
        <w:rPr>
          <w:lang w:val="en-US"/>
        </w:rPr>
        <w:t>a window of 1000 bp was defined for each probe</w:t>
      </w:r>
      <w:r w:rsidR="00614D82">
        <w:rPr>
          <w:lang w:val="en-US"/>
        </w:rPr>
        <w:t>, and</w:t>
      </w:r>
      <w:r w:rsidR="004129E8">
        <w:rPr>
          <w:lang w:val="en-US"/>
        </w:rPr>
        <w:t xml:space="preserve"> </w:t>
      </w:r>
      <w:r w:rsidR="00614D82">
        <w:rPr>
          <w:lang w:val="en-US"/>
        </w:rPr>
        <w:t>o</w:t>
      </w:r>
      <w:r w:rsidR="004129E8">
        <w:rPr>
          <w:lang w:val="en-US"/>
        </w:rPr>
        <w:t>verlapping windows</w:t>
      </w:r>
      <w:r w:rsidR="00FF1944">
        <w:rPr>
          <w:lang w:val="en-US"/>
        </w:rPr>
        <w:t xml:space="preserve"> were </w:t>
      </w:r>
      <w:r w:rsidR="004129E8">
        <w:rPr>
          <w:lang w:val="en-US"/>
        </w:rPr>
        <w:t>combined and tiled into a minimum number of 1000 bp windows</w:t>
      </w:r>
      <w:r w:rsidR="00EA63D7">
        <w:rPr>
          <w:lang w:val="en-US"/>
        </w:rPr>
        <w:t xml:space="preserve">, as per </w:t>
      </w:r>
      <w:proofErr w:type="spellStart"/>
      <w:r w:rsidR="00EA63D7">
        <w:rPr>
          <w:lang w:val="en-US"/>
        </w:rPr>
        <w:t>Chaligne</w:t>
      </w:r>
      <w:proofErr w:type="spellEnd"/>
      <w:r w:rsidR="00EA63D7">
        <w:rPr>
          <w:lang w:val="en-US"/>
        </w:rPr>
        <w:t xml:space="preserve"> et al.</w:t>
      </w:r>
      <w:r w:rsidR="00BB1FE6">
        <w:rPr>
          <w:lang w:val="en-US"/>
        </w:rPr>
        <w:t xml:space="preserve"> (2021)</w:t>
      </w:r>
      <w:r w:rsidR="00EA63D7">
        <w:rPr>
          <w:lang w:val="en-US"/>
        </w:rPr>
        <w:fldChar w:fldCharType="begin"/>
      </w:r>
      <w:r w:rsidR="00E805BD">
        <w:rPr>
          <w:lang w:val="en-US"/>
        </w:rPr>
        <w:instrText xml:space="preserve"> ADDIN ZOTERO_ITEM CSL_CITATION {"citationID":"KafsIH39","properties":{"formattedCitation":"\\super 93\\nosupersub{}","plainCitation":"93","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EA63D7">
        <w:rPr>
          <w:lang w:val="en-US"/>
        </w:rPr>
        <w:fldChar w:fldCharType="separate"/>
      </w:r>
      <w:r w:rsidR="00E805BD" w:rsidRPr="00E805BD">
        <w:rPr>
          <w:rFonts w:ascii="Calibri" w:hAnsi="Calibri" w:cs="Calibri"/>
          <w:szCs w:val="24"/>
          <w:vertAlign w:val="superscript"/>
        </w:rPr>
        <w:t>93</w:t>
      </w:r>
      <w:r w:rsidR="00EA63D7">
        <w:rPr>
          <w:lang w:val="en-US"/>
        </w:rPr>
        <w:fldChar w:fldCharType="end"/>
      </w:r>
      <w:r w:rsidR="00BB1FE6">
        <w:rPr>
          <w:lang w:val="en-US"/>
        </w:rPr>
        <w:t>.</w:t>
      </w:r>
      <w:r w:rsidR="00173031">
        <w:rPr>
          <w:lang w:val="en-US"/>
        </w:rPr>
        <w:t xml:space="preserve"> </w:t>
      </w:r>
      <w:r w:rsidR="00614D82">
        <w:rPr>
          <w:lang w:val="en-US"/>
        </w:rPr>
        <w:t xml:space="preserve">This resulted in 207,623 disjoint windows, </w:t>
      </w:r>
      <w:r w:rsidR="000B1CE0">
        <w:rPr>
          <w:lang w:val="en-US"/>
        </w:rPr>
        <w:t>and</w:t>
      </w:r>
      <w:r w:rsidR="00614D82">
        <w:rPr>
          <w:lang w:val="en-US"/>
        </w:rPr>
        <w:t xml:space="preserve"> </w:t>
      </w:r>
      <w:r w:rsidR="000B1CE0">
        <w:rPr>
          <w:lang w:val="en-US"/>
        </w:rPr>
        <w:t>sample</w:t>
      </w:r>
      <w:r w:rsidR="00614D82">
        <w:rPr>
          <w:lang w:val="en-US"/>
        </w:rPr>
        <w:t xml:space="preserve"> methylation</w:t>
      </w:r>
      <w:r w:rsidR="000B1CE0">
        <w:rPr>
          <w:lang w:val="en-US"/>
        </w:rPr>
        <w:t xml:space="preserve"> values</w:t>
      </w:r>
      <w:r w:rsidR="00614D82">
        <w:rPr>
          <w:lang w:val="en-US"/>
        </w:rPr>
        <w:t xml:space="preserve"> w</w:t>
      </w:r>
      <w:r w:rsidR="000B1CE0">
        <w:rPr>
          <w:lang w:val="en-US"/>
        </w:rPr>
        <w:t>ere</w:t>
      </w:r>
      <w:r w:rsidR="00614D82">
        <w:rPr>
          <w:lang w:val="en-US"/>
        </w:rPr>
        <w:t xml:space="preserve"> calculated from</w:t>
      </w:r>
      <w:r w:rsidR="00AF00A4">
        <w:rPr>
          <w:lang w:val="en-US"/>
        </w:rPr>
        <w:t xml:space="preserve"> the mean of</w:t>
      </w:r>
      <w:r w:rsidR="00614D82">
        <w:rPr>
          <w:lang w:val="en-US"/>
        </w:rPr>
        <w:t xml:space="preserve"> all overlapping sites in each wi</w:t>
      </w:r>
      <w:r w:rsidR="00AF2100">
        <w:rPr>
          <w:lang w:val="en-US"/>
        </w:rPr>
        <w:t>n</w:t>
      </w:r>
      <w:r w:rsidR="00614D82">
        <w:rPr>
          <w:lang w:val="en-US"/>
        </w:rPr>
        <w:t>dow.</w:t>
      </w:r>
    </w:p>
    <w:p w14:paraId="4BCEFDC6" w14:textId="6436CBDA" w:rsidR="009A2612" w:rsidRDefault="00917AA2" w:rsidP="00917AA2">
      <w:pPr>
        <w:pStyle w:val="Heading3"/>
        <w:rPr>
          <w:lang w:val="en-US"/>
        </w:rPr>
      </w:pPr>
      <w:bookmarkStart w:id="48" w:name="_Toc88849759"/>
      <w:r>
        <w:rPr>
          <w:lang w:val="en-US"/>
        </w:rPr>
        <w:t>Cell deconvolution</w:t>
      </w:r>
      <w:bookmarkEnd w:id="48"/>
    </w:p>
    <w:p w14:paraId="49ABEFD9" w14:textId="18C38443" w:rsidR="00BA7FFE" w:rsidRDefault="00391C01" w:rsidP="00D8254A">
      <w:pPr>
        <w:rPr>
          <w:lang w:val="en-US"/>
        </w:rPr>
      </w:pPr>
      <w:r w:rsidRPr="00391C01">
        <w:rPr>
          <w:b/>
          <w:bCs/>
        </w:rPr>
        <w:t>Signature Matrix:</w:t>
      </w:r>
      <w:r>
        <w:t xml:space="preserve"> </w:t>
      </w:r>
      <w:r w:rsidR="00354AB5">
        <w:t xml:space="preserve">A </w:t>
      </w:r>
      <w:r w:rsidR="00354AB5" w:rsidRPr="00354AB5">
        <w:t xml:space="preserve">reference </w:t>
      </w:r>
      <w:r w:rsidR="00AC1CD5">
        <w:t>tumor microenvironment</w:t>
      </w:r>
      <w:r w:rsidR="00354AB5" w:rsidRPr="00354AB5">
        <w:t xml:space="preserve"> signature matrix</w:t>
      </w:r>
      <w:r w:rsidR="00354AB5">
        <w:t xml:space="preserve"> </w:t>
      </w:r>
      <w:r w:rsidR="003C146F">
        <w:t xml:space="preserve">for the brain </w:t>
      </w:r>
      <w:r w:rsidR="00354AB5">
        <w:t xml:space="preserve">was generated using </w:t>
      </w:r>
      <w:r w:rsidR="00BB1E75">
        <w:t>sixteen</w:t>
      </w:r>
      <w:r w:rsidR="00354AB5">
        <w:t xml:space="preserve"> different cell types</w:t>
      </w:r>
      <w:r w:rsidR="0074719C">
        <w:t xml:space="preserve"> (n = </w:t>
      </w:r>
      <w:r w:rsidR="0074719C" w:rsidRPr="00047BC5">
        <w:rPr>
          <w:highlight w:val="yellow"/>
        </w:rPr>
        <w:t>232</w:t>
      </w:r>
      <w:r w:rsidR="0074719C">
        <w:t xml:space="preserve">; </w:t>
      </w:r>
      <w:r w:rsidR="0074719C" w:rsidRPr="00A5530B">
        <w:rPr>
          <w:rStyle w:val="SubtitleChar"/>
        </w:rPr>
        <w:t>Supplementary Table S</w:t>
      </w:r>
      <w:r w:rsidR="00D6430B">
        <w:rPr>
          <w:rStyle w:val="SubtitleChar"/>
        </w:rPr>
        <w:t>2</w:t>
      </w:r>
      <w:r w:rsidR="0074719C">
        <w:t>)</w:t>
      </w:r>
      <w:r w:rsidR="00354AB5">
        <w:t xml:space="preserve">: </w:t>
      </w:r>
      <w:r w:rsidR="00354AB5" w:rsidRPr="00354AB5">
        <w:t>B</w:t>
      </w:r>
      <w:r w:rsidR="00BE12E7">
        <w:noBreakHyphen/>
      </w:r>
      <w:r w:rsidR="00354AB5" w:rsidRPr="00354AB5">
        <w:t>cell</w:t>
      </w:r>
      <w:r w:rsidR="00BE12E7">
        <w:t>s</w:t>
      </w:r>
      <w:r w:rsidR="00354AB5" w:rsidRPr="00354AB5">
        <w:t>, CD4</w:t>
      </w:r>
      <w:r w:rsidR="00354AB5">
        <w:t>+ </w:t>
      </w:r>
      <w:r w:rsidR="00354AB5" w:rsidRPr="00354AB5">
        <w:t>T</w:t>
      </w:r>
      <w:r w:rsidR="00354AB5">
        <w:noBreakHyphen/>
        <w:t>c</w:t>
      </w:r>
      <w:r w:rsidR="00354AB5" w:rsidRPr="00354AB5">
        <w:t>ell</w:t>
      </w:r>
      <w:r w:rsidR="00BE12E7">
        <w:t>s</w:t>
      </w:r>
      <w:r w:rsidR="00354AB5" w:rsidRPr="00354AB5">
        <w:t>, CD8</w:t>
      </w:r>
      <w:r w:rsidR="00354AB5">
        <w:t>+ </w:t>
      </w:r>
      <w:r w:rsidR="00354AB5" w:rsidRPr="00354AB5">
        <w:t>T</w:t>
      </w:r>
      <w:r w:rsidR="00354AB5">
        <w:noBreakHyphen/>
      </w:r>
      <w:r w:rsidR="00354AB5" w:rsidRPr="00354AB5">
        <w:t>cell</w:t>
      </w:r>
      <w:r w:rsidR="00BE12E7">
        <w:t>s</w:t>
      </w:r>
      <w:r w:rsidR="00354AB5" w:rsidRPr="00354AB5">
        <w:t xml:space="preserve">, </w:t>
      </w:r>
      <w:r w:rsidR="00BE12E7">
        <w:t>d</w:t>
      </w:r>
      <w:r w:rsidR="00BE12E7" w:rsidRPr="00354AB5">
        <w:t>endritic</w:t>
      </w:r>
      <w:r w:rsidR="00BE12E7">
        <w:t xml:space="preserve"> cells</w:t>
      </w:r>
      <w:r w:rsidR="00BE12E7" w:rsidRPr="00354AB5">
        <w:t xml:space="preserve">, </w:t>
      </w:r>
      <w:r w:rsidR="00BE12E7">
        <w:t>e</w:t>
      </w:r>
      <w:r w:rsidR="00BE12E7" w:rsidRPr="00354AB5">
        <w:t>ndothelial</w:t>
      </w:r>
      <w:r w:rsidR="00BE12E7">
        <w:t xml:space="preserve"> cells, e</w:t>
      </w:r>
      <w:r w:rsidR="00354AB5" w:rsidRPr="00354AB5">
        <w:t>osinophil</w:t>
      </w:r>
      <w:r w:rsidR="00BE12E7">
        <w:t>s</w:t>
      </w:r>
      <w:r w:rsidR="00354AB5" w:rsidRPr="00354AB5">
        <w:t xml:space="preserve">, </w:t>
      </w:r>
      <w:r w:rsidR="00BE12E7">
        <w:t>g</w:t>
      </w:r>
      <w:r w:rsidR="00354AB5" w:rsidRPr="00354AB5">
        <w:t>lia</w:t>
      </w:r>
      <w:r w:rsidR="00BE12E7">
        <w:t>l cells</w:t>
      </w:r>
      <w:r w:rsidR="00354AB5" w:rsidRPr="00354AB5">
        <w:t xml:space="preserve">, </w:t>
      </w:r>
      <w:r w:rsidR="00BE12E7">
        <w:t>g</w:t>
      </w:r>
      <w:r w:rsidR="00354AB5" w:rsidRPr="00354AB5">
        <w:t>lioma</w:t>
      </w:r>
      <w:r w:rsidR="00BE12E7">
        <w:t xml:space="preserve"> tumor cells</w:t>
      </w:r>
      <w:r w:rsidR="00354AB5" w:rsidRPr="00354AB5">
        <w:t xml:space="preserve">, </w:t>
      </w:r>
      <w:r w:rsidR="00BE12E7">
        <w:t>g</w:t>
      </w:r>
      <w:r w:rsidR="00354AB5" w:rsidRPr="00354AB5">
        <w:t>ranulocyte</w:t>
      </w:r>
      <w:r w:rsidR="00BE12E7">
        <w:t>s</w:t>
      </w:r>
      <w:r w:rsidR="00354AB5" w:rsidRPr="00354AB5">
        <w:t xml:space="preserve">, </w:t>
      </w:r>
      <w:r w:rsidR="00BE12E7">
        <w:t>m</w:t>
      </w:r>
      <w:r w:rsidR="00BE12E7" w:rsidRPr="00354AB5">
        <w:t xml:space="preserve">icroglia, </w:t>
      </w:r>
      <w:r w:rsidR="00BE12E7">
        <w:t>m</w:t>
      </w:r>
      <w:r w:rsidR="00354AB5" w:rsidRPr="00354AB5">
        <w:t>onocyte</w:t>
      </w:r>
      <w:r w:rsidR="00BE12E7">
        <w:t>s</w:t>
      </w:r>
      <w:r w:rsidR="00354AB5" w:rsidRPr="00354AB5">
        <w:t xml:space="preserve">, </w:t>
      </w:r>
      <w:r w:rsidR="00BE12E7">
        <w:t>n</w:t>
      </w:r>
      <w:r w:rsidR="00354AB5" w:rsidRPr="00354AB5">
        <w:t>euron</w:t>
      </w:r>
      <w:r w:rsidR="00BE12E7">
        <w:t>s</w:t>
      </w:r>
      <w:r w:rsidR="00354AB5" w:rsidRPr="00354AB5">
        <w:t xml:space="preserve">, </w:t>
      </w:r>
      <w:r w:rsidR="00BE12E7">
        <w:t>n</w:t>
      </w:r>
      <w:r w:rsidR="00354AB5" w:rsidRPr="00354AB5">
        <w:t>eutrophil</w:t>
      </w:r>
      <w:r w:rsidR="00BE12E7">
        <w:t>s</w:t>
      </w:r>
      <w:r w:rsidR="00354AB5" w:rsidRPr="00354AB5">
        <w:t>, NK</w:t>
      </w:r>
      <w:r w:rsidR="00BE12E7">
        <w:t xml:space="preserve"> </w:t>
      </w:r>
      <w:r w:rsidR="00354AB5" w:rsidRPr="00354AB5">
        <w:t>cell</w:t>
      </w:r>
      <w:r w:rsidR="00BE12E7">
        <w:t>s</w:t>
      </w:r>
      <w:r w:rsidR="00354AB5" w:rsidRPr="00354AB5">
        <w:t>, Treg</w:t>
      </w:r>
      <w:r w:rsidR="00BE12E7">
        <w:t xml:space="preserve"> cells, and whole blood.</w:t>
      </w:r>
      <w:r w:rsidR="00AF2F32">
        <w:t xml:space="preserve"> </w:t>
      </w:r>
      <w:r w:rsidR="004F4CB9">
        <w:t>The missing values in the</w:t>
      </w:r>
      <w:r w:rsidR="000B1CE0">
        <w:t xml:space="preserve"> 1000 bp windows, described above, were imputed by </w:t>
      </w:r>
      <w:proofErr w:type="spellStart"/>
      <w:r w:rsidR="000B1CE0" w:rsidRPr="00ED6FFE">
        <w:rPr>
          <w:rStyle w:val="PackagesChar"/>
        </w:rPr>
        <w:t>kNN</w:t>
      </w:r>
      <w:proofErr w:type="spellEnd"/>
      <w:r w:rsidR="000B1CE0">
        <w:t xml:space="preserve"> with k =</w:t>
      </w:r>
      <w:r w:rsidR="00DA3091">
        <w:t xml:space="preserve"> </w:t>
      </w:r>
      <w:r w:rsidR="007A428D">
        <w:t>10</w:t>
      </w:r>
      <w:r w:rsidR="00DA3091">
        <w:t>.</w:t>
      </w:r>
      <w:r w:rsidR="00600A80">
        <w:t xml:space="preserve"> </w:t>
      </w:r>
      <w:r w:rsidR="00063F5D">
        <w:t>T</w:t>
      </w:r>
      <w:r w:rsidR="00AC1CD5">
        <w:t xml:space="preserve">hen, to find cell-specific signatures, </w:t>
      </w:r>
      <w:proofErr w:type="spellStart"/>
      <w:r w:rsidR="00AC1CD5" w:rsidRPr="00ED6FFE">
        <w:rPr>
          <w:rStyle w:val="PackagesChar"/>
        </w:rPr>
        <w:t>methylCIBERSORT</w:t>
      </w:r>
      <w:proofErr w:type="spellEnd"/>
      <w:r w:rsidR="00AC1CD5">
        <w:t xml:space="preserve"> was used for deconvolution</w:t>
      </w:r>
      <w:r w:rsidR="00AC1CD5">
        <w:fldChar w:fldCharType="begin"/>
      </w:r>
      <w:r w:rsidR="00E805BD">
        <w:instrText xml:space="preserve"> ADDIN ZOTERO_ITEM CSL_CITATION {"citationID":"nkrnQrDx","properties":{"formattedCitation":"\\super 147\\nosupersub{}","plainCitation":"147","noteIndex":0},"citationItems":[{"id":1249,"uris":["http://zotero.org/users/local/oxMpWYo5/items/J5CEM262"],"uri":["http://zotero.org/users/local/oxMpWYo5/items/J5CEM262"],"itemData":{"id":1249,"type":"article-journal","abstract":"The nature and extent of immune cell infiltration into solid tumours are key determinants of therapeutic response. Here, using a DNA methylation-based approach to tumour cell fraction deconvolution, we report the integrated analysis of tumour composition and genomics across a wide spectrum of solid cancers. Initially studying head and neck squamous cell carcinoma, we identify two distinct tumour subgroups: ‘immune hot’ and ‘immune cold’, which display differing prognosis, mutation burden, cytokine signalling, cytolytic activity and oncogenic driver events. We demonstrate the existence of such tumour subgroups pan-cancer, link clonal-neoantigen burden to cytotoxic T-lymphocyte infiltration, and show that transcriptional signatures of hot tumours are selectively engaged in immunotherapy responders. We also find that treatment-naive hot tumours are markedly enriched for known immune-resistance genomic alterations, potentially explaining the heterogeneity of immunotherapy response and prognosis seen within this group. Finally, we define a catalogue of mediators of active antitumour immunity, deriving candidate biomarkers and potential targets for precision immunotherapy.","container-title":"Nature Communications","DOI":"10.1038/s41467-018-05570-1","ISSN":"2041-1723","issue":"1","journalAbbreviation":"Nat Commun","language":"en","note":"Bandiera_abtest: a\nCc_license_type: cc_by\nCg_type: Nature Research Journals\nnumber: 1\nPrimary_atype: Research\npublisher: Nature Publishing Group\nSubject_term: Cancer genomics;Cancer microenvironment;Epigenomics;Predictive medicine\nSubject_term_id: cancer-genomics;cancer-microenvironment;epigenomics;predictive-medicine","page":"3220","source":"www.nature.com","title":"Pan-cancer deconvolution of tumour composition using DNA methylation","volume":"9","author":[{"family":"Chakravarthy","given":"Ankur"},{"family":"Furness","given":"Andrew"},{"family":"Joshi","given":"Kroopa"},{"family":"Ghorani","given":"Ehsan"},{"family":"Ford","given":"Kirsty"},{"family":"Ward","given":"Matthew J."},{"family":"King","given":"Emma V."},{"family":"Lechner","given":"Matt"},{"family":"Marafioti","given":"Teresa"},{"family":"Quezada","given":"Sergio A."},{"family":"Thomas","given":"Gareth J."},{"family":"Feber","given":"Andrew"},{"family":"Fenton","given":"Tim R."}],"issued":{"date-parts":[["2018",8,13]]}}}],"schema":"https://github.com/citation-style-language/schema/raw/master/csl-citation.json"} </w:instrText>
      </w:r>
      <w:r w:rsidR="00AC1CD5">
        <w:fldChar w:fldCharType="separate"/>
      </w:r>
      <w:r w:rsidR="00E805BD" w:rsidRPr="00E805BD">
        <w:rPr>
          <w:rFonts w:ascii="Calibri" w:hAnsi="Calibri" w:cs="Calibri"/>
          <w:szCs w:val="24"/>
          <w:vertAlign w:val="superscript"/>
        </w:rPr>
        <w:t>147</w:t>
      </w:r>
      <w:r w:rsidR="00AC1CD5">
        <w:fldChar w:fldCharType="end"/>
      </w:r>
      <w:r w:rsidR="00AC1CD5">
        <w:t>.</w:t>
      </w:r>
      <w:r w:rsidR="00063F5D">
        <w:t xml:space="preserve"> To identify features, a pair-wise comparison was done between each cell type using a modified version of </w:t>
      </w:r>
      <w:r w:rsidR="00063F5D" w:rsidRPr="00ED6FFE">
        <w:rPr>
          <w:rStyle w:val="PackagesChar"/>
        </w:rPr>
        <w:t>FeatureSelect.V4</w:t>
      </w:r>
      <w:r w:rsidR="005C489C">
        <w:t>, a</w:t>
      </w:r>
      <w:r w:rsidR="00C357D0" w:rsidRPr="00C357D0">
        <w:t xml:space="preserve">s described in </w:t>
      </w:r>
      <w:proofErr w:type="spellStart"/>
      <w:r w:rsidR="00C357D0" w:rsidRPr="005C489C">
        <w:rPr>
          <w:rStyle w:val="GSEChar"/>
        </w:rPr>
        <w:t>Grabovska</w:t>
      </w:r>
      <w:proofErr w:type="spellEnd"/>
      <w:r w:rsidR="00C357D0" w:rsidRPr="005C489C">
        <w:rPr>
          <w:rStyle w:val="GSEChar"/>
        </w:rPr>
        <w:t xml:space="preserve"> et al.</w:t>
      </w:r>
      <w:r w:rsidR="00C357D0" w:rsidRPr="00C357D0">
        <w:t xml:space="preserve"> (2020)</w:t>
      </w:r>
      <w:r w:rsidR="005C489C">
        <w:t>,</w:t>
      </w:r>
      <w:r w:rsidR="00C357D0" w:rsidRPr="00C357D0">
        <w:t xml:space="preserve"> </w:t>
      </w:r>
      <w:r w:rsidR="00BA7FFE" w:rsidRPr="00BA7FFE">
        <w:t>to select the 100 top pairwise features</w:t>
      </w:r>
      <w:r w:rsidR="00BA7FFE" w:rsidRPr="00BA7FFE">
        <w:rPr>
          <w:lang w:val="en-US"/>
        </w:rPr>
        <w:t xml:space="preserve"> </w:t>
      </w:r>
      <w:r w:rsidR="00BA7FFE">
        <w:rPr>
          <w:lang w:val="en-US"/>
        </w:rPr>
        <w:t xml:space="preserve">using a median </w:t>
      </w:r>
      <w:r w:rsidR="00BA7FFE" w:rsidRPr="00A04382">
        <w:rPr>
          <w:lang w:val="en-US"/>
        </w:rPr>
        <w:t>β-value difference of 0.2</w:t>
      </w:r>
      <w:r w:rsidR="00923870">
        <w:rPr>
          <w:lang w:val="en-US"/>
        </w:rPr>
        <w:t>5</w:t>
      </w:r>
      <w:r w:rsidR="00BA7FFE" w:rsidRPr="00A04382">
        <w:rPr>
          <w:lang w:val="en-US"/>
        </w:rPr>
        <w:t xml:space="preserve"> and false discovery rate of 0.01</w:t>
      </w:r>
      <w:r w:rsidR="00BA7FFE">
        <w:rPr>
          <w:lang w:val="en-US"/>
        </w:rPr>
        <w:t>.</w:t>
      </w:r>
      <w:r w:rsidR="003F40D7">
        <w:rPr>
          <w:lang w:val="en-US"/>
        </w:rPr>
        <w:t xml:space="preserve"> </w:t>
      </w:r>
      <w:r w:rsidR="00EC14A8">
        <w:rPr>
          <w:lang w:val="en-US"/>
        </w:rPr>
        <w:t xml:space="preserve">The </w:t>
      </w:r>
      <w:r w:rsidR="00791556">
        <w:rPr>
          <w:lang w:val="en-US"/>
        </w:rPr>
        <w:t>discover</w:t>
      </w:r>
      <w:r w:rsidR="00E62ED0">
        <w:rPr>
          <w:lang w:val="en-US"/>
        </w:rPr>
        <w:t>e</w:t>
      </w:r>
      <w:r w:rsidR="00791556">
        <w:rPr>
          <w:lang w:val="en-US"/>
        </w:rPr>
        <w:t>d</w:t>
      </w:r>
      <w:r w:rsidR="00EC14A8">
        <w:rPr>
          <w:lang w:val="en-US"/>
        </w:rPr>
        <w:t xml:space="preserve"> feature set was visualized to determine if each cell type is represented by a unique DNAme pattern by </w:t>
      </w:r>
      <w:proofErr w:type="spellStart"/>
      <w:r w:rsidR="00EC14A8">
        <w:rPr>
          <w:lang w:val="en-US"/>
        </w:rPr>
        <w:t>tSNE</w:t>
      </w:r>
      <w:proofErr w:type="spellEnd"/>
      <w:r w:rsidR="00EC14A8">
        <w:rPr>
          <w:lang w:val="en-US"/>
        </w:rPr>
        <w:t xml:space="preserve">. </w:t>
      </w:r>
      <w:r w:rsidR="00502B67">
        <w:rPr>
          <w:lang w:val="en-US"/>
        </w:rPr>
        <w:t>Discovered</w:t>
      </w:r>
      <w:r w:rsidR="00E62ED0">
        <w:rPr>
          <w:lang w:val="en-US"/>
        </w:rPr>
        <w:t xml:space="preserve"> features were further visualized by </w:t>
      </w:r>
      <w:r w:rsidR="00874F9C">
        <w:rPr>
          <w:lang w:val="en-US"/>
        </w:rPr>
        <w:t xml:space="preserve">a </w:t>
      </w:r>
      <w:r w:rsidR="00791556">
        <w:rPr>
          <w:lang w:val="en-US"/>
        </w:rPr>
        <w:t>heatmap with</w:t>
      </w:r>
      <w:r w:rsidR="00EC14A8">
        <w:rPr>
          <w:lang w:val="en-US"/>
        </w:rPr>
        <w:t xml:space="preserve"> </w:t>
      </w:r>
      <w:r w:rsidR="00D8254A" w:rsidRPr="00D8254A">
        <w:rPr>
          <w:rStyle w:val="PackagesChar"/>
        </w:rPr>
        <w:t>cluster::</w:t>
      </w:r>
      <w:proofErr w:type="spellStart"/>
      <w:r w:rsidR="00D8254A" w:rsidRPr="00D8254A">
        <w:rPr>
          <w:rStyle w:val="PackagesChar"/>
        </w:rPr>
        <w:t>agnes</w:t>
      </w:r>
      <w:proofErr w:type="spellEnd"/>
      <w:r w:rsidR="00D8254A" w:rsidRPr="00997D07">
        <w:rPr>
          <w:vertAlign w:val="superscript"/>
        </w:rPr>
        <w:fldChar w:fldCharType="begin"/>
      </w:r>
      <w:r w:rsidR="00E805BD">
        <w:rPr>
          <w:vertAlign w:val="superscript"/>
        </w:rPr>
        <w:instrText xml:space="preserve"> ADDIN ZOTERO_ITEM CSL_CITATION {"citationID":"zvVRsy0C","properties":{"formattedCitation":"\\super 148\\nosupersub{}","plainCitation":"148","noteIndex":0},"citationItems":[{"id":1340,"uris":["http://zotero.org/users/local/oxMpWYo5/items/BE4BFWDD"],"uri":["http://zotero.org/users/local/oxMpWYo5/items/BE4BFWDD"],"itemData":{"id":1340,"type":"book","abstract":"Methods for Cluster analysis. Much extended the original from Peter Rousseeuw, Anja Struyf and Mia Hubert, based on Kaufman and Rousseeuw (1990) \"Finding Groups in Data\".","source":"R-Packages","title":"cluster: \"Finding Groups in Data\": Cluster Analysis Extended Rousseeuw et al.","title-short":"cluster","URL":"https://CRAN.R-project.org/package=cluster","version":"2.1.2","author":[{"family":"Maechler","given":"Martin"},{"family":"original)","given":"Peter Rousseeuw (Fortran"},{"family":"original)","given":"Anja Struyf (S"},{"family":"original)","given":"Mia Hubert (S"},{"family":"Hornik  [trl","given":"Kurt"},{"family":"2000))","given":"ctb] (port to R;","non-dropping-particle":"maintenance(1999-"},{"family":"Studer","given":"Matthias"},{"family":"Roudier","given":"Pierre"},{"family":"Gonzalez","given":"Juan"},{"family":"Kozlowski","given":"Kamil"},{"family":"pam())","given":"Erich Schubert (fastpam","dropping-particle":"options for"},{"family":"Murphy  (volume.ellipsoid({d &gt;= 3}))","given":"Keefe"}],"accessed":{"date-parts":[["2021",11,25]]},"issued":{"date-parts":[["2021",4,17]]}}}],"schema":"https://github.com/citation-style-language/schema/raw/master/csl-citation.json"} </w:instrText>
      </w:r>
      <w:r w:rsidR="00D8254A" w:rsidRPr="00997D07">
        <w:rPr>
          <w:vertAlign w:val="superscript"/>
        </w:rPr>
        <w:fldChar w:fldCharType="separate"/>
      </w:r>
      <w:r w:rsidR="00E805BD" w:rsidRPr="00E805BD">
        <w:rPr>
          <w:rFonts w:ascii="Calibri" w:hAnsi="Calibri" w:cs="Calibri"/>
          <w:szCs w:val="24"/>
          <w:vertAlign w:val="superscript"/>
        </w:rPr>
        <w:t>148</w:t>
      </w:r>
      <w:r w:rsidR="00D8254A" w:rsidRPr="00997D07">
        <w:rPr>
          <w:vertAlign w:val="superscript"/>
        </w:rPr>
        <w:fldChar w:fldCharType="end"/>
      </w:r>
      <w:r w:rsidR="00D8254A">
        <w:rPr>
          <w:lang w:val="en-US"/>
        </w:rPr>
        <w:t xml:space="preserve"> hierarchical clustering</w:t>
      </w:r>
      <w:r w:rsidR="00EC14A8">
        <w:rPr>
          <w:lang w:val="en-US"/>
        </w:rPr>
        <w:t>.</w:t>
      </w:r>
    </w:p>
    <w:p w14:paraId="619968E9" w14:textId="6E6655BF" w:rsidR="00D938BD" w:rsidRDefault="009C637A" w:rsidP="00D8254A">
      <w:pPr>
        <w:rPr>
          <w:lang w:val="en-US"/>
        </w:rPr>
      </w:pPr>
      <w:r w:rsidRPr="00005B5D">
        <w:rPr>
          <w:b/>
          <w:bCs/>
          <w:lang w:val="en-US"/>
        </w:rPr>
        <w:t xml:space="preserve">Microglia signatures: </w:t>
      </w:r>
      <w:r w:rsidR="00724CFE">
        <w:rPr>
          <w:lang w:val="en-US"/>
        </w:rPr>
        <w:t>Broad methylation patterns of microglia</w:t>
      </w:r>
      <w:r w:rsidR="004B7273">
        <w:rPr>
          <w:lang w:val="en-US"/>
        </w:rPr>
        <w:t xml:space="preserve"> and glioma-related TAMs</w:t>
      </w:r>
      <w:r w:rsidR="00724CFE">
        <w:rPr>
          <w:lang w:val="en-US"/>
        </w:rPr>
        <w:t xml:space="preserve"> are weakly studied. To generate additional signatures, </w:t>
      </w:r>
      <w:r w:rsidR="004A3A8A">
        <w:rPr>
          <w:lang w:val="en-US"/>
        </w:rPr>
        <w:t>cells</w:t>
      </w:r>
      <w:r w:rsidR="00724CFE">
        <w:rPr>
          <w:lang w:val="en-US"/>
        </w:rPr>
        <w:t xml:space="preserve"> were identified from unannotated </w:t>
      </w:r>
      <w:proofErr w:type="gramStart"/>
      <w:r w:rsidR="00CB431B">
        <w:rPr>
          <w:lang w:val="en-US"/>
        </w:rPr>
        <w:t>glioma-related</w:t>
      </w:r>
      <w:proofErr w:type="gramEnd"/>
      <w:r w:rsidR="00CB431B">
        <w:rPr>
          <w:lang w:val="en-US"/>
        </w:rPr>
        <w:t xml:space="preserve"> </w:t>
      </w:r>
      <w:r w:rsidR="004A3A8A">
        <w:rPr>
          <w:lang w:val="en-US"/>
        </w:rPr>
        <w:t xml:space="preserve">CD45+ </w:t>
      </w:r>
      <w:r w:rsidR="00724CFE">
        <w:rPr>
          <w:lang w:val="en-US"/>
        </w:rPr>
        <w:t>immune cell</w:t>
      </w:r>
      <w:r w:rsidR="00CB431B">
        <w:rPr>
          <w:lang w:val="en-US"/>
        </w:rPr>
        <w:t>s</w:t>
      </w:r>
      <w:r w:rsidR="00724CFE">
        <w:rPr>
          <w:lang w:val="en-US"/>
        </w:rPr>
        <w:t xml:space="preserve"> </w:t>
      </w:r>
      <w:r w:rsidR="00CB431B">
        <w:rPr>
          <w:lang w:val="en-US"/>
        </w:rPr>
        <w:t>found in</w:t>
      </w:r>
      <w:r w:rsidR="00724CFE">
        <w:rPr>
          <w:lang w:val="en-US"/>
        </w:rPr>
        <w:t xml:space="preserve"> </w:t>
      </w:r>
      <w:proofErr w:type="spellStart"/>
      <w:r w:rsidR="001D7AEE" w:rsidRPr="001D7AEE">
        <w:rPr>
          <w:rStyle w:val="GSEChar"/>
        </w:rPr>
        <w:t>Chaligne</w:t>
      </w:r>
      <w:proofErr w:type="spellEnd"/>
      <w:r w:rsidR="001D7AEE" w:rsidRPr="001D7AEE">
        <w:rPr>
          <w:rStyle w:val="GSEChar"/>
        </w:rPr>
        <w:t xml:space="preserve"> et. al. </w:t>
      </w:r>
      <w:r w:rsidR="001D7AEE">
        <w:rPr>
          <w:lang w:val="en-US"/>
        </w:rPr>
        <w:t>(2021)</w:t>
      </w:r>
      <w:r w:rsidR="00724CFE">
        <w:rPr>
          <w:lang w:val="en-US"/>
        </w:rPr>
        <w:fldChar w:fldCharType="begin"/>
      </w:r>
      <w:r w:rsidR="00E805BD">
        <w:rPr>
          <w:lang w:val="en-US"/>
        </w:rPr>
        <w:instrText xml:space="preserve"> ADDIN ZOTERO_ITEM CSL_CITATION {"citationID":"tCTvq73C","properties":{"formattedCitation":"\\super 93\\nosupersub{}","plainCitation":"93","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724CFE">
        <w:rPr>
          <w:lang w:val="en-US"/>
        </w:rPr>
        <w:fldChar w:fldCharType="separate"/>
      </w:r>
      <w:r w:rsidR="00E805BD" w:rsidRPr="00E805BD">
        <w:rPr>
          <w:rFonts w:ascii="Calibri" w:hAnsi="Calibri" w:cs="Calibri"/>
          <w:szCs w:val="24"/>
          <w:vertAlign w:val="superscript"/>
        </w:rPr>
        <w:t>93</w:t>
      </w:r>
      <w:r w:rsidR="00724CFE">
        <w:rPr>
          <w:lang w:val="en-US"/>
        </w:rPr>
        <w:fldChar w:fldCharType="end"/>
      </w:r>
      <w:r w:rsidR="00724CFE">
        <w:rPr>
          <w:lang w:val="en-US"/>
        </w:rPr>
        <w:t xml:space="preserve">. </w:t>
      </w:r>
      <w:r w:rsidR="004E6125">
        <w:rPr>
          <w:lang w:val="en-US"/>
        </w:rPr>
        <w:t>As well, d</w:t>
      </w:r>
      <w:r w:rsidR="001D7AEE">
        <w:rPr>
          <w:lang w:val="en-US"/>
        </w:rPr>
        <w:t>ifferentially</w:t>
      </w:r>
      <w:r w:rsidR="00613DB0">
        <w:rPr>
          <w:lang w:val="en-US"/>
        </w:rPr>
        <w:t xml:space="preserve"> expressed genes </w:t>
      </w:r>
      <w:r w:rsidR="001D7AEE">
        <w:rPr>
          <w:lang w:val="en-US"/>
        </w:rPr>
        <w:t>were</w:t>
      </w:r>
      <w:r w:rsidR="00786D8D">
        <w:rPr>
          <w:lang w:val="en-US"/>
        </w:rPr>
        <w:t xml:space="preserve"> previously </w:t>
      </w:r>
      <w:r w:rsidR="001D7AEE">
        <w:rPr>
          <w:lang w:val="en-US"/>
        </w:rPr>
        <w:t xml:space="preserve">found </w:t>
      </w:r>
      <w:r w:rsidR="00613DB0">
        <w:rPr>
          <w:lang w:val="en-US"/>
        </w:rPr>
        <w:t xml:space="preserve">between microglia (e.g., </w:t>
      </w:r>
      <w:r w:rsidR="00613DB0" w:rsidRPr="00613DB0">
        <w:rPr>
          <w:lang w:val="en-US"/>
        </w:rPr>
        <w:t>P2RY13</w:t>
      </w:r>
      <w:r w:rsidR="00613DB0">
        <w:rPr>
          <w:lang w:val="en-US"/>
        </w:rPr>
        <w:t xml:space="preserve">, </w:t>
      </w:r>
      <w:r w:rsidR="00613DB0" w:rsidRPr="00613DB0">
        <w:rPr>
          <w:lang w:val="en-US"/>
        </w:rPr>
        <w:t>GPR34</w:t>
      </w:r>
      <w:r w:rsidR="00613DB0">
        <w:rPr>
          <w:lang w:val="en-US"/>
        </w:rPr>
        <w:t>)</w:t>
      </w:r>
      <w:r w:rsidR="001446E7">
        <w:rPr>
          <w:lang w:val="en-US"/>
        </w:rPr>
        <w:t xml:space="preserve"> and</w:t>
      </w:r>
      <w:r w:rsidR="00613DB0">
        <w:rPr>
          <w:lang w:val="en-US"/>
        </w:rPr>
        <w:t xml:space="preserve"> peripheral macrophages</w:t>
      </w:r>
      <w:r w:rsidR="001446E7">
        <w:rPr>
          <w:lang w:val="en-US"/>
        </w:rPr>
        <w:t xml:space="preserve"> (e.g., </w:t>
      </w:r>
      <w:r w:rsidR="001446E7" w:rsidRPr="001446E7">
        <w:rPr>
          <w:lang w:val="en-US"/>
        </w:rPr>
        <w:t>F10</w:t>
      </w:r>
      <w:r w:rsidR="001446E7">
        <w:rPr>
          <w:lang w:val="en-US"/>
        </w:rPr>
        <w:t xml:space="preserve">, </w:t>
      </w:r>
      <w:r w:rsidR="001446E7" w:rsidRPr="001446E7">
        <w:rPr>
          <w:lang w:val="en-US"/>
        </w:rPr>
        <w:t>EMILIN2</w:t>
      </w:r>
      <w:r w:rsidR="004E6125">
        <w:rPr>
          <w:lang w:val="en-US"/>
        </w:rPr>
        <w:t xml:space="preserve">; </w:t>
      </w:r>
      <w:r w:rsidR="004E6125">
        <w:rPr>
          <w:lang w:val="en-US"/>
        </w:rPr>
        <w:t xml:space="preserve">see </w:t>
      </w:r>
      <w:r w:rsidR="004E6125" w:rsidRPr="00A5530B">
        <w:rPr>
          <w:rStyle w:val="SubtitleChar"/>
        </w:rPr>
        <w:t>Supplementary Table S</w:t>
      </w:r>
      <w:r w:rsidR="004E6125">
        <w:rPr>
          <w:rStyle w:val="SubtitleChar"/>
        </w:rPr>
        <w:t>3</w:t>
      </w:r>
      <w:r w:rsidR="004E6125">
        <w:rPr>
          <w:lang w:val="en-US"/>
        </w:rPr>
        <w:t xml:space="preserve"> for full list</w:t>
      </w:r>
      <w:r w:rsidR="001446E7">
        <w:rPr>
          <w:lang w:val="en-US"/>
        </w:rPr>
        <w:t>)</w:t>
      </w:r>
      <w:r w:rsidR="00487E6B">
        <w:rPr>
          <w:lang w:val="en-US"/>
        </w:rPr>
        <w:fldChar w:fldCharType="begin"/>
      </w:r>
      <w:r w:rsidR="00E805BD">
        <w:rPr>
          <w:lang w:val="en-US"/>
        </w:rPr>
        <w:instrText xml:space="preserve"> ADDIN ZOTERO_ITEM CSL_CITATION {"citationID":"lEmx1hab","properties":{"formattedCitation":"\\super 149\\nosupersub{}","plainCitation":"149","noteIndex":0},"citationItems":[{"id":1271,"uris":["http://zotero.org/users/local/oxMpWYo5/items/X9XYTX8K"],"uri":["http://zotero.org/users/local/oxMpWYo5/items/X9XYTX8K"],"itemData":{"id":1271,"type":"article-journal","abstract":"Immune-therapy is an attractive alternative therapeutic approach for targeting central nervous system (CNS) tumors and the constituency of the Tumor Immune Microenvironment (TIME) likely to predict patient response. Here, we describe the TIME of &gt;6000 primarily pediatric CNS tumors using a deconvolution approach (methylCIBERSORT). We produce and validate a custom reference signature defining 11 non-cancer cell types to estimate relative proportions of infiltration in a panCNS tumor cohort spanning 80 subtypes. We group patients into three broad immune clusters associated with CNS tumor types/subtypes. In cohorts of medulloblastomas (n = 2325), malignant rhabdoid tumors (n = 229) and pediatric high-grade gliomas (n = 401), we show significant associations with molecular subgroups/subtypes, mutations, and prognosis. We further identify tumor-specific immune clusters with phenotypic characteristics relevant to immunotherapy response (i.e. Cytolytic score, PDL1 expression). Our analysis provides an indication of the potential future therapeutic and prognostic possibilities of immuno-methylomic profiling in pediatric CNS tumor patients that may ultimately inform approach to immune-therapy.","container-title":"Nature Communications","DOI":"10.1038/s41467-020-18070-y","ISSN":"2041-1723","issue":"1","journalAbbreviation":"Nat Commun","language":"en","note":"Bandiera_abtest: a\nCc_license_type: cc_by\nCg_type: Nature Research Journals\nnumber: 1\nPrimary_atype: Research\npublisher: Nature Publishing Group\nSubject_term: Cancer genomics;Paediatric cancer\nSubject_term_id: cancer-genomics;paediatric-cancer","page":"4324","source":"www.nature.com","title":"Pediatric pan-central nervous system tumor analysis of immune-cell infiltration identifies correlates of antitumor immunity","volume":"11","author":[{"family":"Grabovska","given":"Yura"},{"family":"Mackay","given":"Alan"},{"family":"O’Hare","given":"Patricia"},{"family":"Crosier","given":"Stephen"},{"family":"Finetti","given":"Martina"},{"family":"Schwalbe","given":"Edward C."},{"family":"Pickles","given":"Jessica C."},{"family":"Fairchild","given":"Amy R."},{"family":"Avery","given":"Aimee"},{"family":"Cockle","given":"Julia"},{"family":"Hill","given":"Rebecca"},{"family":"Lindsey","given":"Janet"},{"family":"Hicks","given":"Debbie"},{"family":"Kristiansen","given":"Mark"},{"family":"Chalker","given":"Jane"},{"family":"Anderson","given":"John"},{"family":"Hargrave","given":"Darren"},{"family":"Jacques","given":"Thomas S."},{"family":"Straathof","given":"Karin"},{"family":"Bailey","given":"Simon"},{"family":"Jones","given":"Chris"},{"family":"Clifford","given":"Steven C."},{"family":"Williamson","given":"Daniel"}],"issued":{"date-parts":[["2020",8,28]]}}}],"schema":"https://github.com/citation-style-language/schema/raw/master/csl-citation.json"} </w:instrText>
      </w:r>
      <w:r w:rsidR="00487E6B">
        <w:rPr>
          <w:lang w:val="en-US"/>
        </w:rPr>
        <w:fldChar w:fldCharType="separate"/>
      </w:r>
      <w:r w:rsidR="00E805BD" w:rsidRPr="00E805BD">
        <w:rPr>
          <w:rFonts w:ascii="Calibri" w:hAnsi="Calibri" w:cs="Calibri"/>
          <w:szCs w:val="24"/>
          <w:vertAlign w:val="superscript"/>
        </w:rPr>
        <w:t>149</w:t>
      </w:r>
      <w:r w:rsidR="00487E6B">
        <w:rPr>
          <w:lang w:val="en-US"/>
        </w:rPr>
        <w:fldChar w:fldCharType="end"/>
      </w:r>
      <w:r w:rsidR="004E6125">
        <w:rPr>
          <w:lang w:val="en-US"/>
        </w:rPr>
        <w:t>.</w:t>
      </w:r>
      <w:r w:rsidR="00585B2A">
        <w:rPr>
          <w:lang w:val="en-US"/>
        </w:rPr>
        <w:t xml:space="preserve"> </w:t>
      </w:r>
      <w:r w:rsidR="004E6125">
        <w:rPr>
          <w:lang w:val="en-US"/>
        </w:rPr>
        <w:t xml:space="preserve">In </w:t>
      </w:r>
      <w:proofErr w:type="spellStart"/>
      <w:r w:rsidR="00AA2B1E" w:rsidRPr="00C62EDB">
        <w:rPr>
          <w:rStyle w:val="GSEChar"/>
        </w:rPr>
        <w:t>Chaligne</w:t>
      </w:r>
      <w:proofErr w:type="spellEnd"/>
      <w:r w:rsidR="00AA2B1E" w:rsidRPr="00C62EDB">
        <w:rPr>
          <w:rStyle w:val="GSEChar"/>
        </w:rPr>
        <w:t xml:space="preserve"> et al.</w:t>
      </w:r>
      <w:r w:rsidR="00AA2B1E">
        <w:rPr>
          <w:lang w:val="en-US"/>
        </w:rPr>
        <w:t xml:space="preserve">, </w:t>
      </w:r>
      <w:r w:rsidR="004E6125">
        <w:rPr>
          <w:lang w:val="en-US"/>
        </w:rPr>
        <w:t xml:space="preserve">the unannotated immune cells were </w:t>
      </w:r>
      <w:r w:rsidR="00A47937">
        <w:rPr>
          <w:lang w:val="en-US"/>
        </w:rPr>
        <w:t xml:space="preserve">individually </w:t>
      </w:r>
      <w:r w:rsidR="004E6125">
        <w:rPr>
          <w:lang w:val="en-US"/>
        </w:rPr>
        <w:t xml:space="preserve">profiled </w:t>
      </w:r>
      <w:r w:rsidR="00A47937">
        <w:rPr>
          <w:lang w:val="en-US"/>
        </w:rPr>
        <w:t xml:space="preserve">by both </w:t>
      </w:r>
      <w:proofErr w:type="spellStart"/>
      <w:r w:rsidR="00A47937">
        <w:rPr>
          <w:lang w:val="en-US"/>
        </w:rPr>
        <w:t>scRNA</w:t>
      </w:r>
      <w:proofErr w:type="spellEnd"/>
      <w:r w:rsidR="00A47937">
        <w:rPr>
          <w:lang w:val="en-US"/>
        </w:rPr>
        <w:t xml:space="preserve">-seq and </w:t>
      </w:r>
      <w:proofErr w:type="spellStart"/>
      <w:r w:rsidR="00A47937">
        <w:rPr>
          <w:lang w:val="en-US"/>
        </w:rPr>
        <w:t>scBS</w:t>
      </w:r>
      <w:proofErr w:type="spellEnd"/>
      <w:r w:rsidR="00A47937">
        <w:rPr>
          <w:lang w:val="en-US"/>
        </w:rPr>
        <w:t>-seq, so the methylome data for microglia and TAMs can be found by classifying the cells based on their gene expression.</w:t>
      </w:r>
      <w:r w:rsidR="00260100">
        <w:rPr>
          <w:lang w:val="en-US"/>
        </w:rPr>
        <w:t xml:space="preserve"> </w:t>
      </w:r>
      <w:r w:rsidR="00C26E10">
        <w:rPr>
          <w:lang w:val="en-US"/>
        </w:rPr>
        <w:t>To</w:t>
      </w:r>
      <w:r w:rsidR="00260100">
        <w:rPr>
          <w:lang w:val="en-US"/>
        </w:rPr>
        <w:t xml:space="preserve"> </w:t>
      </w:r>
      <w:r w:rsidR="002E082D">
        <w:rPr>
          <w:lang w:val="en-US"/>
        </w:rPr>
        <w:t xml:space="preserve">broaden potential </w:t>
      </w:r>
      <w:r w:rsidR="00260100">
        <w:rPr>
          <w:lang w:val="en-US"/>
        </w:rPr>
        <w:t xml:space="preserve">future </w:t>
      </w:r>
      <w:r w:rsidR="002E082D">
        <w:rPr>
          <w:lang w:val="en-US"/>
        </w:rPr>
        <w:t>studies</w:t>
      </w:r>
      <w:r w:rsidR="00260100">
        <w:rPr>
          <w:lang w:val="en-US"/>
        </w:rPr>
        <w:t>, the discovered signatures were also compared to mouse microglia</w:t>
      </w:r>
      <w:r w:rsidR="00DA0BD6">
        <w:rPr>
          <w:lang w:val="en-US"/>
        </w:rPr>
        <w:t xml:space="preserve"> </w:t>
      </w:r>
      <w:r w:rsidR="000E0A5F">
        <w:rPr>
          <w:lang w:val="en-US"/>
        </w:rPr>
        <w:t>as they</w:t>
      </w:r>
      <w:r w:rsidR="00761EE4">
        <w:rPr>
          <w:lang w:val="en-US"/>
        </w:rPr>
        <w:t xml:space="preserve"> are substantially easier to obtain</w:t>
      </w:r>
      <w:r w:rsidR="00260100">
        <w:rPr>
          <w:lang w:val="en-US"/>
        </w:rPr>
        <w:t xml:space="preserve"> </w:t>
      </w:r>
      <w:r w:rsidR="003543C0">
        <w:rPr>
          <w:lang w:val="en-US"/>
        </w:rPr>
        <w:t xml:space="preserve">for study </w:t>
      </w:r>
      <w:r w:rsidR="00260100">
        <w:rPr>
          <w:lang w:val="en-US"/>
        </w:rPr>
        <w:t>(</w:t>
      </w:r>
      <w:r w:rsidR="00260100" w:rsidRPr="00A545E1">
        <w:rPr>
          <w:rStyle w:val="GSEChar"/>
        </w:rPr>
        <w:t>GSE121483</w:t>
      </w:r>
      <w:r w:rsidR="00260100">
        <w:rPr>
          <w:rStyle w:val="GSEChar"/>
        </w:rPr>
        <w:t>)</w:t>
      </w:r>
      <w:r w:rsidR="00761EE4">
        <w:rPr>
          <w:rStyle w:val="GSEChar"/>
        </w:rPr>
        <w:t>.</w:t>
      </w:r>
    </w:p>
    <w:p w14:paraId="57EB6839" w14:textId="6E6F80A7" w:rsidR="006D2718" w:rsidRDefault="00627B7F" w:rsidP="000F39A1">
      <w:pPr>
        <w:rPr>
          <w:lang w:val="en-US"/>
        </w:rPr>
      </w:pPr>
      <w:r w:rsidRPr="00262DB4">
        <w:rPr>
          <w:b/>
          <w:bCs/>
          <w:lang w:val="en-US"/>
        </w:rPr>
        <w:t xml:space="preserve">Signature </w:t>
      </w:r>
      <w:r w:rsidR="00297F03" w:rsidRPr="00262DB4">
        <w:rPr>
          <w:b/>
          <w:bCs/>
          <w:lang w:val="en-US"/>
        </w:rPr>
        <w:t>Validation</w:t>
      </w:r>
      <w:r w:rsidRPr="00262DB4">
        <w:rPr>
          <w:b/>
          <w:bCs/>
          <w:lang w:val="en-US"/>
        </w:rPr>
        <w:t>:</w:t>
      </w:r>
      <w:r>
        <w:rPr>
          <w:lang w:val="en-US"/>
        </w:rPr>
        <w:t xml:space="preserve"> </w:t>
      </w:r>
      <w:r w:rsidR="00297F03">
        <w:rPr>
          <w:lang w:val="en-US"/>
        </w:rPr>
        <w:t xml:space="preserve">To measure deconvolution performance, the signature matrix was </w:t>
      </w:r>
      <w:r w:rsidR="006D2718">
        <w:rPr>
          <w:lang w:val="en-US"/>
        </w:rPr>
        <w:t xml:space="preserve">first </w:t>
      </w:r>
      <w:r w:rsidR="00297F03">
        <w:rPr>
          <w:lang w:val="en-US"/>
        </w:rPr>
        <w:t xml:space="preserve">benchmarked against </w:t>
      </w:r>
      <w:r w:rsidR="006D2718">
        <w:rPr>
          <w:lang w:val="en-US"/>
        </w:rPr>
        <w:t xml:space="preserve">homogenous cell samples. From </w:t>
      </w:r>
      <w:r w:rsidR="006D2718" w:rsidRPr="00BC5C9A">
        <w:rPr>
          <w:rStyle w:val="GSEChar"/>
        </w:rPr>
        <w:t>GSE35069</w:t>
      </w:r>
      <w:r w:rsidR="006D2718">
        <w:rPr>
          <w:lang w:val="en-US"/>
        </w:rPr>
        <w:t xml:space="preserve">, 6 samples of </w:t>
      </w:r>
      <w:r w:rsidR="006D2718" w:rsidRPr="006D2718">
        <w:rPr>
          <w:lang w:val="en-US"/>
        </w:rPr>
        <w:t xml:space="preserve">CD4+ T cells, CD8+ T cells, </w:t>
      </w:r>
      <w:r w:rsidR="006D2718">
        <w:rPr>
          <w:lang w:val="en-US"/>
        </w:rPr>
        <w:t xml:space="preserve">NK </w:t>
      </w:r>
      <w:r w:rsidR="006D2718" w:rsidRPr="006D2718">
        <w:rPr>
          <w:lang w:val="en-US"/>
        </w:rPr>
        <w:t xml:space="preserve">cells, B cells, </w:t>
      </w:r>
      <w:r w:rsidR="006D2718">
        <w:rPr>
          <w:lang w:val="en-US"/>
        </w:rPr>
        <w:t>and</w:t>
      </w:r>
      <w:r w:rsidR="006D2718" w:rsidRPr="006D2718">
        <w:rPr>
          <w:lang w:val="en-US"/>
        </w:rPr>
        <w:t xml:space="preserve"> monocytes</w:t>
      </w:r>
      <w:r w:rsidR="006D2718">
        <w:rPr>
          <w:lang w:val="en-US"/>
        </w:rPr>
        <w:t>, as well as 18 samples of</w:t>
      </w:r>
      <w:r w:rsidR="006D2718" w:rsidRPr="006D2718">
        <w:rPr>
          <w:lang w:val="en-US"/>
        </w:rPr>
        <w:t xml:space="preserve"> granulocytes</w:t>
      </w:r>
      <w:r w:rsidR="006D2718">
        <w:rPr>
          <w:lang w:val="en-US"/>
        </w:rPr>
        <w:t xml:space="preserve"> were obtained.</w:t>
      </w:r>
      <w:r w:rsidR="00686BEC">
        <w:rPr>
          <w:lang w:val="en-US"/>
        </w:rPr>
        <w:t xml:space="preserve"> The data was input into </w:t>
      </w:r>
      <w:proofErr w:type="spellStart"/>
      <w:r w:rsidR="00686BEC" w:rsidRPr="00686BEC">
        <w:rPr>
          <w:rStyle w:val="PackagesChar"/>
        </w:rPr>
        <w:t>scMethrix</w:t>
      </w:r>
      <w:proofErr w:type="spellEnd"/>
      <w:r w:rsidR="00686BEC">
        <w:rPr>
          <w:lang w:val="en-US"/>
        </w:rPr>
        <w:t xml:space="preserve">, then imputed by </w:t>
      </w:r>
      <w:proofErr w:type="spellStart"/>
      <w:r w:rsidR="00686BEC" w:rsidRPr="008475DC">
        <w:rPr>
          <w:rStyle w:val="PackagesChar"/>
        </w:rPr>
        <w:t>kNN</w:t>
      </w:r>
      <w:proofErr w:type="spellEnd"/>
      <w:r w:rsidR="00686BEC">
        <w:rPr>
          <w:lang w:val="en-US"/>
        </w:rPr>
        <w:t xml:space="preserve"> with k</w:t>
      </w:r>
      <w:r w:rsidR="008475DC">
        <w:rPr>
          <w:lang w:val="en-US"/>
        </w:rPr>
        <w:t xml:space="preserve"> </w:t>
      </w:r>
      <w:r w:rsidR="00686BEC">
        <w:rPr>
          <w:lang w:val="en-US"/>
        </w:rPr>
        <w:t>=</w:t>
      </w:r>
      <w:r w:rsidR="008475DC">
        <w:rPr>
          <w:lang w:val="en-US"/>
        </w:rPr>
        <w:t xml:space="preserve"> </w:t>
      </w:r>
      <w:r w:rsidR="00467A5A">
        <w:rPr>
          <w:lang w:val="en-US"/>
        </w:rPr>
        <w:t>7</w:t>
      </w:r>
      <w:r w:rsidR="008475DC">
        <w:rPr>
          <w:lang w:val="en-US"/>
        </w:rPr>
        <w:t>.</w:t>
      </w:r>
      <w:r w:rsidR="00B36B30">
        <w:rPr>
          <w:lang w:val="en-US"/>
        </w:rPr>
        <w:t xml:space="preserve"> </w:t>
      </w:r>
      <w:r w:rsidR="005C51DE">
        <w:rPr>
          <w:lang w:val="en-US"/>
        </w:rPr>
        <w:t xml:space="preserve">A collection of </w:t>
      </w:r>
      <w:r w:rsidR="006173E5">
        <w:rPr>
          <w:lang w:val="en-US"/>
        </w:rPr>
        <w:t xml:space="preserve">100 </w:t>
      </w:r>
      <w:r w:rsidR="005C51DE">
        <w:rPr>
          <w:lang w:val="en-US"/>
        </w:rPr>
        <w:t xml:space="preserve">synthetic cell mixtures was generated </w:t>
      </w:r>
      <w:r w:rsidR="003D67B2">
        <w:rPr>
          <w:lang w:val="en-US"/>
        </w:rPr>
        <w:t>from a random uniform distribution of input cells</w:t>
      </w:r>
      <w:r w:rsidR="00FE1C2D">
        <w:rPr>
          <w:lang w:val="en-US"/>
        </w:rPr>
        <w:t xml:space="preserve">, as described in </w:t>
      </w:r>
      <w:proofErr w:type="spellStart"/>
      <w:r w:rsidR="00FE1C2D" w:rsidRPr="005C489C">
        <w:rPr>
          <w:rStyle w:val="GSEChar"/>
        </w:rPr>
        <w:t>Grabovska</w:t>
      </w:r>
      <w:proofErr w:type="spellEnd"/>
      <w:r w:rsidR="00FE1C2D" w:rsidRPr="005C489C">
        <w:rPr>
          <w:rStyle w:val="GSEChar"/>
        </w:rPr>
        <w:t xml:space="preserve"> et al.</w:t>
      </w:r>
      <w:r w:rsidR="00FE1C2D">
        <w:rPr>
          <w:lang w:val="en-US"/>
        </w:rPr>
        <w:t xml:space="preserve"> (2020)</w:t>
      </w:r>
      <w:r w:rsidR="00FE1C2D">
        <w:rPr>
          <w:lang w:val="en-US"/>
        </w:rPr>
        <w:fldChar w:fldCharType="begin"/>
      </w:r>
      <w:r w:rsidR="00E805BD">
        <w:rPr>
          <w:lang w:val="en-US"/>
        </w:rPr>
        <w:instrText xml:space="preserve"> ADDIN ZOTERO_ITEM CSL_CITATION {"citationID":"RK5jm2Ph","properties":{"formattedCitation":"\\super 149\\nosupersub{}","plainCitation":"149","noteIndex":0},"citationItems":[{"id":1271,"uris":["http://zotero.org/users/local/oxMpWYo5/items/X9XYTX8K"],"uri":["http://zotero.org/users/local/oxMpWYo5/items/X9XYTX8K"],"itemData":{"id":1271,"type":"article-journal","abstract":"Immune-therapy is an attractive alternative therapeutic approach for targeting central nervous system (CNS) tumors and the constituency of the Tumor Immune Microenvironment (TIME) likely to predict patient response. Here, we describe the TIME of &gt;6000 primarily pediatric CNS tumors using a deconvolution approach (methylCIBERSORT). We produce and validate a custom reference signature defining 11 non-cancer cell types to estimate relative proportions of infiltration in a panCNS tumor cohort spanning 80 subtypes. We group patients into three broad immune clusters associated with CNS tumor types/subtypes. In cohorts of medulloblastomas (n = 2325), malignant rhabdoid tumors (n = 229) and pediatric high-grade gliomas (n = 401), we show significant associations with molecular subgroups/subtypes, mutations, and prognosis. We further identify tumor-specific immune clusters with phenotypic characteristics relevant to immunotherapy response (i.e. Cytolytic score, PDL1 expression). Our analysis provides an indication of the potential future therapeutic and prognostic possibilities of immuno-methylomic profiling in pediatric CNS tumor patients that may ultimately inform approach to immune-therapy.","container-title":"Nature Communications","DOI":"10.1038/s41467-020-18070-y","ISSN":"2041-1723","issue":"1","journalAbbreviation":"Nat Commun","language":"en","note":"Bandiera_abtest: a\nCc_license_type: cc_by\nCg_type: Nature Research Journals\nnumber: 1\nPrimary_atype: Research\npublisher: Nature Publishing Group\nSubject_term: Cancer genomics;Paediatric cancer\nSubject_term_id: cancer-genomics;paediatric-cancer","page":"4324","source":"www.nature.com","title":"Pediatric pan-central nervous system tumor analysis of immune-cell infiltration identifies correlates of antitumor immunity","volume":"11","author":[{"family":"Grabovska","given":"Yura"},{"family":"Mackay","given":"Alan"},{"family":"O’Hare","given":"Patricia"},{"family":"Crosier","given":"Stephen"},{"family":"Finetti","given":"Martina"},{"family":"Schwalbe","given":"Edward C."},{"family":"Pickles","given":"Jessica C."},{"family":"Fairchild","given":"Amy R."},{"family":"Avery","given":"Aimee"},{"family":"Cockle","given":"Julia"},{"family":"Hill","given":"Rebecca"},{"family":"Lindsey","given":"Janet"},{"family":"Hicks","given":"Debbie"},{"family":"Kristiansen","given":"Mark"},{"family":"Chalker","given":"Jane"},{"family":"Anderson","given":"John"},{"family":"Hargrave","given":"Darren"},{"family":"Jacques","given":"Thomas S."},{"family":"Straathof","given":"Karin"},{"family":"Bailey","given":"Simon"},{"family":"Jones","given":"Chris"},{"family":"Clifford","given":"Steven C."},{"family":"Williamson","given":"Daniel"}],"issued":{"date-parts":[["2020",8,28]]}}}],"schema":"https://github.com/citation-style-language/schema/raw/master/csl-citation.json"} </w:instrText>
      </w:r>
      <w:r w:rsidR="00FE1C2D">
        <w:rPr>
          <w:lang w:val="en-US"/>
        </w:rPr>
        <w:fldChar w:fldCharType="separate"/>
      </w:r>
      <w:r w:rsidR="00E805BD" w:rsidRPr="00E805BD">
        <w:rPr>
          <w:rFonts w:ascii="Calibri" w:hAnsi="Calibri" w:cs="Calibri"/>
          <w:szCs w:val="24"/>
          <w:vertAlign w:val="superscript"/>
        </w:rPr>
        <w:t>149</w:t>
      </w:r>
      <w:r w:rsidR="00FE1C2D">
        <w:rPr>
          <w:lang w:val="en-US"/>
        </w:rPr>
        <w:fldChar w:fldCharType="end"/>
      </w:r>
      <w:r w:rsidR="00FE1C2D">
        <w:rPr>
          <w:lang w:val="en-US"/>
        </w:rPr>
        <w:t>.</w:t>
      </w:r>
      <w:r w:rsidR="00D037F4">
        <w:rPr>
          <w:lang w:val="en-US"/>
        </w:rPr>
        <w:t xml:space="preserve"> Each synthetic mixture was classified by the signature matrix </w:t>
      </w:r>
      <w:r w:rsidR="009B4FDF">
        <w:rPr>
          <w:lang w:val="en-US"/>
        </w:rPr>
        <w:t>for</w:t>
      </w:r>
      <w:r w:rsidR="00D037F4">
        <w:rPr>
          <w:lang w:val="en-US"/>
        </w:rPr>
        <w:t xml:space="preserve"> the </w:t>
      </w:r>
      <w:r w:rsidR="009B4FDF">
        <w:rPr>
          <w:lang w:val="en-US"/>
        </w:rPr>
        <w:t xml:space="preserve">expected </w:t>
      </w:r>
      <w:r w:rsidR="00D037F4">
        <w:rPr>
          <w:lang w:val="en-US"/>
        </w:rPr>
        <w:t xml:space="preserve">cell type proportion, and this was compared to the </w:t>
      </w:r>
      <w:r w:rsidR="009B4FDF">
        <w:rPr>
          <w:lang w:val="en-US"/>
        </w:rPr>
        <w:t xml:space="preserve">known cell type proportion of each synthetic mixture.  </w:t>
      </w:r>
      <w:r w:rsidR="00090564" w:rsidRPr="00090564">
        <w:rPr>
          <w:rStyle w:val="PackagesChar"/>
        </w:rPr>
        <w:t>CI</w:t>
      </w:r>
      <w:r w:rsidR="004D0D52">
        <w:rPr>
          <w:rStyle w:val="PackagesChar"/>
        </w:rPr>
        <w:t>B</w:t>
      </w:r>
      <w:r w:rsidR="00090564" w:rsidRPr="00090564">
        <w:rPr>
          <w:rStyle w:val="PackagesChar"/>
        </w:rPr>
        <w:t>ERSORT</w:t>
      </w:r>
      <w:r w:rsidR="004D0D52">
        <w:rPr>
          <w:rStyle w:val="PackagesChar"/>
        </w:rPr>
        <w:fldChar w:fldCharType="begin"/>
      </w:r>
      <w:r w:rsidR="00E805BD">
        <w:rPr>
          <w:rStyle w:val="PackagesChar"/>
        </w:rPr>
        <w:instrText xml:space="preserve"> ADDIN ZOTERO_ITEM CSL_CITATION {"citationID":"LIk1PGJ5","properties":{"formattedCitation":"\\super 150\\nosupersub{}","plainCitation":"150","noteIndex":0},"citationItems":[{"id":1328,"uris":["http://zotero.org/users/local/oxMpWYo5/items/3VZAGKMT"],"uri":["http://zotero.org/users/local/oxMpWYo5/items/3VZAGKMT"],"itemData":{"id":1328,"type":"article-journal","abstract":"Tumor infiltrating leukocytes (TILs) are an integral component of the tumor microenvironment and have been found to correlate with prognosis and response to therapy. Methods to enumerate immune subsets such as immunohistochemistry or flow cytometry suffer from limitations in phenotypic markers and can be challenging to practically implement and standardize. An alternative approach is to acquire aggregative high dimensional data from cellular mixtures and to subsequently infer the cellular components computationally. We recently described CIBERSORT, a versatile computational method for quantifying cell fractions from bulk tissue gene expression profiles (GEPs). Combining support vector regression with prior knowledge of expression profiles from purified leukocyte subsets, CIBERSORT can accurately estimate the immune composition of a tumor biopsy. In this chapter, we provide a primer on the CIBERSORT method and illustrate its use for characterizing TILs in tumor samples profiled by microarray or RNA-Seq.","container-title":"Methods in molecular biology (Clifton, N.J.)","DOI":"10.1007/978-1-4939-7493-1_12","ISSN":"1064-3745","journalAbbreviation":"Methods Mol Biol","note":"PMID: 29344893\nPMCID: PMC5895181","page":"243-259","source":"PubMed Central","title":"Profiling tumor infiltrating immune cells with CIBERSORT","volume":"1711","author":[{"family":"Chen","given":"Binbin"},{"family":"Khodadoust","given":"Michael S."},{"family":"Liu","given":"Chih Long"},{"family":"Newman","given":"Aaron M."},{"family":"Alizadeh","given":"Ash A."}],"issued":{"date-parts":[["2018"]]}}}],"schema":"https://github.com/citation-style-language/schema/raw/master/csl-citation.json"} </w:instrText>
      </w:r>
      <w:r w:rsidR="004D0D52">
        <w:rPr>
          <w:rStyle w:val="PackagesChar"/>
        </w:rPr>
        <w:fldChar w:fldCharType="separate"/>
      </w:r>
      <w:r w:rsidR="00E805BD" w:rsidRPr="00E805BD">
        <w:rPr>
          <w:rFonts w:ascii="Lucida Sans Typewriter" w:hAnsi="Lucida Sans Typewriter" w:cs="Times New Roman"/>
          <w:sz w:val="16"/>
          <w:szCs w:val="24"/>
          <w:vertAlign w:val="superscript"/>
        </w:rPr>
        <w:t>150</w:t>
      </w:r>
      <w:r w:rsidR="004D0D52">
        <w:rPr>
          <w:rStyle w:val="PackagesChar"/>
        </w:rPr>
        <w:fldChar w:fldCharType="end"/>
      </w:r>
      <w:r w:rsidR="00090564">
        <w:rPr>
          <w:lang w:val="en-US"/>
        </w:rPr>
        <w:t xml:space="preserve"> was used to generate the comparison, using 1000 iterations and quantile normalization.</w:t>
      </w:r>
      <w:r w:rsidR="004D0D52">
        <w:rPr>
          <w:lang w:val="en-US"/>
        </w:rPr>
        <w:t xml:space="preserve"> </w:t>
      </w:r>
      <w:r w:rsidR="009B4FDF">
        <w:rPr>
          <w:lang w:val="en-US"/>
        </w:rPr>
        <w:t xml:space="preserve">Correlation between the two proportions was visualized then calculated by </w:t>
      </w:r>
      <w:r w:rsidR="009B4FDF" w:rsidRPr="009B4FDF">
        <w:rPr>
          <w:lang w:val="en-US"/>
        </w:rPr>
        <w:t>Spearman’s rank method</w:t>
      </w:r>
      <w:r w:rsidR="009B4FDF">
        <w:rPr>
          <w:lang w:val="en-US"/>
        </w:rPr>
        <w:t>.</w:t>
      </w:r>
    </w:p>
    <w:p w14:paraId="4E8EF496" w14:textId="220DB803" w:rsidR="00122DA4" w:rsidRDefault="005644BA" w:rsidP="000F39A1">
      <w:r>
        <w:rPr>
          <w:lang w:val="en-US"/>
        </w:rPr>
        <w:t xml:space="preserve">A second set of samples was also tested against the </w:t>
      </w:r>
      <w:r w:rsidR="000E5925">
        <w:rPr>
          <w:lang w:val="en-US"/>
        </w:rPr>
        <w:t xml:space="preserve">signature </w:t>
      </w:r>
      <w:r>
        <w:rPr>
          <w:lang w:val="en-US"/>
        </w:rPr>
        <w:t xml:space="preserve">matrix. </w:t>
      </w:r>
      <w:r w:rsidR="00785850">
        <w:rPr>
          <w:lang w:val="en-US"/>
        </w:rPr>
        <w:t>Samples consisting of known proportions of m</w:t>
      </w:r>
      <w:r w:rsidR="000E5925">
        <w:rPr>
          <w:lang w:val="en-US"/>
        </w:rPr>
        <w:t xml:space="preserve">ixed cell </w:t>
      </w:r>
      <w:r w:rsidR="00785850">
        <w:rPr>
          <w:lang w:val="en-US"/>
        </w:rPr>
        <w:t>types</w:t>
      </w:r>
      <w:r w:rsidR="000E5925">
        <w:rPr>
          <w:lang w:val="en-US"/>
        </w:rPr>
        <w:t xml:space="preserve"> were obtained from two libraries</w:t>
      </w:r>
      <w:r w:rsidR="00785850">
        <w:rPr>
          <w:lang w:val="en-US"/>
        </w:rPr>
        <w:t xml:space="preserve">, and cell proportion was verified by </w:t>
      </w:r>
      <w:r w:rsidR="000E5925">
        <w:rPr>
          <w:lang w:val="en-US"/>
        </w:rPr>
        <w:lastRenderedPageBreak/>
        <w:t xml:space="preserve">flow-cytometry </w:t>
      </w:r>
      <w:r w:rsidR="00785850">
        <w:rPr>
          <w:lang w:val="en-US"/>
        </w:rPr>
        <w:t>(</w:t>
      </w:r>
      <w:r w:rsidR="000E5925" w:rsidRPr="00BC5C9A">
        <w:rPr>
          <w:rStyle w:val="GSEChar"/>
        </w:rPr>
        <w:t>GSE110554</w:t>
      </w:r>
      <w:r w:rsidR="000E5925">
        <w:rPr>
          <w:lang w:val="en-US"/>
        </w:rPr>
        <w:t xml:space="preserve">) and </w:t>
      </w:r>
      <w:r w:rsidR="008E2E01">
        <w:rPr>
          <w:lang w:val="en-US"/>
        </w:rPr>
        <w:t>FACS</w:t>
      </w:r>
      <w:r w:rsidR="00785850">
        <w:rPr>
          <w:lang w:val="en-US"/>
        </w:rPr>
        <w:t xml:space="preserve"> </w:t>
      </w:r>
      <w:r w:rsidR="000425F1">
        <w:rPr>
          <w:lang w:val="en-US"/>
        </w:rPr>
        <w:t>(</w:t>
      </w:r>
      <w:r w:rsidR="000E5925" w:rsidRPr="00BC5C9A">
        <w:rPr>
          <w:rStyle w:val="GSEChar"/>
        </w:rPr>
        <w:t>GSE112618</w:t>
      </w:r>
      <w:r w:rsidR="000E5925">
        <w:rPr>
          <w:rStyle w:val="SubtitleChar"/>
        </w:rPr>
        <w:t>)</w:t>
      </w:r>
      <w:r w:rsidR="00EF1066">
        <w:rPr>
          <w:rStyle w:val="SubtitleChar"/>
        </w:rPr>
        <w:t>.</w:t>
      </w:r>
      <w:r w:rsidR="008E2E01">
        <w:rPr>
          <w:rStyle w:val="SubtitleChar"/>
        </w:rPr>
        <w:t xml:space="preserve"> </w:t>
      </w:r>
      <w:r w:rsidR="009D0A33" w:rsidRPr="009D0A33">
        <w:t>These contained the same cell</w:t>
      </w:r>
      <w:r w:rsidR="00985D71">
        <w:t xml:space="preserve"> types</w:t>
      </w:r>
      <w:r w:rsidR="009D0A33" w:rsidRPr="009D0A33">
        <w:t xml:space="preserve"> </w:t>
      </w:r>
      <w:r w:rsidR="000A70C7">
        <w:t xml:space="preserve">as </w:t>
      </w:r>
      <w:r w:rsidR="000A70C7" w:rsidRPr="000A70C7">
        <w:rPr>
          <w:rStyle w:val="GSEChar"/>
        </w:rPr>
        <w:t>GSE35069</w:t>
      </w:r>
      <w:r w:rsidR="000A70C7">
        <w:t xml:space="preserve"> </w:t>
      </w:r>
      <w:r w:rsidR="009D0A33" w:rsidRPr="009D0A33">
        <w:t>and the same validation method was used</w:t>
      </w:r>
      <w:r w:rsidR="008330B8">
        <w:t xml:space="preserve">, but </w:t>
      </w:r>
      <w:r w:rsidR="00454C9A">
        <w:t xml:space="preserve">the </w:t>
      </w:r>
      <w:r w:rsidR="00454C9A">
        <w:rPr>
          <w:rFonts w:cstheme="minorHAnsi"/>
        </w:rPr>
        <w:t>β</w:t>
      </w:r>
      <w:r w:rsidR="00454C9A">
        <w:t>-values for the cell mixes were used directly instead of generating a synthetic mixture.</w:t>
      </w:r>
    </w:p>
    <w:p w14:paraId="5778B503" w14:textId="2AC18079" w:rsidR="00BE0084" w:rsidRDefault="00241F63" w:rsidP="00BA7FFE">
      <w:pPr>
        <w:rPr>
          <w:lang w:val="en-US"/>
        </w:rPr>
      </w:pPr>
      <w:r w:rsidRPr="00284E67">
        <w:rPr>
          <w:b/>
          <w:bCs/>
          <w:lang w:val="en-US"/>
        </w:rPr>
        <w:t>Feature Analysis:</w:t>
      </w:r>
      <w:r w:rsidR="00124937" w:rsidRPr="00284E67">
        <w:rPr>
          <w:b/>
          <w:bCs/>
          <w:lang w:val="en-US"/>
        </w:rPr>
        <w:t xml:space="preserve"> </w:t>
      </w:r>
      <w:r w:rsidR="005605FA">
        <w:rPr>
          <w:lang w:val="en-US"/>
        </w:rPr>
        <w:t xml:space="preserve">For each discovered feature, the genes overlapping with the respective feature window were collected. </w:t>
      </w:r>
      <w:r w:rsidR="00237BEA">
        <w:rPr>
          <w:lang w:val="en-US"/>
        </w:rPr>
        <w:t xml:space="preserve">The molecular function for each gene was determined by cross-referencing the </w:t>
      </w:r>
      <w:r w:rsidR="00237BEA" w:rsidRPr="00237BEA">
        <w:rPr>
          <w:lang w:val="en-US"/>
        </w:rPr>
        <w:t>Gene Ontology (GO) project</w:t>
      </w:r>
      <w:r w:rsidR="00237BEA">
        <w:rPr>
          <w:lang w:val="en-US"/>
        </w:rPr>
        <w:fldChar w:fldCharType="begin"/>
      </w:r>
      <w:r w:rsidR="00E805BD">
        <w:rPr>
          <w:lang w:val="en-US"/>
        </w:rPr>
        <w:instrText xml:space="preserve"> ADDIN ZOTERO_ITEM CSL_CITATION {"citationID":"gedAiqVy","properties":{"formattedCitation":"\\super 151\\nosupersub{}","plainCitation":"151","noteIndex":0},"citationItems":[{"id":1298,"uris":["http://zotero.org/users/local/oxMpWYo5/items/PLHFQPKG"],"uri":["http://zotero.org/users/local/oxMpWYo5/items/PLHFQPKG"],"itemData":{"id":1298,"type":"article-journal","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container-title":"Nucleic Acids Research","DOI":"10.1093/nar/gkaa1113","ISSN":"1362-4962","issue":"D1","journalAbbreviation":"Nucleic Acids Res","language":"eng","note":"PMID: 33290552\nPMCID: PMC7779012","page":"D325-D334","source":"PubMed","title":"The Gene Ontology resource: enriching a GOld mine","title-short":"The Gene Ontology resource","volume":"49","author":[{"literal":"Gene Ontology Consortium"}],"issued":{"date-parts":[["2021",1,8]]}}}],"schema":"https://github.com/citation-style-language/schema/raw/master/csl-citation.json"} </w:instrText>
      </w:r>
      <w:r w:rsidR="00237BEA">
        <w:rPr>
          <w:lang w:val="en-US"/>
        </w:rPr>
        <w:fldChar w:fldCharType="separate"/>
      </w:r>
      <w:r w:rsidR="00E805BD" w:rsidRPr="00E805BD">
        <w:rPr>
          <w:rFonts w:ascii="Calibri" w:hAnsi="Calibri" w:cs="Calibri"/>
          <w:szCs w:val="24"/>
          <w:vertAlign w:val="superscript"/>
        </w:rPr>
        <w:t>151</w:t>
      </w:r>
      <w:r w:rsidR="00237BEA">
        <w:rPr>
          <w:lang w:val="en-US"/>
        </w:rPr>
        <w:fldChar w:fldCharType="end"/>
      </w:r>
      <w:r w:rsidR="00284E67">
        <w:rPr>
          <w:lang w:val="en-US"/>
        </w:rPr>
        <w:t xml:space="preserve">. </w:t>
      </w:r>
    </w:p>
    <w:p w14:paraId="6DD930B8" w14:textId="77777777" w:rsidR="00026EFE" w:rsidRDefault="00026EFE" w:rsidP="00BA7FFE">
      <w:pPr>
        <w:rPr>
          <w:lang w:val="en-US"/>
        </w:rPr>
      </w:pPr>
    </w:p>
    <w:p w14:paraId="7A9398EC" w14:textId="77777777" w:rsidR="00354AB5" w:rsidRDefault="00354AB5" w:rsidP="006A3DBA">
      <w:pPr>
        <w:rPr>
          <w:lang w:val="en-US"/>
        </w:rPr>
      </w:pPr>
    </w:p>
    <w:p w14:paraId="4709C597" w14:textId="77777777" w:rsidR="00354AB5" w:rsidRDefault="00354AB5" w:rsidP="006A3DBA">
      <w:pPr>
        <w:rPr>
          <w:lang w:val="en-US"/>
        </w:rPr>
      </w:pPr>
    </w:p>
    <w:p w14:paraId="37C5A1FF" w14:textId="19CA0785" w:rsidR="00A04382" w:rsidRDefault="00A04382" w:rsidP="006A3DBA">
      <w:pPr>
        <w:rPr>
          <w:lang w:val="en-US"/>
        </w:rPr>
      </w:pPr>
      <w:r>
        <w:rPr>
          <w:lang w:val="en-US"/>
        </w:rPr>
        <w:t xml:space="preserve">This </w:t>
      </w:r>
      <w:r w:rsidR="001254C0">
        <w:rPr>
          <w:lang w:val="en-US"/>
        </w:rPr>
        <w:t>was generated using the</w:t>
      </w:r>
      <w:r w:rsidR="00D440D6">
        <w:rPr>
          <w:lang w:val="en-US"/>
        </w:rPr>
        <w:t xml:space="preserve"> </w:t>
      </w:r>
      <w:r w:rsidR="007A312F">
        <w:rPr>
          <w:lang w:val="en-US"/>
        </w:rPr>
        <w:t>1</w:t>
      </w:r>
      <w:r>
        <w:rPr>
          <w:lang w:val="en-US"/>
        </w:rPr>
        <w:t xml:space="preserve">00 </w:t>
      </w:r>
      <w:proofErr w:type="gramStart"/>
      <w:r>
        <w:rPr>
          <w:lang w:val="en-US"/>
        </w:rPr>
        <w:t>top</w:t>
      </w:r>
      <w:proofErr w:type="gramEnd"/>
      <w:r>
        <w:rPr>
          <w:lang w:val="en-US"/>
        </w:rPr>
        <w:t xml:space="preserve"> pairwise features </w:t>
      </w:r>
    </w:p>
    <w:p w14:paraId="55AC561C" w14:textId="77777777" w:rsidR="001A30D5" w:rsidRDefault="001A30D5" w:rsidP="001A30D5">
      <w:pPr>
        <w:pStyle w:val="Heading3"/>
        <w:rPr>
          <w:lang w:val="en-US"/>
        </w:rPr>
      </w:pPr>
      <w:bookmarkStart w:id="49" w:name="_Toc88849760"/>
      <w:r>
        <w:rPr>
          <w:lang w:val="en-US"/>
        </w:rPr>
        <w:t>Glioma TAMs</w:t>
      </w:r>
      <w:bookmarkEnd w:id="49"/>
    </w:p>
    <w:p w14:paraId="4F705420" w14:textId="37AEECE9" w:rsidR="001A30D5" w:rsidRDefault="001A30D5" w:rsidP="001A30D5">
      <w:r w:rsidRPr="00BC5C9A">
        <w:rPr>
          <w:b/>
          <w:bCs/>
        </w:rPr>
        <w:t xml:space="preserve">Glioma Classification: </w:t>
      </w:r>
      <w:r>
        <w:rPr>
          <w:lang w:val="en-US"/>
        </w:rPr>
        <w:t xml:space="preserve">Glioma cells were first validated by glioma-specific CpG probes taken from </w:t>
      </w:r>
      <w:r w:rsidRPr="00D25646">
        <w:rPr>
          <w:lang w:val="en-US"/>
        </w:rPr>
        <w:t>by a previous TCGA bulk DNA methylation study</w:t>
      </w:r>
      <w:r>
        <w:rPr>
          <w:lang w:val="en-US"/>
        </w:rPr>
        <w:fldChar w:fldCharType="begin"/>
      </w:r>
      <w:r w:rsidR="00E805BD">
        <w:rPr>
          <w:lang w:val="en-US"/>
        </w:rPr>
        <w:instrText xml:space="preserve"> ADDIN ZOTERO_ITEM CSL_CITATION {"citationID":"pU82v8CD","properties":{"formattedCitation":"\\super 152\\nosupersub{}","plainCitation":"152","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52</w:t>
      </w:r>
      <w:r>
        <w:rPr>
          <w:lang w:val="en-US"/>
        </w:rPr>
        <w:fldChar w:fldCharType="end"/>
      </w:r>
      <w:r>
        <w:rPr>
          <w:lang w:val="en-US"/>
        </w:rPr>
        <w:t xml:space="preserve"> (see </w:t>
      </w:r>
      <w:r w:rsidRPr="00D63C0A">
        <w:rPr>
          <w:highlight w:val="yellow"/>
          <w:lang w:val="en-US"/>
        </w:rPr>
        <w:t>Supplementary Table 2</w:t>
      </w:r>
      <w:r>
        <w:rPr>
          <w:lang w:val="en-US"/>
        </w:rPr>
        <w:t>). These were compared with unrelated cancer cell lines to ensure unique grouping (</w:t>
      </w:r>
      <w:r w:rsidR="000E70BF">
        <w:rPr>
          <w:lang w:val="en-US"/>
        </w:rPr>
        <w:t xml:space="preserve">see </w:t>
      </w:r>
      <w:r w:rsidR="000E70BF">
        <w:rPr>
          <w:highlight w:val="yellow"/>
          <w:lang w:val="en-US"/>
        </w:rPr>
        <w:t>S</w:t>
      </w:r>
      <w:r w:rsidR="00D9322B" w:rsidRPr="00D63C0A">
        <w:rPr>
          <w:highlight w:val="yellow"/>
          <w:lang w:val="en-US"/>
        </w:rPr>
        <w:t xml:space="preserve">upplementary Table </w:t>
      </w:r>
      <w:r w:rsidR="00D9322B">
        <w:rPr>
          <w:lang w:val="en-US"/>
        </w:rPr>
        <w:t>3</w:t>
      </w:r>
      <w:r>
        <w:t xml:space="preserve">). To better </w:t>
      </w:r>
      <w:r w:rsidR="00B668BA">
        <w:t>fu</w:t>
      </w:r>
      <w:r w:rsidR="0034516A">
        <w:t>r</w:t>
      </w:r>
      <w:r w:rsidR="00B668BA">
        <w:t>ther classify subtype</w:t>
      </w:r>
      <w:r>
        <w:t xml:space="preserve">, the </w:t>
      </w:r>
      <w:proofErr w:type="spellStart"/>
      <w:r w:rsidRPr="00443323">
        <w:rPr>
          <w:rStyle w:val="PackagesChar"/>
        </w:rPr>
        <w:t>TCGAbiolinks</w:t>
      </w:r>
      <w:proofErr w:type="spellEnd"/>
      <w:r w:rsidRPr="00443323">
        <w:rPr>
          <w:rStyle w:val="PackagesChar"/>
        </w:rPr>
        <w:t>::</w:t>
      </w:r>
      <w:proofErr w:type="spellStart"/>
      <w:r w:rsidRPr="00443323">
        <w:rPr>
          <w:rStyle w:val="PackagesChar"/>
        </w:rPr>
        <w:t>gliomaClassifier</w:t>
      </w:r>
      <w:proofErr w:type="spellEnd"/>
      <w:r>
        <w:fldChar w:fldCharType="begin"/>
      </w:r>
      <w:r w:rsidR="00E805BD">
        <w:instrText xml:space="preserve"> ADDIN ZOTERO_ITEM CSL_CITATION {"citationID":"fjH2VbXN","properties":{"formattedCitation":"\\super 153\\nosupersub{}","plainCitation":"153","noteIndex":0},"citationItems":[{"id":1331,"uris":["http://zotero.org/users/local/oxMpWYo5/items/BVNUDVN6"],"uri":["http://zotero.org/users/local/oxMpWYo5/items/BVNUDVN6"],"itemData":{"id":1331,"type":"article-journal","abstract":"The Cancer Genome Atlas (TCGA) research network has made public a large collection of clinical and molecular phenotypes of more than 10 000 tumor patients across 33 different tumor types. Using this cohort, TCGA has published over 20 marker papers detailing the genomic and epigenomic alterations associated with these tumor types. Although many important discoveries have been made by TCGA's research network, opportunities still exist to implement novel methods, thereby elucidating new biological pathways and diagnostic markers. However, mining the TCGA data presents several bioinformatics challenges, such as data retrieval and integration with clinical data and other molecular data types (e.g. RNA and DNA methylation). We developed an R/Bioconductor package called TCGAbiolinks to address these challenges and offer bioinformatics solutions by using a guided workflow to allow users to query, download and perform integrative analyses of TCGA data. We combined methods from computer science and statistics into the pipeline and incorporated methodologies developed in previous TCGA marker studies and in our own group. Using four different TCGA tumor types (Kidney, Brain, Breast and Colon) as examples, we provide case studies to illustrate examples of reproducibility, integrative analysis and utilization of different Bioconductor packages to advance and accelerate novel discoveries.","container-title":"Nucleic Acids Research","DOI":"10.1093/nar/gkv1507","ISSN":"1362-4962","issue":"8","journalAbbreviation":"Nucleic Acids Res","language":"eng","note":"PMID: 26704973\nPMCID: PMC4856967","page":"e71","source":"PubMed","title":"TCGAbiolinks: an R/Bioconductor package for integrative analysis of TCGA data","title-short":"TCGAbiolinks","volume":"44","author":[{"family":"Colaprico","given":"Antonio"},{"family":"Silva","given":"Tiago C."},{"family":"Olsen","given":"Catharina"},{"family":"Garofano","given":"Luciano"},{"family":"Cava","given":"Claudia"},{"family":"Garolini","given":"Davide"},{"family":"Sabedot","given":"Thais S."},{"family":"Malta","given":"Tathiane M."},{"family":"Pagnotta","given":"Stefano M."},{"family":"Castiglioni","given":"Isabella"},{"family":"Ceccarelli","given":"Michele"},{"family":"Bontempi","given":"Gianluca"},{"family":"Noushmehr","given":"Houtan"}],"issued":{"date-parts":[["2016",5,5]]}}}],"schema":"https://github.com/citation-style-language/schema/raw/master/csl-citation.json"} </w:instrText>
      </w:r>
      <w:r>
        <w:fldChar w:fldCharType="separate"/>
      </w:r>
      <w:r w:rsidR="00E805BD" w:rsidRPr="00E805BD">
        <w:rPr>
          <w:rFonts w:ascii="Calibri" w:hAnsi="Calibri" w:cs="Calibri"/>
          <w:szCs w:val="24"/>
          <w:vertAlign w:val="superscript"/>
        </w:rPr>
        <w:t>153</w:t>
      </w:r>
      <w:r>
        <w:fldChar w:fldCharType="end"/>
      </w:r>
      <w:r>
        <w:t xml:space="preserve"> </w:t>
      </w:r>
      <w:r w:rsidRPr="00443323">
        <w:t>was use</w:t>
      </w:r>
      <w:r>
        <w:t>d.</w:t>
      </w:r>
    </w:p>
    <w:p w14:paraId="2358354E" w14:textId="77777777" w:rsidR="001A30D5" w:rsidRDefault="001A30D5" w:rsidP="001A30D5"/>
    <w:p w14:paraId="0A01B779" w14:textId="77777777" w:rsidR="001A30D5" w:rsidRDefault="001A30D5" w:rsidP="001A30D5"/>
    <w:p w14:paraId="7EE85107" w14:textId="77777777" w:rsidR="001A30D5" w:rsidRPr="00DF0068" w:rsidRDefault="001A30D5" w:rsidP="001A30D5">
      <w:r w:rsidRPr="0095217F">
        <w:rPr>
          <w:b/>
          <w:bCs/>
        </w:rPr>
        <w:t>Glioma TAMs:</w:t>
      </w:r>
      <w:r>
        <w:t xml:space="preserve"> Each glioma sample was tested against the previously generated tumor microenvironment signature matrix to determine cell presence. </w:t>
      </w:r>
    </w:p>
    <w:p w14:paraId="317982F6" w14:textId="77777777" w:rsidR="001A30D5" w:rsidRDefault="001A30D5" w:rsidP="001A30D5">
      <w:pPr>
        <w:rPr>
          <w:b/>
          <w:bCs/>
        </w:rPr>
      </w:pPr>
    </w:p>
    <w:p w14:paraId="61CF5618" w14:textId="7C3400D4" w:rsidR="00A04382" w:rsidRPr="001A30D5" w:rsidRDefault="00A04382" w:rsidP="006A3DBA"/>
    <w:p w14:paraId="7210CECE" w14:textId="09DAB68A" w:rsidR="00F27432" w:rsidRDefault="00F27432" w:rsidP="006A3DBA">
      <w:pPr>
        <w:rPr>
          <w:lang w:val="en-US"/>
        </w:rPr>
      </w:pPr>
    </w:p>
    <w:p w14:paraId="26998FCC" w14:textId="77777777" w:rsidR="00F27432" w:rsidRDefault="00F27432" w:rsidP="006A3DBA">
      <w:pPr>
        <w:rPr>
          <w:lang w:val="en-US"/>
        </w:rPr>
      </w:pPr>
    </w:p>
    <w:p w14:paraId="6C91CA1D" w14:textId="2F692670" w:rsidR="00A04382" w:rsidRDefault="007D17F4" w:rsidP="007D17F4">
      <w:pPr>
        <w:pStyle w:val="Heading3"/>
        <w:rPr>
          <w:lang w:val="en-US"/>
        </w:rPr>
      </w:pPr>
      <w:bookmarkStart w:id="50" w:name="_Toc88849761"/>
      <w:r>
        <w:rPr>
          <w:lang w:val="en-US"/>
        </w:rPr>
        <w:t>Lineage reconstruction</w:t>
      </w:r>
      <w:bookmarkEnd w:id="50"/>
    </w:p>
    <w:p w14:paraId="3EA56982" w14:textId="3F5CAAF8" w:rsidR="00C12ED8" w:rsidRDefault="006B7487" w:rsidP="00917AA2">
      <w:pPr>
        <w:rPr>
          <w:lang w:val="en-US"/>
        </w:rPr>
      </w:pPr>
      <w:r>
        <w:rPr>
          <w:lang w:val="en-US"/>
        </w:rPr>
        <w:t xml:space="preserve">There are no methylation-specific pipelines for lineage analysis as of yet, but some tools </w:t>
      </w:r>
      <w:r w:rsidR="00842732">
        <w:rPr>
          <w:lang w:val="en-US"/>
        </w:rPr>
        <w:t xml:space="preserve">developed towards analyzing RNA-seq data </w:t>
      </w:r>
      <w:r>
        <w:rPr>
          <w:lang w:val="en-US"/>
        </w:rPr>
        <w:t>will accept low dimensional data.</w:t>
      </w:r>
      <w:r w:rsidR="00275787">
        <w:rPr>
          <w:lang w:val="en-US"/>
        </w:rPr>
        <w:t xml:space="preserve"> </w:t>
      </w:r>
      <w:r w:rsidR="003165E2">
        <w:rPr>
          <w:lang w:val="en-US"/>
        </w:rPr>
        <w:t>Datasets containing immune cell precursors and terminally differentiated immune cells were combined (</w:t>
      </w:r>
      <w:r w:rsidR="00296499">
        <w:rPr>
          <w:lang w:val="en-US"/>
        </w:rPr>
        <w:t xml:space="preserve">N = </w:t>
      </w:r>
      <w:r w:rsidR="00B61BC2">
        <w:rPr>
          <w:lang w:val="en-US"/>
        </w:rPr>
        <w:t>339</w:t>
      </w:r>
      <w:r w:rsidR="00296499">
        <w:rPr>
          <w:lang w:val="en-US"/>
        </w:rPr>
        <w:t xml:space="preserve">; </w:t>
      </w:r>
      <w:r w:rsidR="003165E2">
        <w:rPr>
          <w:lang w:val="en-US"/>
        </w:rPr>
        <w:t xml:space="preserve">see </w:t>
      </w:r>
      <w:r w:rsidR="003165E2" w:rsidRPr="00D63C0A">
        <w:rPr>
          <w:highlight w:val="yellow"/>
          <w:lang w:val="en-US"/>
        </w:rPr>
        <w:t>Supplementary Table 2</w:t>
      </w:r>
      <w:r w:rsidR="003165E2">
        <w:rPr>
          <w:lang w:val="en-US"/>
        </w:rPr>
        <w:t>)</w:t>
      </w:r>
      <w:r w:rsidR="00DA6DD9">
        <w:rPr>
          <w:lang w:val="en-US"/>
        </w:rPr>
        <w:t xml:space="preserve">, and subset to </w:t>
      </w:r>
      <w:r w:rsidR="00EC447F">
        <w:rPr>
          <w:lang w:val="en-US"/>
        </w:rPr>
        <w:t xml:space="preserve">include </w:t>
      </w:r>
      <w:r w:rsidR="00DA6DD9">
        <w:rPr>
          <w:lang w:val="en-US"/>
        </w:rPr>
        <w:t xml:space="preserve">only </w:t>
      </w:r>
      <w:r w:rsidR="00EC447F">
        <w:rPr>
          <w:lang w:val="en-US"/>
        </w:rPr>
        <w:t>promoter regions.</w:t>
      </w:r>
    </w:p>
    <w:p w14:paraId="7ABB90A1" w14:textId="0DAE4B38" w:rsidR="009007B0" w:rsidRDefault="00761019" w:rsidP="00917AA2">
      <w:pPr>
        <w:rPr>
          <w:lang w:val="en-US"/>
        </w:rPr>
      </w:pPr>
      <w:r>
        <w:rPr>
          <w:lang w:val="en-US"/>
        </w:rPr>
        <w:t xml:space="preserve">Imputation by </w:t>
      </w:r>
      <w:proofErr w:type="spellStart"/>
      <w:r>
        <w:rPr>
          <w:lang w:val="en-US"/>
        </w:rPr>
        <w:t>kNN</w:t>
      </w:r>
      <w:proofErr w:type="spellEnd"/>
      <w:r>
        <w:rPr>
          <w:lang w:val="en-US"/>
        </w:rPr>
        <w:t xml:space="preserve"> (K = </w:t>
      </w:r>
      <w:r w:rsidR="00410D40">
        <w:rPr>
          <w:lang w:val="en-US"/>
        </w:rPr>
        <w:t>9</w:t>
      </w:r>
      <w:r>
        <w:rPr>
          <w:lang w:val="en-US"/>
        </w:rPr>
        <w:t xml:space="preserve">) was performed, </w:t>
      </w:r>
      <w:r w:rsidR="000E2541">
        <w:rPr>
          <w:lang w:val="en-US"/>
        </w:rPr>
        <w:t>then</w:t>
      </w:r>
      <w:r>
        <w:rPr>
          <w:lang w:val="en-US"/>
        </w:rPr>
        <w:t xml:space="preserve"> feature selection by </w:t>
      </w:r>
      <w:proofErr w:type="spellStart"/>
      <w:r w:rsidRPr="00761019">
        <w:rPr>
          <w:rStyle w:val="PackagesChar"/>
        </w:rPr>
        <w:t>methylCIBERSORT</w:t>
      </w:r>
      <w:proofErr w:type="spellEnd"/>
      <w:r>
        <w:rPr>
          <w:lang w:val="en-US"/>
        </w:rPr>
        <w:t xml:space="preserve"> with the same settings as above.</w:t>
      </w:r>
      <w:r w:rsidR="00640ACB">
        <w:rPr>
          <w:lang w:val="en-US"/>
        </w:rPr>
        <w:t xml:space="preserve"> However, due to high sparsity, feature selection was done only using progenitor cells.</w:t>
      </w:r>
      <w:r w:rsidR="00DD1DE0">
        <w:rPr>
          <w:lang w:val="en-US"/>
        </w:rPr>
        <w:t xml:space="preserve"> </w:t>
      </w:r>
      <w:r w:rsidR="00640ACB">
        <w:rPr>
          <w:lang w:val="en-US"/>
        </w:rPr>
        <w:t xml:space="preserve">Next, </w:t>
      </w:r>
      <w:r w:rsidR="00CD45E6">
        <w:rPr>
          <w:lang w:val="en-US"/>
        </w:rPr>
        <w:t xml:space="preserve">Dimensionality reduction was performed, and visualized to confirm unique cell groups, but </w:t>
      </w:r>
      <w:r w:rsidR="003522FD">
        <w:rPr>
          <w:lang w:val="en-US"/>
        </w:rPr>
        <w:t>five</w:t>
      </w:r>
      <w:r w:rsidR="00CD45E6">
        <w:rPr>
          <w:lang w:val="en-US"/>
        </w:rPr>
        <w:t xml:space="preserve"> dimensions were retained after reduction for use in cell lineage reconstruction</w:t>
      </w:r>
      <w:r w:rsidR="00B97F00">
        <w:rPr>
          <w:lang w:val="en-US"/>
        </w:rPr>
        <w:t xml:space="preserve"> via </w:t>
      </w:r>
      <w:r w:rsidR="00CD45E6" w:rsidRPr="00CD45E6">
        <w:rPr>
          <w:rStyle w:val="PackagesChar"/>
        </w:rPr>
        <w:t>slingshot</w:t>
      </w:r>
      <w:r w:rsidR="00CD45E6">
        <w:rPr>
          <w:lang w:val="en-US"/>
        </w:rPr>
        <w:fldChar w:fldCharType="begin"/>
      </w:r>
      <w:r w:rsidR="00E805BD">
        <w:rPr>
          <w:lang w:val="en-US"/>
        </w:rPr>
        <w:instrText xml:space="preserve"> ADDIN ZOTERO_ITEM CSL_CITATION {"citationID":"KyyqWBgk","properties":{"formattedCitation":"\\super 154\\nosupersub{}","plainCitation":"154","noteIndex":0},"citationItems":[{"id":1337,"uris":["http://zotero.org/users/local/oxMpWYo5/items/STQY6976"],"uri":["http://zotero.org/users/local/oxMpWYo5/items/STQY6976"],"itemData":{"id":1337,"type":"article-journal","abstract":"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container-title":"BMC Genomics","DOI":"10.1186/s12864-018-4772-0","ISSN":"1471-2164","issue":"1","journalAbbreviation":"BMC Genomics","page":"477","source":"BioMed Central","title":"Slingshot: cell lineage and pseudotime inference for single-cell transcriptomics","title-short":"Slingshot","volume":"19","author":[{"family":"Street","given":"Kelly"},{"family":"Risso","given":"Davide"},{"family":"Fletcher","given":"Russell B."},{"family":"Das","given":"Diya"},{"family":"Ngai","given":"John"},{"family":"Yosef","given":"Nir"},{"family":"Purdom","given":"Elizabeth"},{"family":"Dudoit","given":"Sandrine"}],"issued":{"date-parts":[["2018",6,19]]}}}],"schema":"https://github.com/citation-style-language/schema/raw/master/csl-citation.json"} </w:instrText>
      </w:r>
      <w:r w:rsidR="00CD45E6">
        <w:rPr>
          <w:lang w:val="en-US"/>
        </w:rPr>
        <w:fldChar w:fldCharType="separate"/>
      </w:r>
      <w:r w:rsidR="00E805BD" w:rsidRPr="00E805BD">
        <w:rPr>
          <w:rFonts w:ascii="Calibri" w:hAnsi="Calibri" w:cs="Calibri"/>
          <w:szCs w:val="24"/>
          <w:vertAlign w:val="superscript"/>
        </w:rPr>
        <w:t>154</w:t>
      </w:r>
      <w:r w:rsidR="00CD45E6">
        <w:rPr>
          <w:lang w:val="en-US"/>
        </w:rPr>
        <w:fldChar w:fldCharType="end"/>
      </w:r>
      <w:r w:rsidR="00B97F00">
        <w:rPr>
          <w:lang w:val="en-US"/>
        </w:rPr>
        <w:t xml:space="preserve">. Through minimum spanning trees and </w:t>
      </w:r>
      <w:r w:rsidR="00B97F00" w:rsidRPr="00B97F00">
        <w:rPr>
          <w:lang w:val="en-US"/>
        </w:rPr>
        <w:t>simultaneous principal curves</w:t>
      </w:r>
      <w:r w:rsidR="00B97F00">
        <w:rPr>
          <w:lang w:val="en-US"/>
        </w:rPr>
        <w:t>, a connected</w:t>
      </w:r>
      <w:r w:rsidR="00503579">
        <w:rPr>
          <w:lang w:val="en-US"/>
        </w:rPr>
        <w:t xml:space="preserve"> and</w:t>
      </w:r>
      <w:r w:rsidR="00B97F00">
        <w:rPr>
          <w:lang w:val="en-US"/>
        </w:rPr>
        <w:t xml:space="preserve"> edge-weighted graph can be generated where each cell type is linked to the closest related cell types</w:t>
      </w:r>
      <w:r w:rsidR="00D50D41">
        <w:rPr>
          <w:lang w:val="en-US"/>
        </w:rPr>
        <w:t xml:space="preserve"> but </w:t>
      </w:r>
      <w:r w:rsidR="00B97F00">
        <w:rPr>
          <w:lang w:val="en-US"/>
        </w:rPr>
        <w:t xml:space="preserve">will not </w:t>
      </w:r>
      <w:r w:rsidR="00D50D41">
        <w:rPr>
          <w:lang w:val="en-US"/>
        </w:rPr>
        <w:t>allow</w:t>
      </w:r>
      <w:r w:rsidR="00B97F00">
        <w:rPr>
          <w:lang w:val="en-US"/>
        </w:rPr>
        <w:t xml:space="preserve"> any cycles. </w:t>
      </w:r>
      <w:r w:rsidR="00D0190E">
        <w:rPr>
          <w:lang w:val="en-US"/>
        </w:rPr>
        <w:t>Applied to</w:t>
      </w:r>
      <w:r w:rsidR="00B734C2">
        <w:rPr>
          <w:lang w:val="en-US"/>
        </w:rPr>
        <w:t xml:space="preserve"> cell</w:t>
      </w:r>
      <w:r w:rsidR="00D0190E">
        <w:rPr>
          <w:lang w:val="en-US"/>
        </w:rPr>
        <w:t xml:space="preserve"> type</w:t>
      </w:r>
      <w:r w:rsidR="007A59B7">
        <w:rPr>
          <w:lang w:val="en-US"/>
        </w:rPr>
        <w:t>s</w:t>
      </w:r>
      <w:r w:rsidR="00D0190E">
        <w:rPr>
          <w:lang w:val="en-US"/>
        </w:rPr>
        <w:t xml:space="preserve">, </w:t>
      </w:r>
      <w:r w:rsidR="00B734C2">
        <w:rPr>
          <w:lang w:val="en-US"/>
        </w:rPr>
        <w:t xml:space="preserve">this will generate </w:t>
      </w:r>
      <w:r w:rsidR="00D0190E">
        <w:rPr>
          <w:lang w:val="en-US"/>
        </w:rPr>
        <w:t xml:space="preserve">a pseudo lineage tree stemming from the common progenitor. </w:t>
      </w:r>
    </w:p>
    <w:p w14:paraId="08E75692" w14:textId="77777777" w:rsidR="000C0A93" w:rsidRPr="000C0A93" w:rsidRDefault="000C0A93" w:rsidP="000C0A93"/>
    <w:p w14:paraId="65404F5D" w14:textId="1E8C56D8" w:rsidR="009A2612" w:rsidRDefault="009A2612" w:rsidP="00046AFE">
      <w:pPr>
        <w:pStyle w:val="Heading3"/>
        <w:rPr>
          <w:lang w:val="en-US"/>
        </w:rPr>
      </w:pPr>
      <w:bookmarkStart w:id="51" w:name="_Toc88849762"/>
      <w:bookmarkEnd w:id="51"/>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216099B4" w:rsidR="00906CB7" w:rsidRDefault="00906CB7" w:rsidP="00906CB7">
      <w:pPr>
        <w:pStyle w:val="Heading1"/>
        <w:rPr>
          <w:lang w:val="en-US"/>
        </w:rPr>
      </w:pPr>
      <w:bookmarkStart w:id="52" w:name="_Toc88849763"/>
      <w:r>
        <w:rPr>
          <w:lang w:val="en-US"/>
        </w:rPr>
        <w:t>Results</w:t>
      </w:r>
      <w:bookmarkEnd w:id="52"/>
    </w:p>
    <w:p w14:paraId="11F56071" w14:textId="6CC1AAE3" w:rsidR="006252D6" w:rsidRDefault="006252D6" w:rsidP="006252D6">
      <w:pPr>
        <w:pStyle w:val="Heading2"/>
        <w:rPr>
          <w:lang w:val="en-US"/>
        </w:rPr>
      </w:pPr>
      <w:bookmarkStart w:id="53" w:name="_Toc88849764"/>
      <w:proofErr w:type="spellStart"/>
      <w:r>
        <w:rPr>
          <w:lang w:val="en-US"/>
        </w:rPr>
        <w:t>scMethrix</w:t>
      </w:r>
      <w:bookmarkEnd w:id="53"/>
      <w:proofErr w:type="spellEnd"/>
    </w:p>
    <w:p w14:paraId="5CC5B3C9" w14:textId="77777777" w:rsidR="006252D6" w:rsidRPr="006252D6" w:rsidRDefault="006252D6" w:rsidP="006252D6">
      <w:pPr>
        <w:rPr>
          <w:lang w:val="en-US"/>
        </w:rPr>
      </w:pPr>
    </w:p>
    <w:p w14:paraId="48B835C4" w14:textId="5DF378B1" w:rsidR="009D1DBB" w:rsidRDefault="009D1DBB" w:rsidP="009D1DBB">
      <w:pPr>
        <w:rPr>
          <w:lang w:val="en-US"/>
        </w:rPr>
      </w:pPr>
    </w:p>
    <w:p w14:paraId="606A0BFF" w14:textId="7659C403" w:rsidR="009D1DBB" w:rsidRDefault="006252D6" w:rsidP="009D1DBB">
      <w:pPr>
        <w:pStyle w:val="Heading2"/>
        <w:rPr>
          <w:lang w:val="en-US"/>
        </w:rPr>
      </w:pPr>
      <w:bookmarkStart w:id="54" w:name="_Toc88849765"/>
      <w:r>
        <w:rPr>
          <w:lang w:val="en-US"/>
        </w:rPr>
        <w:t>Glioma tumor-associated macrophages</w:t>
      </w:r>
      <w:bookmarkEnd w:id="54"/>
    </w:p>
    <w:p w14:paraId="71211CBA" w14:textId="350330EA" w:rsidR="009D1DBB" w:rsidRDefault="009D1DBB" w:rsidP="009D1DBB">
      <w:pPr>
        <w:pStyle w:val="Heading3"/>
        <w:rPr>
          <w:lang w:val="en-US"/>
        </w:rPr>
      </w:pPr>
      <w:bookmarkStart w:id="55" w:name="_Toc88849766"/>
      <w:r>
        <w:rPr>
          <w:lang w:val="en-US"/>
        </w:rPr>
        <w:t>Array-based</w:t>
      </w:r>
      <w:bookmarkEnd w:id="55"/>
    </w:p>
    <w:p w14:paraId="5678433E" w14:textId="2F79DEBF" w:rsidR="009D1DBB" w:rsidRPr="009D1DBB" w:rsidRDefault="00DA1028" w:rsidP="009D1DBB">
      <w:pPr>
        <w:rPr>
          <w:lang w:val="en-US"/>
        </w:rPr>
      </w:pPr>
      <w:r>
        <w:rPr>
          <w:lang w:val="en-US"/>
        </w:rPr>
        <w:t xml:space="preserve">Methylation arrays showed </w:t>
      </w:r>
    </w:p>
    <w:p w14:paraId="4C5AAE6C" w14:textId="6C2E3968" w:rsidR="00906CB7" w:rsidRDefault="00906CB7" w:rsidP="00906CB7">
      <w:pPr>
        <w:rPr>
          <w:lang w:val="en-US"/>
        </w:rPr>
      </w:pPr>
    </w:p>
    <w:p w14:paraId="445D42BE" w14:textId="48D64585" w:rsidR="00F27432" w:rsidRDefault="00F27432" w:rsidP="00906CB7">
      <w:pPr>
        <w:rPr>
          <w:lang w:val="en-US"/>
        </w:rPr>
      </w:pPr>
    </w:p>
    <w:p w14:paraId="5F35D8A1" w14:textId="08C387F7" w:rsidR="00F27432" w:rsidRDefault="00F27432" w:rsidP="00906CB7">
      <w:pPr>
        <w:rPr>
          <w:lang w:val="en-US"/>
        </w:rPr>
      </w:pPr>
    </w:p>
    <w:p w14:paraId="5043CCC5" w14:textId="0FD3EC01" w:rsidR="00F27432" w:rsidRDefault="00F27432" w:rsidP="00906CB7">
      <w:pPr>
        <w:rPr>
          <w:lang w:val="en-US"/>
        </w:rPr>
      </w:pPr>
      <w:r>
        <w:rPr>
          <w:lang w:val="en-US"/>
        </w:rPr>
        <w:t>Dendritic cells pretty much only in brain during neuroinflammation</w:t>
      </w:r>
    </w:p>
    <w:p w14:paraId="6A7FCDFE" w14:textId="77777777" w:rsidR="00F27432" w:rsidRDefault="00F27432" w:rsidP="00906CB7">
      <w:pPr>
        <w:rPr>
          <w:lang w:val="en-US"/>
        </w:rPr>
      </w:pPr>
    </w:p>
    <w:p w14:paraId="7CD6BF58" w14:textId="6F8BC561" w:rsidR="00906CB7" w:rsidRDefault="00906CB7" w:rsidP="00906CB7">
      <w:pPr>
        <w:pStyle w:val="Heading1"/>
        <w:rPr>
          <w:lang w:val="en-US"/>
        </w:rPr>
      </w:pPr>
      <w:bookmarkStart w:id="56" w:name="_Toc88849767"/>
      <w:r>
        <w:rPr>
          <w:lang w:val="en-US"/>
        </w:rPr>
        <w:t>Discussion</w:t>
      </w:r>
      <w:bookmarkEnd w:id="56"/>
    </w:p>
    <w:p w14:paraId="60201319" w14:textId="60B305BF" w:rsidR="00D41896" w:rsidRDefault="00D41896" w:rsidP="00D41896">
      <w:pPr>
        <w:pStyle w:val="Heading2"/>
        <w:rPr>
          <w:lang w:val="en-US"/>
        </w:rPr>
      </w:pPr>
      <w:bookmarkStart w:id="57" w:name="_Toc88849768"/>
      <w:proofErr w:type="spellStart"/>
      <w:r>
        <w:rPr>
          <w:lang w:val="en-US"/>
        </w:rPr>
        <w:t>scMethrix</w:t>
      </w:r>
      <w:bookmarkEnd w:id="57"/>
      <w:proofErr w:type="spellEnd"/>
    </w:p>
    <w:p w14:paraId="4EF05EE8" w14:textId="34B4E494" w:rsidR="00D41896" w:rsidRDefault="00D41896" w:rsidP="00D41896">
      <w:pPr>
        <w:pStyle w:val="Heading3"/>
        <w:rPr>
          <w:lang w:val="en-US"/>
        </w:rPr>
      </w:pPr>
      <w:bookmarkStart w:id="58" w:name="_Toc88849769"/>
      <w:r>
        <w:rPr>
          <w:lang w:val="en-US"/>
        </w:rPr>
        <w:t>Validation</w:t>
      </w:r>
      <w:bookmarkEnd w:id="58"/>
    </w:p>
    <w:p w14:paraId="166C0E57" w14:textId="6DBCD6C2" w:rsidR="004D5C1F" w:rsidRDefault="00D41896" w:rsidP="00D41896">
      <w:pPr>
        <w:rPr>
          <w:lang w:val="en-US"/>
        </w:rPr>
      </w:pPr>
      <w:r>
        <w:rPr>
          <w:lang w:val="en-US"/>
        </w:rPr>
        <w:t xml:space="preserve">In the validation, we expected to see a clear difference between the two culture methods (serum/LIF and 2i/LIF). </w:t>
      </w:r>
      <w:r w:rsidRPr="00D41896">
        <w:rPr>
          <w:lang w:val="en-US"/>
        </w:rPr>
        <w:t>LIF activates transcriptional factor Stat3 which prevents cell differentiation and promotes self-</w:t>
      </w:r>
      <w:r>
        <w:rPr>
          <w:lang w:val="en-US"/>
        </w:rPr>
        <w:t>renewal</w:t>
      </w:r>
      <w:r>
        <w:rPr>
          <w:lang w:val="en-US"/>
        </w:rPr>
        <w:fldChar w:fldCharType="begin"/>
      </w:r>
      <w:r w:rsidR="00E805BD">
        <w:rPr>
          <w:lang w:val="en-US"/>
        </w:rPr>
        <w:instrText xml:space="preserve"> ADDIN ZOTERO_ITEM CSL_CITATION {"citationID":"cZckWrCo","properties":{"formattedCitation":"\\super 155\\nosupersub{}","plainCitation":"155","noteIndex":0},"citationItems":[{"id":1314,"uris":["http://zotero.org/users/local/oxMpWYo5/items/2GWSYXIL"],"uri":["http://zotero.org/users/local/oxMpWYo5/items/2GWSYXIL"],"itemData":{"id":1314,"type":"article-journal","abstract":"The propagation of embryonic stem (ES) cells in an undifferentiated pluripotent state is dependent on leukemia inhibitory factor (LIF) or related cytokines. These factors act through receptor complexes containing the signal transducer gp130. The downstream mechanisms that lead to ES cell self-renewal have not been delineated, however. In this study, chimeric receptors were introduced into ES cells. Biochemical and functional studies of transfected cells demonstrated a requirement for engagement and activation of the latent trancription factor STAT3. Detailed mutational analyses unexpectedly revealed that the four STAT3 docking sites in gp130 are not functionally equivalent. The role of STAT3 was then investigated using the dominant interfering mutant, STAT3F. ES cells that expressed this molecule constitutively could not be isolated. An episomal supertransfection strategy was therefore used to enable the consequences of STAT3F expression to be examined. In addition, an inducible STAT3F transgene was generated. In both cases, expression of STAT3F in ES cells growing in the presence of LIF specifically abrogated self-renewal and promoted differentiation. These complementary approaches establish that STAT3 plays a central role in the maintenance of the pluripotential stem cell phenotype. This contrasts with the involvement of STAT3 in the induction of differentiation in somatic cell types. Cell type-specific interpretation of STAT3 activation thus appears to be pivotal to the diverse developmental effects of the LIF family of cytokines. Identification of STAT3 as a key transcriptional determinant of ES cell self-renewal represents a first step in the molecular characterization of pluripotency.","container-title":"Genes &amp; Development","ISSN":"0890-9369","issue":"13","journalAbbreviation":"Genes Dev","note":"PMID: 9649508\nPMCID: PMC316954","page":"2048-2060","source":"PubMed Central","title":"Self-renewal of pluripotent embryonic stem cells is mediated via activation of STAT3","volume":"12","author":[{"family":"Niwa","given":"Hitoshi"},{"family":"Burdon","given":"Tom"},{"family":"Chambers","given":"Ian"},{"family":"Smith","given":"Austin"}],"issued":{"date-parts":[["1998",7,1]]}}}],"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55</w:t>
      </w:r>
      <w:r>
        <w:rPr>
          <w:lang w:val="en-US"/>
        </w:rPr>
        <w:fldChar w:fldCharType="end"/>
      </w:r>
      <w:r w:rsidRPr="00D41896">
        <w:rPr>
          <w:lang w:val="en-US"/>
        </w:rPr>
        <w:t xml:space="preserve">, whereas 2i contains kinase inhibitors against FGF signaling and this </w:t>
      </w:r>
      <w:r w:rsidR="00983B0A">
        <w:rPr>
          <w:lang w:val="en-US"/>
        </w:rPr>
        <w:t>results in</w:t>
      </w:r>
      <w:r w:rsidRPr="00D41896">
        <w:rPr>
          <w:lang w:val="en-US"/>
        </w:rPr>
        <w:t xml:space="preserve"> genome-wide hypomethylation</w:t>
      </w:r>
      <w:r>
        <w:rPr>
          <w:lang w:val="en-US"/>
        </w:rPr>
        <w:fldChar w:fldCharType="begin"/>
      </w:r>
      <w:r w:rsidR="00E805BD">
        <w:rPr>
          <w:lang w:val="en-US"/>
        </w:rPr>
        <w:instrText xml:space="preserve"> ADDIN ZOTERO_ITEM CSL_CITATION {"citationID":"00Jt67wE","properties":{"formattedCitation":"\\super 156\\nosupersub{}","plainCitation":"156","noteIndex":0},"citationItems":[{"id":1317,"uris":["http://zotero.org/users/local/oxMpWYo5/items/J3TL8IX2"],"uri":["http://zotero.org/users/local/oxMpWYo5/items/J3TL8IX2"],"itemData":{"id":1317,"type":"article-journal","abstract":"Genome-wide erasure of DNA methylation takes place in primordial germ cells (PGCs) and early embryos and is linked with pluripotency. Inhibition of Erk1/2 and Gsk3β signaling in mouse embryonic stem cells (ESCs) by small-molecule inhibitors (called 2i) has recently been shown to induce hypomethylation. We show by whole-genome bisulphite sequencing that 2i induces rapid and genome-wide demethylation on a scale and pattern similar to that in migratory PGCs and early embryos. Major satellites, intracisternal A particles (IAPs), and imprinted genes remain relatively resistant to erasure. Demethylation involves oxidation of 5-methylcytosine (5mC) to 5-hydroxymethylcytosine (5hmC), impaired maintenance of 5mC and 5hmC, and repression of the de novo methyltransferases (Dnmt3a and Dnmt3b) and Dnmt3L. We identify a Prdm14- and Nanog-binding cis-acting regulatory region in Dnmt3b that is highly responsive to signaling. These insights provide a framework for understanding how signaling pathways regulate reprogramming to an epigenetic ground state of pluripotency., \n          \n            \n              •\n              Genome-wide analysis of 2i ESCs reveals demethylated genome similar to ICM and PGCs\n            \n            \n              •\n              Demethylation involves TETs, replicative loss of 5mC and 5hmC, suppression of Dnmt3s\n            \n            \n              •\n              NANOG/PRDM14 binding element in Dnmt3b enhancer is highly responsive to signaling\n            \n            \n              •\n              2i and serum epigenetic signatures exist in populations of NanogGFP ESCs and ICM\n            \n          \n        , The transition to ground state pluripotency involves genome-wide DNA demethylation and oxidation of 5mC to 5hmC by Tet proteins.","container-title":"Cell Stem Cell","DOI":"10.1016/j.stem.2013.06.004","ISSN":"1934-5909","issue":"3","journalAbbreviation":"Cell Stem Cell","note":"PMID: 23850245\nPMCID: PMC3765959","page":"351-359","source":"PubMed Central","title":"FGF Signaling Inhibition in ESCs Drives Rapid Genome-wide Demethylation to the Epigenetic Ground State of Pluripotency","volume":"13","author":[{"family":"Ficz","given":"Gabriella"},{"family":"Hore","given":"Timothy A."},{"family":"Santos","given":"Fátima"},{"family":"Lee","given":"Heather J."},{"family":"Dean","given":"Wendy"},{"family":"Arand","given":"Julia"},{"family":"Krueger","given":"Felix"},{"family":"Oxley","given":"David"},{"family":"Paul","given":"Yu-Lee"},{"family":"Walter","given":"Jörn"},{"family":"Cook","given":"Simon J."},{"family":"Andrews","given":"Simon"},{"family":"Branco","given":"Miguel R."},{"family":"Reik","given":"Wolf"}],"issued":{"date-parts":[["2013",9,5]]}}}],"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56</w:t>
      </w:r>
      <w:r>
        <w:rPr>
          <w:lang w:val="en-US"/>
        </w:rPr>
        <w:fldChar w:fldCharType="end"/>
      </w:r>
      <w:r w:rsidRPr="00D41896">
        <w:rPr>
          <w:lang w:val="en-US"/>
        </w:rPr>
        <w:t>.</w:t>
      </w:r>
      <w:r>
        <w:rPr>
          <w:lang w:val="en-US"/>
        </w:rPr>
        <w:t xml:space="preserve"> </w:t>
      </w:r>
      <w:r w:rsidR="00983B0A">
        <w:rPr>
          <w:lang w:val="en-US"/>
        </w:rPr>
        <w:t xml:space="preserve">We observed this with our test samples. The 2i-treated cells showed significantly lower methylation across the genome. </w:t>
      </w:r>
    </w:p>
    <w:p w14:paraId="4A502E0D" w14:textId="010378AD" w:rsidR="00983B0A" w:rsidRDefault="00983B0A" w:rsidP="00D41896">
      <w:pPr>
        <w:rPr>
          <w:lang w:val="en-US"/>
        </w:rPr>
      </w:pPr>
    </w:p>
    <w:p w14:paraId="7D39310D" w14:textId="35EA69A0" w:rsidR="00983B0A" w:rsidRDefault="00983B0A" w:rsidP="00D41896">
      <w:pPr>
        <w:rPr>
          <w:lang w:val="en-US"/>
        </w:rPr>
      </w:pPr>
    </w:p>
    <w:p w14:paraId="4295F943" w14:textId="77777777" w:rsidR="00983B0A" w:rsidRDefault="00983B0A" w:rsidP="00D41896">
      <w:pPr>
        <w:rPr>
          <w:lang w:val="en-US"/>
        </w:rPr>
      </w:pPr>
    </w:p>
    <w:p w14:paraId="32451306" w14:textId="1EF7ACB7" w:rsidR="00983B0A" w:rsidRDefault="00983B0A" w:rsidP="00D41896">
      <w:pPr>
        <w:rPr>
          <w:lang w:val="en-US"/>
        </w:rPr>
      </w:pPr>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9" w:name="_Toc88849770"/>
      <w:r>
        <w:rPr>
          <w:lang w:val="en-US"/>
        </w:rPr>
        <w:lastRenderedPageBreak/>
        <w:t>Future Outlook</w:t>
      </w:r>
      <w:bookmarkEnd w:id="59"/>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60" w:name="_Toc88849771"/>
      <w:r>
        <w:rPr>
          <w:lang w:val="en-US"/>
        </w:rPr>
        <w:t>Conclusion</w:t>
      </w:r>
      <w:bookmarkEnd w:id="60"/>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61" w:name="_Data_Availability"/>
      <w:bookmarkStart w:id="62" w:name="_Toc88849772"/>
      <w:bookmarkEnd w:id="61"/>
      <w:r>
        <w:rPr>
          <w:lang w:val="en-US"/>
        </w:rPr>
        <w:t>Data Availability</w:t>
      </w:r>
      <w:bookmarkEnd w:id="62"/>
    </w:p>
    <w:p w14:paraId="5837982C" w14:textId="6E2FF026"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63" w:name="_Toc88849773"/>
      <w:r>
        <w:rPr>
          <w:lang w:val="en-US"/>
        </w:rPr>
        <w:t>Supplementary Data</w:t>
      </w:r>
      <w:bookmarkEnd w:id="63"/>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Pr="000F39A1" w:rsidRDefault="0094046C" w:rsidP="000F39A1">
            <w:pPr>
              <w:pStyle w:val="CitTitle"/>
              <w:rPr>
                <w:rStyle w:val="SubtleEmphasis"/>
                <w:b/>
                <w:bCs w:val="0"/>
              </w:rPr>
            </w:pPr>
            <w:bookmarkStart w:id="64" w:name="_Toc87454816"/>
            <w:r w:rsidRPr="000F39A1">
              <w:rPr>
                <w:rStyle w:val="SubtleEmphasis"/>
                <w:b/>
                <w:bCs w:val="0"/>
              </w:rPr>
              <w:t xml:space="preserve">Supplementary Figure </w:t>
            </w:r>
            <w:r w:rsidRPr="000F39A1">
              <w:rPr>
                <w:rStyle w:val="SubtleEmphasis"/>
                <w:b/>
                <w:bCs w:val="0"/>
              </w:rPr>
              <w:fldChar w:fldCharType="begin"/>
            </w:r>
            <w:r w:rsidRPr="000F39A1">
              <w:rPr>
                <w:rStyle w:val="SubtleEmphasis"/>
                <w:b/>
                <w:bCs w:val="0"/>
              </w:rPr>
              <w:instrText xml:space="preserve"> SEQ Supplementary_Figure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r w:rsidRPr="000F39A1">
              <w:rPr>
                <w:rStyle w:val="SubtleEmphasis"/>
                <w:b/>
                <w:bCs w:val="0"/>
              </w:rPr>
              <w:t xml:space="preserve">. Runtime of </w:t>
            </w:r>
            <w:r w:rsidR="001D0EDA" w:rsidRPr="000F39A1">
              <w:rPr>
                <w:rStyle w:val="SubtleEmphasis"/>
                <w:b/>
                <w:bCs w:val="0"/>
              </w:rPr>
              <w:t xml:space="preserve">select functions in single- and multi-threaded configuration. </w:t>
            </w:r>
          </w:p>
          <w:p w14:paraId="40016D60" w14:textId="122168BD" w:rsidR="0094046C" w:rsidRPr="000F39A1" w:rsidRDefault="001D0EDA" w:rsidP="000F39A1">
            <w:pPr>
              <w:pStyle w:val="CitText"/>
              <w:rPr>
                <w:rStyle w:val="SubtleEmphasis"/>
                <w:b w:val="0"/>
                <w:bCs w:val="0"/>
              </w:rPr>
            </w:pPr>
            <w:r w:rsidRPr="000F39A1">
              <w:rPr>
                <w:rStyle w:val="SubtleEmphasis"/>
                <w:b w:val="0"/>
                <w:bCs w:val="0"/>
              </w:rPr>
              <w:t xml:space="preserve">The workflow is described in </w:t>
            </w:r>
            <w:r w:rsidR="0094046C" w:rsidRPr="000F39A1">
              <w:rPr>
                <w:rStyle w:val="SubtitleChar"/>
                <w:color w:val="auto"/>
                <w:lang w:val="en-CA"/>
              </w:rPr>
              <w:fldChar w:fldCharType="begin"/>
            </w:r>
            <w:r w:rsidR="0094046C" w:rsidRPr="000F39A1">
              <w:rPr>
                <w:rStyle w:val="SubtitleChar"/>
                <w:color w:val="auto"/>
                <w:lang w:val="en-CA"/>
              </w:rPr>
              <w:instrText xml:space="preserve"> REF _Ref87454299 \h </w:instrText>
            </w:r>
            <w:r w:rsidRPr="000F39A1">
              <w:rPr>
                <w:rStyle w:val="SubtitleChar"/>
                <w:color w:val="auto"/>
                <w:lang w:val="en-CA"/>
              </w:rPr>
              <w:instrText xml:space="preserve"> \* MERGEFORMAT </w:instrText>
            </w:r>
            <w:r w:rsidR="0094046C" w:rsidRPr="000F39A1">
              <w:rPr>
                <w:rStyle w:val="SubtitleChar"/>
                <w:color w:val="auto"/>
                <w:lang w:val="en-CA"/>
              </w:rPr>
            </w:r>
            <w:r w:rsidR="0094046C" w:rsidRPr="000F39A1">
              <w:rPr>
                <w:rStyle w:val="SubtitleChar"/>
                <w:color w:val="auto"/>
                <w:lang w:val="en-CA"/>
              </w:rPr>
              <w:fldChar w:fldCharType="separate"/>
            </w:r>
            <w:r w:rsidR="0094046C" w:rsidRPr="000F39A1">
              <w:rPr>
                <w:rStyle w:val="SubtitleChar"/>
                <w:color w:val="auto"/>
                <w:lang w:val="en-CA"/>
              </w:rPr>
              <w:t>Supplementary Method 1</w:t>
            </w:r>
            <w:r w:rsidR="0094046C" w:rsidRPr="000F39A1">
              <w:rPr>
                <w:rStyle w:val="SubtitleChar"/>
                <w:color w:val="auto"/>
                <w:lang w:val="en-CA"/>
              </w:rPr>
              <w:fldChar w:fldCharType="end"/>
            </w:r>
            <w:r w:rsidR="0094046C" w:rsidRPr="000F39A1">
              <w:rPr>
                <w:rStyle w:val="SubtleEmphasis"/>
                <w:b w:val="0"/>
                <w:bCs w:val="0"/>
              </w:rPr>
              <w:t>.</w:t>
            </w:r>
            <w:bookmarkEnd w:id="64"/>
            <w:r w:rsidRPr="000F39A1">
              <w:rPr>
                <w:rStyle w:val="SubtleEmphasis"/>
                <w:b w:val="0"/>
                <w:bCs w:val="0"/>
              </w:rPr>
              <w:t xml:space="preserve"> </w:t>
            </w:r>
            <w:r w:rsidR="00173DAC" w:rsidRPr="000F39A1">
              <w:rPr>
                <w:rStyle w:val="SubtleEmphasis"/>
                <w:b w:val="0"/>
                <w:bCs w:val="0"/>
              </w:rPr>
              <w:t xml:space="preserve">The workstation was equipped with a 2.9 GHz AMD </w:t>
            </w:r>
            <w:proofErr w:type="spellStart"/>
            <w:r w:rsidR="00173DAC" w:rsidRPr="000F39A1">
              <w:rPr>
                <w:rStyle w:val="SubtleEmphasis"/>
                <w:b w:val="0"/>
                <w:bCs w:val="0"/>
              </w:rPr>
              <w:t>Ryzen</w:t>
            </w:r>
            <w:proofErr w:type="spellEnd"/>
            <w:r w:rsidR="00173DAC" w:rsidRPr="000F39A1">
              <w:rPr>
                <w:rStyle w:val="SubtleEmphasis"/>
                <w:b w:val="0"/>
                <w:bCs w:val="0"/>
              </w:rPr>
              <w:t xml:space="preserve"> 7 4800H</w:t>
            </w:r>
            <w:r w:rsidR="00A3191C" w:rsidRPr="000F39A1">
              <w:rPr>
                <w:rStyle w:val="SubtleEmphasis"/>
                <w:b w:val="0"/>
                <w:bCs w:val="0"/>
              </w:rPr>
              <w:t xml:space="preserve"> processor,</w:t>
            </w:r>
            <w:r w:rsidR="00173DAC" w:rsidRPr="000F39A1">
              <w:rPr>
                <w:rStyle w:val="SubtleEmphasis"/>
                <w:b w:val="0"/>
                <w:bCs w:val="0"/>
              </w:rPr>
              <w:t xml:space="preserve"> 2x16GB of PC4 25600 RAM</w:t>
            </w:r>
            <w:r w:rsidR="00A3191C" w:rsidRPr="000F39A1">
              <w:rPr>
                <w:rStyle w:val="SubtleEmphasis"/>
                <w:b w:val="0"/>
                <w:bCs w:val="0"/>
              </w:rPr>
              <w:t>, and</w:t>
            </w:r>
            <w:r w:rsidR="00173DAC" w:rsidRPr="000F39A1">
              <w:rPr>
                <w:rStyle w:val="SubtleEmphasis"/>
                <w:b w:val="0"/>
                <w:bCs w:val="0"/>
              </w:rPr>
              <w:t xml:space="preserve"> </w:t>
            </w:r>
            <w:r w:rsidR="00FB1730" w:rsidRPr="000F39A1">
              <w:rPr>
                <w:rStyle w:val="SubtleEmphasis"/>
                <w:b w:val="0"/>
                <w:bCs w:val="0"/>
              </w:rPr>
              <w:t>HDF5 data was stored on a 150,000 IOPS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0F39A1" w:rsidRDefault="005C4255" w:rsidP="000F39A1">
            <w:pPr>
              <w:pStyle w:val="CitTitle"/>
            </w:pPr>
            <w:r w:rsidRPr="000F39A1">
              <w:t xml:space="preserve">Supplementary Table </w:t>
            </w:r>
            <w:r w:rsidRPr="000F39A1">
              <w:fldChar w:fldCharType="begin"/>
            </w:r>
            <w:r w:rsidRPr="000F39A1">
              <w:instrText xml:space="preserve"> SEQ Supplementary_Table \* ARABIC </w:instrText>
            </w:r>
            <w:r w:rsidRPr="000F39A1">
              <w:fldChar w:fldCharType="separate"/>
            </w:r>
            <w:r w:rsidRPr="000F39A1">
              <w:t>1</w:t>
            </w:r>
            <w:r w:rsidRPr="000F39A1">
              <w:fldChar w:fldCharType="end"/>
            </w:r>
            <w:r w:rsidRPr="000F39A1">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44CBC06"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D7064" w14:paraId="49143A71" w14:textId="77777777" w:rsidTr="004D7064">
        <w:tc>
          <w:tcPr>
            <w:tcW w:w="9350" w:type="dxa"/>
          </w:tcPr>
          <w:p w14:paraId="58943724" w14:textId="77777777" w:rsidR="004D7064" w:rsidRDefault="004D7064" w:rsidP="005206DF">
            <w:pPr>
              <w:jc w:val="both"/>
              <w:rPr>
                <w:lang w:val="en-US"/>
              </w:rPr>
            </w:pPr>
          </w:p>
        </w:tc>
      </w:tr>
      <w:tr w:rsidR="004D7064" w14:paraId="76BA6A9E" w14:textId="77777777" w:rsidTr="004D7064">
        <w:tc>
          <w:tcPr>
            <w:tcW w:w="9350" w:type="dxa"/>
          </w:tcPr>
          <w:p w14:paraId="2812DD24" w14:textId="77777777" w:rsidR="004D7064" w:rsidRDefault="004D7064" w:rsidP="005206DF">
            <w:pPr>
              <w:jc w:val="both"/>
              <w:rPr>
                <w:lang w:val="en-US"/>
              </w:rPr>
            </w:pPr>
          </w:p>
        </w:tc>
      </w:tr>
    </w:tbl>
    <w:p w14:paraId="0ED5D2C7" w14:textId="77777777" w:rsidR="004D7064" w:rsidRDefault="004D706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Pr="000F39A1" w:rsidRDefault="00A67321" w:rsidP="000F39A1">
            <w:pPr>
              <w:pStyle w:val="CitTitle"/>
              <w:rPr>
                <w:rStyle w:val="SubtleEmphasis"/>
                <w:b/>
                <w:bCs w:val="0"/>
              </w:rPr>
            </w:pPr>
            <w:bookmarkStart w:id="65" w:name="_Ref87454299"/>
            <w:bookmarkStart w:id="66" w:name="_Ref87291392"/>
            <w:r w:rsidRPr="000F39A1">
              <w:rPr>
                <w:rStyle w:val="SubtleEmphasis"/>
                <w:b/>
                <w:bCs w:val="0"/>
              </w:rPr>
              <w:t xml:space="preserve">Supplementary Method </w:t>
            </w:r>
            <w:r w:rsidRPr="000F39A1">
              <w:rPr>
                <w:rStyle w:val="SubtleEmphasis"/>
                <w:b/>
                <w:bCs w:val="0"/>
              </w:rPr>
              <w:fldChar w:fldCharType="begin"/>
            </w:r>
            <w:r w:rsidRPr="000F39A1">
              <w:rPr>
                <w:rStyle w:val="SubtleEmphasis"/>
                <w:b/>
                <w:bCs w:val="0"/>
              </w:rPr>
              <w:instrText xml:space="preserve"> SEQ Supplementary_Method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bookmarkEnd w:id="65"/>
            <w:r w:rsidR="00E60023" w:rsidRPr="000F39A1">
              <w:rPr>
                <w:rStyle w:val="SubtleEmphasis"/>
                <w:b/>
                <w:bCs w:val="0"/>
              </w:rPr>
              <w:t xml:space="preserve">. </w:t>
            </w:r>
            <w:r w:rsidR="00E4099C" w:rsidRPr="000F39A1">
              <w:rPr>
                <w:rStyle w:val="SubtleEmphasis"/>
                <w:b/>
                <w:bCs w:val="0"/>
              </w:rPr>
              <w:t xml:space="preserve">Condensed workflow for </w:t>
            </w:r>
            <w:proofErr w:type="spellStart"/>
            <w:r w:rsidR="00E4099C" w:rsidRPr="000F39A1">
              <w:rPr>
                <w:rStyle w:val="SubtleEmphasis"/>
                <w:b/>
                <w:bCs w:val="0"/>
              </w:rPr>
              <w:t>scMethrix</w:t>
            </w:r>
            <w:bookmarkEnd w:id="66"/>
            <w:proofErr w:type="spellEnd"/>
            <w:r w:rsidR="00414B29" w:rsidRPr="000F39A1">
              <w:rPr>
                <w:rStyle w:val="SubtleEmphasis"/>
                <w:b/>
                <w:bCs w:val="0"/>
              </w:rPr>
              <w:t>.</w:t>
            </w:r>
            <w:r w:rsidR="00BF3845" w:rsidRPr="000F39A1">
              <w:rPr>
                <w:rStyle w:val="SubtleEmphasis"/>
                <w:b/>
                <w:bCs w:val="0"/>
              </w:rPr>
              <w:t xml:space="preserve"> </w:t>
            </w:r>
          </w:p>
          <w:p w14:paraId="6B10FFF7" w14:textId="5D335EBC" w:rsidR="00E4099C" w:rsidRPr="000F39A1" w:rsidRDefault="00E4099C" w:rsidP="000F39A1">
            <w:pPr>
              <w:pStyle w:val="CitText"/>
            </w:pPr>
            <w:r w:rsidRPr="000F39A1">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EE5233">
      <w:pPr>
        <w:pStyle w:val="Heading1"/>
      </w:pPr>
      <w:r>
        <w:t>References</w:t>
      </w:r>
    </w:p>
    <w:p w14:paraId="373542BB" w14:textId="77777777" w:rsidR="00EE5233" w:rsidRDefault="00EE5233" w:rsidP="00E805BD">
      <w:pPr>
        <w:pStyle w:val="Bibliography"/>
        <w:rPr>
          <w:lang w:val="en-US"/>
        </w:rPr>
        <w:sectPr w:rsidR="00EE5233" w:rsidSect="004D456D">
          <w:pgSz w:w="12240" w:h="15840"/>
          <w:pgMar w:top="1440" w:right="1440" w:bottom="1440" w:left="1440" w:header="708" w:footer="708" w:gutter="0"/>
          <w:pgNumType w:start="0"/>
          <w:cols w:space="708"/>
          <w:titlePg/>
          <w:docGrid w:linePitch="360"/>
        </w:sectPr>
      </w:pPr>
    </w:p>
    <w:p w14:paraId="24F4B799" w14:textId="583653AF" w:rsidR="00E805BD" w:rsidRDefault="004B59C1" w:rsidP="00E805BD">
      <w:pPr>
        <w:pStyle w:val="Bibliography"/>
      </w:pPr>
      <w:r w:rsidRPr="00C41223">
        <w:rPr>
          <w:lang w:val="en-US"/>
        </w:rPr>
        <w:fldChar w:fldCharType="begin"/>
      </w:r>
      <w:r w:rsidR="002F764E">
        <w:rPr>
          <w:lang w:val="en-US"/>
        </w:rPr>
        <w:instrText xml:space="preserve"> ADDIN ZOTERO_BIBL {"uncited":[],"omitted":[],"custom":[]} CSL_BIBLIOGRAPHY </w:instrText>
      </w:r>
      <w:r w:rsidRPr="00C41223">
        <w:rPr>
          <w:lang w:val="en-US"/>
        </w:rPr>
        <w:fldChar w:fldCharType="separate"/>
      </w:r>
      <w:r w:rsidR="00E805BD">
        <w:t>1.</w:t>
      </w:r>
      <w:r w:rsidR="00E805BD">
        <w:tab/>
      </w:r>
      <w:proofErr w:type="spellStart"/>
      <w:r w:rsidR="00E805BD">
        <w:t>Wolffe</w:t>
      </w:r>
      <w:proofErr w:type="spellEnd"/>
      <w:r w:rsidR="00E805BD">
        <w:t xml:space="preserve">, A. P. &amp; Matzke, M. A. Epigenetics: Regulation Through Repression. </w:t>
      </w:r>
      <w:r w:rsidR="00E805BD">
        <w:rPr>
          <w:i/>
          <w:iCs/>
        </w:rPr>
        <w:t>Science</w:t>
      </w:r>
      <w:r w:rsidR="00E805BD">
        <w:t xml:space="preserve"> </w:t>
      </w:r>
      <w:r w:rsidR="00E805BD">
        <w:rPr>
          <w:b/>
          <w:bCs/>
        </w:rPr>
        <w:t>286</w:t>
      </w:r>
      <w:r w:rsidR="00E805BD">
        <w:t>, 481–486 (1999).</w:t>
      </w:r>
    </w:p>
    <w:p w14:paraId="5B3429EB" w14:textId="77777777" w:rsidR="00E805BD" w:rsidRDefault="00E805BD" w:rsidP="00E805BD">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7B3910B2" w14:textId="77777777" w:rsidR="00E805BD" w:rsidRDefault="00E805BD" w:rsidP="00E805BD">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5742699C" w14:textId="77777777" w:rsidR="00E805BD" w:rsidRDefault="00E805BD" w:rsidP="00E805BD">
      <w:pPr>
        <w:pStyle w:val="Bibliography"/>
      </w:pPr>
      <w:r>
        <w:t>4.</w:t>
      </w:r>
      <w:r>
        <w:tab/>
        <w:t xml:space="preserve">Moore, L. D., Le, T. &amp; Fan, G. DNA </w:t>
      </w:r>
      <w:proofErr w:type="gramStart"/>
      <w:r>
        <w:t>Methylation</w:t>
      </w:r>
      <w:proofErr w:type="gramEnd"/>
      <w:r>
        <w:t xml:space="preserve"> and Its Basic Function. </w:t>
      </w:r>
      <w:r>
        <w:rPr>
          <w:i/>
          <w:iCs/>
        </w:rPr>
        <w:t>Neuropsychopharmacology</w:t>
      </w:r>
      <w:r>
        <w:t xml:space="preserve"> </w:t>
      </w:r>
      <w:r>
        <w:rPr>
          <w:b/>
          <w:bCs/>
        </w:rPr>
        <w:t>38</w:t>
      </w:r>
      <w:r>
        <w:t>, 23–38 (2013).</w:t>
      </w:r>
    </w:p>
    <w:p w14:paraId="29DA63B5" w14:textId="77777777" w:rsidR="00E805BD" w:rsidRDefault="00E805BD" w:rsidP="00E805BD">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3A2FEF05" w14:textId="77777777" w:rsidR="00E805BD" w:rsidRDefault="00E805BD" w:rsidP="00E805BD">
      <w:pPr>
        <w:pStyle w:val="Bibliography"/>
      </w:pPr>
      <w:r>
        <w:t>6.</w:t>
      </w:r>
      <w:r>
        <w:tab/>
      </w:r>
      <w:proofErr w:type="spellStart"/>
      <w:r>
        <w:t>Heusipp</w:t>
      </w:r>
      <w:proofErr w:type="spellEnd"/>
      <w:r>
        <w:t xml:space="preserve">, G., </w:t>
      </w:r>
      <w:proofErr w:type="spellStart"/>
      <w:r>
        <w:t>Fälker</w:t>
      </w:r>
      <w:proofErr w:type="spellEnd"/>
      <w:r>
        <w:t xml:space="preserve">, S. &amp; Alexander Schmidt, M. DNA adenine methylation and bacterial pathogenesis. </w:t>
      </w:r>
      <w:r>
        <w:rPr>
          <w:i/>
          <w:iCs/>
        </w:rPr>
        <w:t>International Journal of Medical Microbiology</w:t>
      </w:r>
      <w:r>
        <w:t xml:space="preserve"> </w:t>
      </w:r>
      <w:r>
        <w:rPr>
          <w:b/>
          <w:bCs/>
        </w:rPr>
        <w:t>297</w:t>
      </w:r>
      <w:r>
        <w:t>, 1–7 (2007).</w:t>
      </w:r>
    </w:p>
    <w:p w14:paraId="5BF16B9B" w14:textId="77777777" w:rsidR="00E805BD" w:rsidRDefault="00E805BD" w:rsidP="00E805BD">
      <w:pPr>
        <w:pStyle w:val="Bibliography"/>
      </w:pPr>
      <w:r>
        <w:t>7.</w:t>
      </w:r>
      <w:r>
        <w:tab/>
        <w:t xml:space="preserve">Couturier, M. &amp; </w:t>
      </w:r>
      <w:proofErr w:type="spellStart"/>
      <w:r>
        <w:t>Lindås</w:t>
      </w:r>
      <w:proofErr w:type="spellEnd"/>
      <w:r>
        <w:t xml:space="preserve">, A.-C. The DNA Methylome of the </w:t>
      </w:r>
      <w:proofErr w:type="spellStart"/>
      <w:r>
        <w:t>Hyperthermoacidophilic</w:t>
      </w:r>
      <w:proofErr w:type="spellEnd"/>
      <w:r>
        <w:t xml:space="preserve"> </w:t>
      </w:r>
      <w:r>
        <w:lastRenderedPageBreak/>
        <w:t xml:space="preserve">Crenarchaeon </w:t>
      </w:r>
      <w:proofErr w:type="spellStart"/>
      <w:r>
        <w:t>Sulfolobus</w:t>
      </w:r>
      <w:proofErr w:type="spellEnd"/>
      <w:r>
        <w:t xml:space="preserve"> </w:t>
      </w:r>
      <w:proofErr w:type="spellStart"/>
      <w:r>
        <w:t>acidocaldarius</w:t>
      </w:r>
      <w:proofErr w:type="spellEnd"/>
      <w:r>
        <w:t xml:space="preserve">. </w:t>
      </w:r>
      <w:r>
        <w:rPr>
          <w:i/>
          <w:iCs/>
        </w:rPr>
        <w:t>Front Microbiol</w:t>
      </w:r>
      <w:r>
        <w:t xml:space="preserve"> </w:t>
      </w:r>
      <w:r>
        <w:rPr>
          <w:b/>
          <w:bCs/>
        </w:rPr>
        <w:t>9</w:t>
      </w:r>
      <w:r>
        <w:t>, 137 (2018).</w:t>
      </w:r>
    </w:p>
    <w:p w14:paraId="57B9FC83" w14:textId="77777777" w:rsidR="00E805BD" w:rsidRDefault="00E805BD" w:rsidP="00E805BD">
      <w:pPr>
        <w:pStyle w:val="Bibliography"/>
      </w:pPr>
      <w:r>
        <w:t>8.</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15191A50" w14:textId="77777777" w:rsidR="00E805BD" w:rsidRDefault="00E805BD" w:rsidP="00E805BD">
      <w:pPr>
        <w:pStyle w:val="Bibliography"/>
      </w:pPr>
      <w:r>
        <w:t>9.</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7F13380A" w14:textId="77777777" w:rsidR="00E805BD" w:rsidRDefault="00E805BD" w:rsidP="00E805BD">
      <w:pPr>
        <w:pStyle w:val="Bibliography"/>
      </w:pPr>
      <w:r>
        <w:t>10.</w:t>
      </w:r>
      <w:r>
        <w:tab/>
        <w:t xml:space="preserve">Bird, A. P. DNA methylation and the frequency of CpG in animal DNA. </w:t>
      </w:r>
      <w:r>
        <w:rPr>
          <w:i/>
          <w:iCs/>
        </w:rPr>
        <w:t>Nucleic Acids Res</w:t>
      </w:r>
      <w:r>
        <w:t xml:space="preserve"> </w:t>
      </w:r>
      <w:r>
        <w:rPr>
          <w:b/>
          <w:bCs/>
        </w:rPr>
        <w:t>8</w:t>
      </w:r>
      <w:r>
        <w:t>, 1499–1504 (1980).</w:t>
      </w:r>
    </w:p>
    <w:p w14:paraId="1F59D4B1" w14:textId="77777777" w:rsidR="00E805BD" w:rsidRDefault="00E805BD" w:rsidP="00E805BD">
      <w:pPr>
        <w:pStyle w:val="Bibliography"/>
      </w:pPr>
      <w:r>
        <w:t>11.</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544143EB" w14:textId="77777777" w:rsidR="00E805BD" w:rsidRDefault="00E805BD" w:rsidP="00E805BD">
      <w:pPr>
        <w:pStyle w:val="Bibliography"/>
      </w:pPr>
      <w:r>
        <w:t>12.</w:t>
      </w:r>
      <w:r>
        <w:tab/>
        <w:t xml:space="preserve">Gagliardi, M., </w:t>
      </w:r>
      <w:proofErr w:type="spellStart"/>
      <w:r>
        <w:t>Strazzullo</w:t>
      </w:r>
      <w:proofErr w:type="spellEnd"/>
      <w:r>
        <w:t xml:space="preserve">, M. &amp; Matarazzo, M. R. DNMT3B Functions: Novel Insights </w:t>
      </w:r>
      <w:proofErr w:type="gramStart"/>
      <w:r>
        <w:t>From</w:t>
      </w:r>
      <w:proofErr w:type="gramEnd"/>
      <w:r>
        <w:t xml:space="preserve"> Human Disease. </w:t>
      </w:r>
      <w:r>
        <w:rPr>
          <w:i/>
          <w:iCs/>
        </w:rPr>
        <w:t>Frontiers in Cell and Developmental Biology</w:t>
      </w:r>
      <w:r>
        <w:t xml:space="preserve"> </w:t>
      </w:r>
      <w:r>
        <w:rPr>
          <w:b/>
          <w:bCs/>
        </w:rPr>
        <w:t>6</w:t>
      </w:r>
      <w:r>
        <w:t>, 140 (2018).</w:t>
      </w:r>
    </w:p>
    <w:p w14:paraId="66D7825C" w14:textId="77777777" w:rsidR="00E805BD" w:rsidRDefault="00E805BD" w:rsidP="00E805BD">
      <w:pPr>
        <w:pStyle w:val="Bibliography"/>
      </w:pPr>
      <w:r>
        <w:t>13.</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74B0E427" w14:textId="77777777" w:rsidR="00E805BD" w:rsidRDefault="00E805BD" w:rsidP="00E805BD">
      <w:pPr>
        <w:pStyle w:val="Bibliography"/>
      </w:pPr>
      <w:r>
        <w:t>14.</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412D991D" w14:textId="77777777" w:rsidR="00E805BD" w:rsidRDefault="00E805BD" w:rsidP="00E805BD">
      <w:pPr>
        <w:pStyle w:val="Bibliography"/>
      </w:pPr>
      <w:r>
        <w:t>15.</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0D57CB93" w14:textId="77777777" w:rsidR="00E805BD" w:rsidRDefault="00E805BD" w:rsidP="00E805BD">
      <w:pPr>
        <w:pStyle w:val="Bibliography"/>
      </w:pPr>
      <w:r>
        <w:t>16.</w:t>
      </w:r>
      <w:r>
        <w:tab/>
      </w:r>
      <w:proofErr w:type="spellStart"/>
      <w:r>
        <w:t>Nabel</w:t>
      </w:r>
      <w:proofErr w:type="spellEnd"/>
      <w:r>
        <w:t xml:space="preserve">,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7C29784D" w14:textId="77777777" w:rsidR="00E805BD" w:rsidRDefault="00E805BD" w:rsidP="00E805BD">
      <w:pPr>
        <w:pStyle w:val="Bibliography"/>
      </w:pPr>
      <w:r>
        <w:t>17.</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5DF92120" w14:textId="77777777" w:rsidR="00E805BD" w:rsidRDefault="00E805BD" w:rsidP="00E805BD">
      <w:pPr>
        <w:pStyle w:val="Bibliography"/>
      </w:pPr>
      <w:r>
        <w:t>18.</w:t>
      </w:r>
      <w:r>
        <w:tab/>
        <w:t>Lu, T. &amp; Stark, G. R. NF-</w:t>
      </w:r>
      <w:proofErr w:type="spellStart"/>
      <w:r>
        <w:t>κB</w:t>
      </w:r>
      <w:proofErr w:type="spellEnd"/>
      <w:r>
        <w:t xml:space="preserve">: regulation by methylation. </w:t>
      </w:r>
      <w:r>
        <w:rPr>
          <w:i/>
          <w:iCs/>
        </w:rPr>
        <w:t>Cancer Res</w:t>
      </w:r>
      <w:r>
        <w:t xml:space="preserve"> </w:t>
      </w:r>
      <w:r>
        <w:rPr>
          <w:b/>
          <w:bCs/>
        </w:rPr>
        <w:t>75</w:t>
      </w:r>
      <w:r>
        <w:t>, 3692–3695 (2015).</w:t>
      </w:r>
    </w:p>
    <w:p w14:paraId="3978ABE8" w14:textId="77777777" w:rsidR="00E805BD" w:rsidRDefault="00E805BD" w:rsidP="00E805BD">
      <w:pPr>
        <w:pStyle w:val="Bibliography"/>
      </w:pPr>
      <w:r>
        <w:t>19.</w:t>
      </w:r>
      <w:r>
        <w:tab/>
        <w:t>Prendergast, G. C. &amp; Ziff, E. B. Methylation-sensitive sequence-specific DNA binding by the c-</w:t>
      </w:r>
      <w:proofErr w:type="spellStart"/>
      <w:r>
        <w:t>Myc</w:t>
      </w:r>
      <w:proofErr w:type="spellEnd"/>
      <w:r>
        <w:t xml:space="preserve"> basic region. </w:t>
      </w:r>
      <w:r>
        <w:rPr>
          <w:i/>
          <w:iCs/>
        </w:rPr>
        <w:t>Science</w:t>
      </w:r>
      <w:r>
        <w:t xml:space="preserve"> </w:t>
      </w:r>
      <w:r>
        <w:rPr>
          <w:b/>
          <w:bCs/>
        </w:rPr>
        <w:t>251</w:t>
      </w:r>
      <w:r>
        <w:t>, 186–189 (1991).</w:t>
      </w:r>
    </w:p>
    <w:p w14:paraId="6567B09B" w14:textId="77777777" w:rsidR="00E805BD" w:rsidRDefault="00E805BD" w:rsidP="00E805BD">
      <w:pPr>
        <w:pStyle w:val="Bibliography"/>
      </w:pPr>
      <w:r>
        <w:t>20.</w:t>
      </w:r>
      <w:r>
        <w:tab/>
      </w:r>
      <w:proofErr w:type="spellStart"/>
      <w:r>
        <w:t>Spruijt</w:t>
      </w:r>
      <w:proofErr w:type="spellEnd"/>
      <w:r>
        <w:t xml:space="preserve">,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55EF1588" w14:textId="77777777" w:rsidR="00E805BD" w:rsidRDefault="00E805BD" w:rsidP="00E805BD">
      <w:pPr>
        <w:pStyle w:val="Bibliography"/>
      </w:pPr>
      <w:r>
        <w:t>21.</w:t>
      </w:r>
      <w:r>
        <w:tab/>
        <w:t xml:space="preserve">Hu, S. </w:t>
      </w:r>
      <w:r>
        <w:rPr>
          <w:i/>
          <w:iCs/>
        </w:rPr>
        <w:t>et al.</w:t>
      </w:r>
      <w:r>
        <w:t xml:space="preserve"> DNA methylation presents distinct binding sites for human transcription factors. </w:t>
      </w:r>
      <w:proofErr w:type="spellStart"/>
      <w:r>
        <w:rPr>
          <w:i/>
          <w:iCs/>
        </w:rPr>
        <w:t>eLife</w:t>
      </w:r>
      <w:proofErr w:type="spellEnd"/>
      <w:r>
        <w:t xml:space="preserve"> </w:t>
      </w:r>
      <w:r>
        <w:rPr>
          <w:b/>
          <w:bCs/>
        </w:rPr>
        <w:t>2</w:t>
      </w:r>
      <w:r>
        <w:t>, e00726 (2013).</w:t>
      </w:r>
    </w:p>
    <w:p w14:paraId="5019D979" w14:textId="77777777" w:rsidR="00E805BD" w:rsidRDefault="00E805BD" w:rsidP="00E805BD">
      <w:pPr>
        <w:pStyle w:val="Bibliography"/>
      </w:pPr>
      <w:r>
        <w:t>22.</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0AB8D359" w14:textId="77777777" w:rsidR="00E805BD" w:rsidRDefault="00E805BD" w:rsidP="00E805BD">
      <w:pPr>
        <w:pStyle w:val="Bibliography"/>
      </w:pPr>
      <w:r>
        <w:t>23.</w:t>
      </w:r>
      <w:r>
        <w:tab/>
      </w:r>
      <w:proofErr w:type="spellStart"/>
      <w:r>
        <w:t>Tchilian</w:t>
      </w:r>
      <w:proofErr w:type="spellEnd"/>
      <w:r>
        <w:t xml:space="preserve">, E. Z. &amp; Beverley, P. C. L. Altered CD45 expression and disease. </w:t>
      </w:r>
      <w:r>
        <w:rPr>
          <w:i/>
          <w:iCs/>
        </w:rPr>
        <w:t>Trends in Immunology</w:t>
      </w:r>
      <w:r>
        <w:t xml:space="preserve"> </w:t>
      </w:r>
      <w:r>
        <w:rPr>
          <w:b/>
          <w:bCs/>
        </w:rPr>
        <w:t>27</w:t>
      </w:r>
      <w:r>
        <w:t>, 146–153 (2006).</w:t>
      </w:r>
    </w:p>
    <w:p w14:paraId="6F90AF62" w14:textId="77777777" w:rsidR="00E805BD" w:rsidRDefault="00E805BD" w:rsidP="00E805BD">
      <w:pPr>
        <w:pStyle w:val="Bibliography"/>
      </w:pPr>
      <w:r>
        <w:t>24.</w:t>
      </w:r>
      <w:r>
        <w:tab/>
      </w:r>
      <w:proofErr w:type="spellStart"/>
      <w:r>
        <w:t>Yearim</w:t>
      </w:r>
      <w:proofErr w:type="spellEnd"/>
      <w:r>
        <w:t xml:space="preserve">,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1CA52955" w14:textId="77777777" w:rsidR="00E805BD" w:rsidRDefault="00E805BD" w:rsidP="00E805BD">
      <w:pPr>
        <w:pStyle w:val="Bibliography"/>
      </w:pPr>
      <w:r>
        <w:t>25.</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072F568F" w14:textId="77777777" w:rsidR="00E805BD" w:rsidRDefault="00E805BD" w:rsidP="00E805BD">
      <w:pPr>
        <w:pStyle w:val="Bibliography"/>
      </w:pPr>
      <w:r w:rsidRPr="00E805BD">
        <w:rPr>
          <w:lang w:val="sv-SE"/>
        </w:rPr>
        <w:t>26.</w:t>
      </w:r>
      <w:r w:rsidRPr="00E805BD">
        <w:rPr>
          <w:lang w:val="sv-SE"/>
        </w:rPr>
        <w:tab/>
        <w:t xml:space="preserve">Zhang, R.-R. </w:t>
      </w:r>
      <w:r w:rsidRPr="00E805BD">
        <w:rPr>
          <w:i/>
          <w:iCs/>
          <w:lang w:val="sv-SE"/>
        </w:rPr>
        <w:t>et al.</w:t>
      </w:r>
      <w:r w:rsidRPr="00E805BD">
        <w:rPr>
          <w:lang w:val="sv-SE"/>
        </w:rPr>
        <w:t xml:space="preserve"> </w:t>
      </w:r>
      <w:r>
        <w:t xml:space="preserve">Tet1 Regulates Adult Hippocampal Neurogenesis and Cognition. </w:t>
      </w:r>
      <w:r>
        <w:rPr>
          <w:i/>
          <w:iCs/>
        </w:rPr>
        <w:t>Cell Stem Cell</w:t>
      </w:r>
      <w:r>
        <w:t xml:space="preserve"> </w:t>
      </w:r>
      <w:r>
        <w:rPr>
          <w:b/>
          <w:bCs/>
        </w:rPr>
        <w:t>13</w:t>
      </w:r>
      <w:r>
        <w:t>, 237–245 (2013).</w:t>
      </w:r>
    </w:p>
    <w:p w14:paraId="3E1853A9" w14:textId="77777777" w:rsidR="00E805BD" w:rsidRDefault="00E805BD" w:rsidP="00E805BD">
      <w:pPr>
        <w:pStyle w:val="Bibliography"/>
      </w:pPr>
      <w:r>
        <w:t>27.</w:t>
      </w:r>
      <w:r>
        <w:tab/>
        <w:t>Moran-</w:t>
      </w:r>
      <w:proofErr w:type="spellStart"/>
      <w:r>
        <w:t>Crusio</w:t>
      </w:r>
      <w:proofErr w:type="spellEnd"/>
      <w:r>
        <w:t xml:space="preserve">,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464E5E93" w14:textId="77777777" w:rsidR="00E805BD" w:rsidRDefault="00E805BD" w:rsidP="00E805BD">
      <w:pPr>
        <w:pStyle w:val="Bibliography"/>
      </w:pPr>
      <w:r>
        <w:t>28.</w:t>
      </w:r>
      <w:r>
        <w:tab/>
      </w:r>
      <w:proofErr w:type="gramStart"/>
      <w:r>
        <w:t>An,</w:t>
      </w:r>
      <w:proofErr w:type="gramEnd"/>
      <w:r>
        <w:t xml:space="preserve"> J. </w:t>
      </w:r>
      <w:r>
        <w:rPr>
          <w:i/>
          <w:iCs/>
        </w:rPr>
        <w:t>et al.</w:t>
      </w:r>
      <w:r>
        <w:t xml:space="preserve"> Acute loss of TET function results in aggressive myeloid cancer in mice. </w:t>
      </w:r>
      <w:r>
        <w:rPr>
          <w:i/>
          <w:iCs/>
        </w:rPr>
        <w:t xml:space="preserve">Nat </w:t>
      </w:r>
      <w:proofErr w:type="spellStart"/>
      <w:r>
        <w:rPr>
          <w:i/>
          <w:iCs/>
        </w:rPr>
        <w:t>Commun</w:t>
      </w:r>
      <w:proofErr w:type="spellEnd"/>
      <w:r>
        <w:t xml:space="preserve"> </w:t>
      </w:r>
      <w:r>
        <w:rPr>
          <w:b/>
          <w:bCs/>
        </w:rPr>
        <w:t>6</w:t>
      </w:r>
      <w:r>
        <w:t>, 10071 (2015).</w:t>
      </w:r>
    </w:p>
    <w:p w14:paraId="478F019F" w14:textId="77777777" w:rsidR="00E805BD" w:rsidRDefault="00E805BD" w:rsidP="00E805BD">
      <w:pPr>
        <w:pStyle w:val="Bibliography"/>
      </w:pPr>
      <w:r>
        <w:t>29.</w:t>
      </w:r>
      <w:r>
        <w:tab/>
      </w:r>
      <w:proofErr w:type="spellStart"/>
      <w:r>
        <w:t>Suelves</w:t>
      </w:r>
      <w:proofErr w:type="spellEnd"/>
      <w:r>
        <w:t xml:space="preserve">, M., </w:t>
      </w:r>
      <w:proofErr w:type="spellStart"/>
      <w:r>
        <w:t>Carrió</w:t>
      </w:r>
      <w:proofErr w:type="spellEnd"/>
      <w:r>
        <w:t xml:space="preserve">, E., </w:t>
      </w:r>
      <w:proofErr w:type="spellStart"/>
      <w:r>
        <w:t>Núñez</w:t>
      </w:r>
      <w:proofErr w:type="spellEnd"/>
      <w:r>
        <w:t xml:space="preserve">-Álvarez, Y. &amp; </w:t>
      </w:r>
      <w:proofErr w:type="spellStart"/>
      <w:r>
        <w:t>Peinado</w:t>
      </w:r>
      <w:proofErr w:type="spellEnd"/>
      <w:r>
        <w:t xml:space="preserve">, M. A. DNA methylation dynamics in cellular commitment and differentiation. </w:t>
      </w:r>
      <w:r>
        <w:rPr>
          <w:i/>
          <w:iCs/>
        </w:rPr>
        <w:t>Briefings in Functional Genomics</w:t>
      </w:r>
      <w:r>
        <w:t xml:space="preserve"> </w:t>
      </w:r>
      <w:r>
        <w:rPr>
          <w:b/>
          <w:bCs/>
        </w:rPr>
        <w:t>15</w:t>
      </w:r>
      <w:r>
        <w:t>, 443–453 (2016).</w:t>
      </w:r>
    </w:p>
    <w:p w14:paraId="543E10E5" w14:textId="77777777" w:rsidR="00E805BD" w:rsidRDefault="00E805BD" w:rsidP="00E805BD">
      <w:pPr>
        <w:pStyle w:val="Bibliography"/>
      </w:pPr>
      <w:r>
        <w:t>30.</w:t>
      </w:r>
      <w:r>
        <w:tab/>
      </w:r>
      <w:proofErr w:type="spellStart"/>
      <w:r>
        <w:t>Farlik</w:t>
      </w:r>
      <w:proofErr w:type="spellEnd"/>
      <w:r>
        <w:t xml:space="preserve">,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6C1AFCC0" w14:textId="77777777" w:rsidR="00E805BD" w:rsidRDefault="00E805BD" w:rsidP="00E805BD">
      <w:pPr>
        <w:pStyle w:val="Bibliography"/>
      </w:pPr>
      <w:r>
        <w:lastRenderedPageBreak/>
        <w:t>31.</w:t>
      </w:r>
      <w:r>
        <w:tab/>
        <w:t>Vento-</w:t>
      </w:r>
      <w:proofErr w:type="spellStart"/>
      <w:r>
        <w:t>Tormo</w:t>
      </w:r>
      <w:proofErr w:type="spellEnd"/>
      <w:r>
        <w:t>, R., Álvarez-</w:t>
      </w:r>
      <w:proofErr w:type="spellStart"/>
      <w:r>
        <w:t>Errico</w:t>
      </w:r>
      <w:proofErr w:type="spellEnd"/>
      <w:r>
        <w:t>, D., Rodríguez-</w:t>
      </w:r>
      <w:proofErr w:type="spellStart"/>
      <w:r>
        <w:t>Ubreva</w:t>
      </w:r>
      <w:proofErr w:type="spellEnd"/>
      <w:r>
        <w:t xml:space="preserve">, J. &amp; </w:t>
      </w:r>
      <w:proofErr w:type="spellStart"/>
      <w:r>
        <w:t>Ballestar</w:t>
      </w:r>
      <w:proofErr w:type="spellEnd"/>
      <w:r>
        <w:t xml:space="preserve">,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625F509A" w14:textId="77777777" w:rsidR="00E805BD" w:rsidRDefault="00E805BD" w:rsidP="00E805BD">
      <w:pPr>
        <w:pStyle w:val="Bibliography"/>
      </w:pPr>
      <w:r>
        <w:t>32.</w:t>
      </w:r>
      <w:r>
        <w:tab/>
      </w:r>
      <w:proofErr w:type="spellStart"/>
      <w:r>
        <w:t>Yatabe</w:t>
      </w:r>
      <w:proofErr w:type="spellEnd"/>
      <w:r>
        <w:t xml:space="preserve">, Y., </w:t>
      </w:r>
      <w:proofErr w:type="spellStart"/>
      <w:r>
        <w:t>Tavaré</w:t>
      </w:r>
      <w:proofErr w:type="spellEnd"/>
      <w:r>
        <w:t xml:space="preserve">, S. &amp; Shibata, D. Investigating stem cells in human colon by using methylation patterns. </w:t>
      </w:r>
      <w:r>
        <w:rPr>
          <w:i/>
          <w:iCs/>
        </w:rPr>
        <w:t>PNAS</w:t>
      </w:r>
      <w:r>
        <w:t xml:space="preserve"> </w:t>
      </w:r>
      <w:r>
        <w:rPr>
          <w:b/>
          <w:bCs/>
        </w:rPr>
        <w:t>98</w:t>
      </w:r>
      <w:r>
        <w:t>, 10839–10844 (2001).</w:t>
      </w:r>
    </w:p>
    <w:p w14:paraId="7DA411B6" w14:textId="77777777" w:rsidR="00E805BD" w:rsidRDefault="00E805BD" w:rsidP="00E805BD">
      <w:pPr>
        <w:pStyle w:val="Bibliography"/>
      </w:pPr>
      <w:r>
        <w:t>33.</w:t>
      </w:r>
      <w:r>
        <w:tab/>
        <w:t xml:space="preserve">Probst, A. V., Dunleavy, E. &amp; </w:t>
      </w:r>
      <w:proofErr w:type="spellStart"/>
      <w:r>
        <w:t>Almouzni</w:t>
      </w:r>
      <w:proofErr w:type="spellEnd"/>
      <w:r>
        <w:t xml:space="preserve">, G. Epigenetic inheritance during the cell cycle. </w:t>
      </w:r>
      <w:r>
        <w:rPr>
          <w:i/>
          <w:iCs/>
        </w:rPr>
        <w:t>Nat Rev Mol Cell Biol</w:t>
      </w:r>
      <w:r>
        <w:t xml:space="preserve"> </w:t>
      </w:r>
      <w:r>
        <w:rPr>
          <w:b/>
          <w:bCs/>
        </w:rPr>
        <w:t>10</w:t>
      </w:r>
      <w:r>
        <w:t>, 192–206 (2009).</w:t>
      </w:r>
    </w:p>
    <w:p w14:paraId="1A48774B" w14:textId="77777777" w:rsidR="00E805BD" w:rsidRDefault="00E805BD" w:rsidP="00E805BD">
      <w:pPr>
        <w:pStyle w:val="Bibliography"/>
      </w:pPr>
      <w:r>
        <w:t>34.</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69153B9B" w14:textId="77777777" w:rsidR="00E805BD" w:rsidRDefault="00E805BD" w:rsidP="00E805BD">
      <w:pPr>
        <w:pStyle w:val="Bibliography"/>
      </w:pPr>
      <w:r>
        <w:t>35.</w:t>
      </w:r>
      <w:r>
        <w:tab/>
        <w:t xml:space="preserve">Shibata, D. Inferring human stem cell behaviour from epigenetic drift. </w:t>
      </w:r>
      <w:r>
        <w:rPr>
          <w:i/>
          <w:iCs/>
        </w:rPr>
        <w:t>The Journal of Pathology</w:t>
      </w:r>
      <w:r>
        <w:t xml:space="preserve"> </w:t>
      </w:r>
      <w:r>
        <w:rPr>
          <w:b/>
          <w:bCs/>
        </w:rPr>
        <w:t>217</w:t>
      </w:r>
      <w:r>
        <w:t>, 199–205 (2009).</w:t>
      </w:r>
    </w:p>
    <w:p w14:paraId="6E9C8E76" w14:textId="77777777" w:rsidR="00E805BD" w:rsidRPr="00E805BD" w:rsidRDefault="00E805BD" w:rsidP="00E805BD">
      <w:pPr>
        <w:pStyle w:val="Bibliography"/>
        <w:rPr>
          <w:lang w:val="sv-SE"/>
        </w:rPr>
      </w:pPr>
      <w:r>
        <w:t>36.</w:t>
      </w:r>
      <w:r>
        <w:tab/>
      </w:r>
      <w:proofErr w:type="spellStart"/>
      <w:r>
        <w:t>Horsthemke</w:t>
      </w:r>
      <w:proofErr w:type="spellEnd"/>
      <w:r>
        <w:t xml:space="preserve">, B. Epimutations in Human Disease. in </w:t>
      </w:r>
      <w:r>
        <w:rPr>
          <w:i/>
          <w:iCs/>
        </w:rPr>
        <w:t>DNA Methylation: Development, Genetic Disease and Cancer</w:t>
      </w:r>
      <w:r>
        <w:t xml:space="preserve"> (eds. </w:t>
      </w:r>
      <w:r w:rsidRPr="00E805BD">
        <w:rPr>
          <w:lang w:val="sv-SE"/>
        </w:rPr>
        <w:t>Doerfler, W. &amp; Böhm, P.) 45–59 (Springer, 2006). doi:10.1007/3-540-31181-5_4.</w:t>
      </w:r>
    </w:p>
    <w:p w14:paraId="071226F4" w14:textId="77777777" w:rsidR="00E805BD" w:rsidRDefault="00E805BD" w:rsidP="00E805BD">
      <w:pPr>
        <w:pStyle w:val="Bibliography"/>
      </w:pPr>
      <w:r w:rsidRPr="00E805BD">
        <w:rPr>
          <w:lang w:val="sv-SE"/>
        </w:rPr>
        <w:t>37.</w:t>
      </w:r>
      <w:r w:rsidRPr="00E805BD">
        <w:rPr>
          <w:lang w:val="sv-SE"/>
        </w:rPr>
        <w:tab/>
        <w:t xml:space="preserve">Chu, M. </w:t>
      </w:r>
      <w:r w:rsidRPr="00E805BD">
        <w:rPr>
          <w:i/>
          <w:iCs/>
          <w:lang w:val="sv-SE"/>
        </w:rPr>
        <w:t>et al.</w:t>
      </w:r>
      <w:r w:rsidRPr="00E805BD">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5E6D0946" w14:textId="77777777" w:rsidR="00E805BD" w:rsidRDefault="00E805BD" w:rsidP="00E805BD">
      <w:pPr>
        <w:pStyle w:val="Bibliography"/>
      </w:pPr>
      <w:r>
        <w:t>38.</w:t>
      </w:r>
      <w:r>
        <w:tab/>
      </w:r>
      <w:proofErr w:type="spellStart"/>
      <w:r>
        <w:t>Ikehata</w:t>
      </w:r>
      <w:proofErr w:type="spellEnd"/>
      <w:r>
        <w:t xml:space="preserve">, H. &amp; Ono, T. The mechanisms of UV mutagenesis. </w:t>
      </w:r>
      <w:r>
        <w:rPr>
          <w:i/>
          <w:iCs/>
        </w:rPr>
        <w:t xml:space="preserve">J </w:t>
      </w:r>
      <w:proofErr w:type="spellStart"/>
      <w:r>
        <w:rPr>
          <w:i/>
          <w:iCs/>
        </w:rPr>
        <w:t>Radiat</w:t>
      </w:r>
      <w:proofErr w:type="spellEnd"/>
      <w:r>
        <w:rPr>
          <w:i/>
          <w:iCs/>
        </w:rPr>
        <w:t xml:space="preserve"> Res</w:t>
      </w:r>
      <w:r>
        <w:t xml:space="preserve"> </w:t>
      </w:r>
      <w:r>
        <w:rPr>
          <w:b/>
          <w:bCs/>
        </w:rPr>
        <w:t>52</w:t>
      </w:r>
      <w:r>
        <w:t>, 115–125 (2011).</w:t>
      </w:r>
    </w:p>
    <w:p w14:paraId="1809A9D5" w14:textId="77777777" w:rsidR="00E805BD" w:rsidRDefault="00E805BD" w:rsidP="00E805BD">
      <w:pPr>
        <w:pStyle w:val="Bibliography"/>
      </w:pPr>
      <w:r>
        <w:t>39.</w:t>
      </w:r>
      <w:r>
        <w:tab/>
      </w:r>
      <w:proofErr w:type="spellStart"/>
      <w:r>
        <w:t>Kadayifci</w:t>
      </w:r>
      <w:proofErr w:type="spellEnd"/>
      <w:r>
        <w:t xml:space="preserve">, F. Z., Zheng, S. &amp; Pan, Y.-X. Molecular Mechanisms Underlying the Link between Diet and DNA Methylation. </w:t>
      </w:r>
      <w:r>
        <w:rPr>
          <w:i/>
          <w:iCs/>
        </w:rPr>
        <w:t>Int J Mol Sci</w:t>
      </w:r>
      <w:r>
        <w:t xml:space="preserve"> </w:t>
      </w:r>
      <w:r>
        <w:rPr>
          <w:b/>
          <w:bCs/>
        </w:rPr>
        <w:t>19</w:t>
      </w:r>
      <w:r>
        <w:t>, 4055 (2018).</w:t>
      </w:r>
    </w:p>
    <w:p w14:paraId="45C51D55" w14:textId="77777777" w:rsidR="00E805BD" w:rsidRDefault="00E805BD" w:rsidP="00E805BD">
      <w:pPr>
        <w:pStyle w:val="Bibliography"/>
      </w:pPr>
      <w:r>
        <w:t>40.</w:t>
      </w:r>
      <w:r>
        <w:tab/>
        <w:t>In utero undernourishment perturbs the adult sperm methylome and intergenerational metabolism. https://www.science.org/doi/10.1126/science.1255903.</w:t>
      </w:r>
    </w:p>
    <w:p w14:paraId="36030E43" w14:textId="77777777" w:rsidR="00E805BD" w:rsidRDefault="00E805BD" w:rsidP="00E805BD">
      <w:pPr>
        <w:pStyle w:val="Bibliography"/>
      </w:pPr>
      <w:r>
        <w:t>41.</w:t>
      </w:r>
      <w:r>
        <w:tab/>
      </w:r>
      <w:proofErr w:type="spellStart"/>
      <w:r>
        <w:t>Baccarelli</w:t>
      </w:r>
      <w:proofErr w:type="spellEnd"/>
      <w:r>
        <w:t xml:space="preserve">, A. &amp; </w:t>
      </w:r>
      <w:proofErr w:type="spellStart"/>
      <w:r>
        <w:t>Bollati</w:t>
      </w:r>
      <w:proofErr w:type="spellEnd"/>
      <w:r>
        <w:t xml:space="preserve">, V. Epigenetics and environmental chemical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Pediatr</w:t>
      </w:r>
      <w:proofErr w:type="spellEnd"/>
      <w:r>
        <w:t xml:space="preserve"> </w:t>
      </w:r>
      <w:r>
        <w:rPr>
          <w:b/>
          <w:bCs/>
        </w:rPr>
        <w:t>21</w:t>
      </w:r>
      <w:r>
        <w:t>, 243–251 (2009).</w:t>
      </w:r>
    </w:p>
    <w:p w14:paraId="2E46E5A6" w14:textId="77777777" w:rsidR="00E805BD" w:rsidRDefault="00E805BD" w:rsidP="00E805BD">
      <w:pPr>
        <w:pStyle w:val="Bibliography"/>
      </w:pPr>
      <w:r>
        <w:t>42.</w:t>
      </w:r>
      <w:r>
        <w:tab/>
        <w:t xml:space="preserve">Block, K., </w:t>
      </w:r>
      <w:proofErr w:type="spellStart"/>
      <w:r>
        <w:t>Kardana</w:t>
      </w:r>
      <w:proofErr w:type="spellEnd"/>
      <w:r>
        <w:t xml:space="preserve">, A., Igarashi, P. &amp; Taylor, H. S. In utero diethylstilbestrol (DES) </w:t>
      </w:r>
      <w:r>
        <w:t xml:space="preserve">exposure alters Hox gene expression in the developing </w:t>
      </w:r>
      <w:proofErr w:type="spellStart"/>
      <w:r>
        <w:t>mullerian</w:t>
      </w:r>
      <w:proofErr w:type="spellEnd"/>
      <w:r>
        <w:t xml:space="preserve"> system. </w:t>
      </w:r>
      <w:r>
        <w:rPr>
          <w:i/>
          <w:iCs/>
        </w:rPr>
        <w:t>The FASEB Journal</w:t>
      </w:r>
      <w:r>
        <w:t xml:space="preserve"> </w:t>
      </w:r>
      <w:r>
        <w:rPr>
          <w:b/>
          <w:bCs/>
        </w:rPr>
        <w:t>14</w:t>
      </w:r>
      <w:r>
        <w:t>, 1101–1108 (2000).</w:t>
      </w:r>
    </w:p>
    <w:p w14:paraId="70E4EBD1" w14:textId="77777777" w:rsidR="00E805BD" w:rsidRDefault="00E805BD" w:rsidP="00E805BD">
      <w:pPr>
        <w:pStyle w:val="Bibliography"/>
      </w:pPr>
      <w:r>
        <w:t>43.</w:t>
      </w:r>
      <w:r>
        <w:tab/>
      </w:r>
      <w:proofErr w:type="spellStart"/>
      <w:r>
        <w:t>Hilakivi</w:t>
      </w:r>
      <w:proofErr w:type="spellEnd"/>
      <w:r>
        <w:t xml:space="preserve">-Clarke, L. Maternal exposure to diethylstilbestrol during pregnancy and increased breast cancer risk in daughters. </w:t>
      </w:r>
      <w:r>
        <w:rPr>
          <w:i/>
          <w:iCs/>
        </w:rPr>
        <w:t>Breast Cancer Research</w:t>
      </w:r>
      <w:r>
        <w:t xml:space="preserve"> </w:t>
      </w:r>
      <w:r>
        <w:rPr>
          <w:b/>
          <w:bCs/>
        </w:rPr>
        <w:t>16</w:t>
      </w:r>
      <w:r>
        <w:t>, 208 (2014).</w:t>
      </w:r>
    </w:p>
    <w:p w14:paraId="19379AF4" w14:textId="77777777" w:rsidR="00E805BD" w:rsidRDefault="00E805BD" w:rsidP="00E805BD">
      <w:pPr>
        <w:pStyle w:val="Bibliography"/>
      </w:pPr>
      <w:r>
        <w:t>44.</w:t>
      </w:r>
      <w:r>
        <w:tab/>
      </w:r>
      <w:proofErr w:type="spellStart"/>
      <w:r>
        <w:t>Kioumourtzoglou</w:t>
      </w:r>
      <w:proofErr w:type="spellEnd"/>
      <w:r>
        <w:t xml:space="preserve">, M.-A., </w:t>
      </w:r>
      <w:proofErr w:type="spellStart"/>
      <w:r>
        <w:t>Coull</w:t>
      </w:r>
      <w:proofErr w:type="spellEnd"/>
      <w:r>
        <w:t xml:space="preserve">, B. A., O’Reilly, É. J., </w:t>
      </w:r>
      <w:proofErr w:type="spellStart"/>
      <w:r>
        <w:t>Ascherio</w:t>
      </w:r>
      <w:proofErr w:type="spellEnd"/>
      <w:r>
        <w:t xml:space="preserve">, A. &amp; Weisskopf, M. G. Association of Exposure to Diethylstilbestrol During Pregnancy </w:t>
      </w:r>
      <w:proofErr w:type="gramStart"/>
      <w:r>
        <w:t>With</w:t>
      </w:r>
      <w:proofErr w:type="gramEnd"/>
      <w:r>
        <w:t xml:space="preserve"> Multigenerational Neurodevelopmental Deficits. </w:t>
      </w:r>
      <w:r>
        <w:rPr>
          <w:i/>
          <w:iCs/>
        </w:rPr>
        <w:t>JAMA Pediatrics</w:t>
      </w:r>
      <w:r>
        <w:t xml:space="preserve"> </w:t>
      </w:r>
      <w:r>
        <w:rPr>
          <w:b/>
          <w:bCs/>
        </w:rPr>
        <w:t>172</w:t>
      </w:r>
      <w:r>
        <w:t>, 670–677 (2018).</w:t>
      </w:r>
    </w:p>
    <w:p w14:paraId="05403705" w14:textId="77777777" w:rsidR="00E805BD" w:rsidRDefault="00E805BD" w:rsidP="00E805BD">
      <w:pPr>
        <w:pStyle w:val="Bibliography"/>
      </w:pPr>
      <w:r>
        <w:t>45.</w:t>
      </w:r>
      <w:r>
        <w:tab/>
      </w:r>
      <w:proofErr w:type="spellStart"/>
      <w:r>
        <w:t>Plass</w:t>
      </w:r>
      <w:proofErr w:type="spellEnd"/>
      <w:r>
        <w:t xml:space="preserve">, C. &amp; Soloway, P. D. DNA methylation, imprinting and cancer. </w:t>
      </w:r>
      <w:r>
        <w:rPr>
          <w:i/>
          <w:iCs/>
        </w:rPr>
        <w:t>Eur J Hum Genet</w:t>
      </w:r>
      <w:r>
        <w:t xml:space="preserve"> </w:t>
      </w:r>
      <w:r>
        <w:rPr>
          <w:b/>
          <w:bCs/>
        </w:rPr>
        <w:t>10</w:t>
      </w:r>
      <w:r>
        <w:t>, 6–16 (2002).</w:t>
      </w:r>
    </w:p>
    <w:p w14:paraId="0B8B6D06" w14:textId="77777777" w:rsidR="00E805BD" w:rsidRDefault="00E805BD" w:rsidP="00E805BD">
      <w:pPr>
        <w:pStyle w:val="Bibliography"/>
      </w:pPr>
      <w:r>
        <w:t>46.</w:t>
      </w:r>
      <w:r>
        <w:tab/>
        <w:t xml:space="preserve">Bergman, D., </w:t>
      </w:r>
      <w:proofErr w:type="spellStart"/>
      <w:r>
        <w:t>Halje</w:t>
      </w:r>
      <w:proofErr w:type="spellEnd"/>
      <w:r>
        <w:t xml:space="preserve">, M., </w:t>
      </w:r>
      <w:proofErr w:type="spellStart"/>
      <w:r>
        <w:t>Nordin</w:t>
      </w:r>
      <w:proofErr w:type="spellEnd"/>
      <w:r>
        <w:t xml:space="preserve">, M. &amp; </w:t>
      </w:r>
      <w:proofErr w:type="spellStart"/>
      <w:r>
        <w:t>Engström</w:t>
      </w:r>
      <w:proofErr w:type="spellEnd"/>
      <w:r>
        <w:t xml:space="preserve">, W. Insulin-Like Growth Factor 2 in Development and Disease: A Mini-Review. </w:t>
      </w:r>
      <w:r>
        <w:rPr>
          <w:i/>
          <w:iCs/>
        </w:rPr>
        <w:t>GER</w:t>
      </w:r>
      <w:r>
        <w:t xml:space="preserve"> </w:t>
      </w:r>
      <w:r>
        <w:rPr>
          <w:b/>
          <w:bCs/>
        </w:rPr>
        <w:t>59</w:t>
      </w:r>
      <w:r>
        <w:t>, 240–249 (2013).</w:t>
      </w:r>
    </w:p>
    <w:p w14:paraId="7EE2271D" w14:textId="77777777" w:rsidR="00E805BD" w:rsidRDefault="00E805BD" w:rsidP="00E805BD">
      <w:pPr>
        <w:pStyle w:val="Bibliography"/>
      </w:pPr>
      <w:r>
        <w:t>47.</w:t>
      </w:r>
      <w:r>
        <w:tab/>
        <w:t xml:space="preserve">Zhu, X., Wu, Y.-B., Zhou, J. &amp; Kang, D.-M. Upregulation of lncRNA MEG3 promotes hepatic insulin resistance via increasing FoxO1 expression. </w:t>
      </w:r>
      <w:proofErr w:type="spellStart"/>
      <w:r>
        <w:rPr>
          <w:i/>
          <w:iCs/>
        </w:rPr>
        <w:t>Biochem</w:t>
      </w:r>
      <w:proofErr w:type="spellEnd"/>
      <w:r>
        <w:rPr>
          <w:i/>
          <w:iCs/>
        </w:rPr>
        <w:t xml:space="preserve"> </w:t>
      </w:r>
      <w:proofErr w:type="spellStart"/>
      <w:r>
        <w:rPr>
          <w:i/>
          <w:iCs/>
        </w:rPr>
        <w:t>Biophys</w:t>
      </w:r>
      <w:proofErr w:type="spellEnd"/>
      <w:r>
        <w:rPr>
          <w:i/>
          <w:iCs/>
        </w:rPr>
        <w:t xml:space="preserve"> Res </w:t>
      </w:r>
      <w:proofErr w:type="spellStart"/>
      <w:r>
        <w:rPr>
          <w:i/>
          <w:iCs/>
        </w:rPr>
        <w:t>Commun</w:t>
      </w:r>
      <w:proofErr w:type="spellEnd"/>
      <w:r>
        <w:t xml:space="preserve"> </w:t>
      </w:r>
      <w:r>
        <w:rPr>
          <w:b/>
          <w:bCs/>
        </w:rPr>
        <w:t>469</w:t>
      </w:r>
      <w:r>
        <w:t>, 319–325 (2016).</w:t>
      </w:r>
    </w:p>
    <w:p w14:paraId="45037C9F" w14:textId="77777777" w:rsidR="00E805BD" w:rsidRDefault="00E805BD" w:rsidP="00E805BD">
      <w:pPr>
        <w:pStyle w:val="Bibliography"/>
      </w:pPr>
      <w:r>
        <w:t>48.</w:t>
      </w:r>
      <w:r>
        <w:tab/>
      </w:r>
      <w:proofErr w:type="spellStart"/>
      <w:r>
        <w:t>Placek</w:t>
      </w:r>
      <w:proofErr w:type="spellEnd"/>
      <w:r>
        <w:t xml:space="preserve">, K., Schultze, J. L. &amp; </w:t>
      </w:r>
      <w:proofErr w:type="spellStart"/>
      <w:r>
        <w:t>Aschenbrenner</w:t>
      </w:r>
      <w:proofErr w:type="spellEnd"/>
      <w:r>
        <w:t xml:space="preserve">, A. C. Epigenetic reprogramming of immune cells in injury, repair, and resolution. </w:t>
      </w:r>
      <w:r>
        <w:rPr>
          <w:i/>
          <w:iCs/>
        </w:rPr>
        <w:t>J Clin Invest</w:t>
      </w:r>
      <w:r>
        <w:t xml:space="preserve"> </w:t>
      </w:r>
      <w:r>
        <w:rPr>
          <w:b/>
          <w:bCs/>
        </w:rPr>
        <w:t>129</w:t>
      </w:r>
      <w:r>
        <w:t>, 2994–3005 (2019).</w:t>
      </w:r>
    </w:p>
    <w:p w14:paraId="31D0A79F" w14:textId="77777777" w:rsidR="00E805BD" w:rsidRDefault="00E805BD" w:rsidP="00E805BD">
      <w:pPr>
        <w:pStyle w:val="Bibliography"/>
      </w:pPr>
      <w:r>
        <w:t>49.</w:t>
      </w:r>
      <w:r>
        <w:tab/>
        <w:t xml:space="preserve">Ehrlich, M. DNA methylation in cancer: too much, but also too little. </w:t>
      </w:r>
      <w:r>
        <w:rPr>
          <w:i/>
          <w:iCs/>
        </w:rPr>
        <w:t>Oncogene</w:t>
      </w:r>
      <w:r>
        <w:t xml:space="preserve"> </w:t>
      </w:r>
      <w:r>
        <w:rPr>
          <w:b/>
          <w:bCs/>
        </w:rPr>
        <w:t>21</w:t>
      </w:r>
      <w:r>
        <w:t>, 5400–5413 (2002).</w:t>
      </w:r>
    </w:p>
    <w:p w14:paraId="2CBB39A8" w14:textId="77777777" w:rsidR="00E805BD" w:rsidRDefault="00E805BD" w:rsidP="00E805BD">
      <w:pPr>
        <w:pStyle w:val="Bibliography"/>
      </w:pPr>
      <w:r>
        <w:t>50.</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259FB308" w14:textId="77777777" w:rsidR="00E805BD" w:rsidRDefault="00E805BD" w:rsidP="00E805BD">
      <w:pPr>
        <w:pStyle w:val="Bibliography"/>
      </w:pPr>
      <w:r>
        <w:t>51.</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7AA3FAF1" w14:textId="77777777" w:rsidR="00E805BD" w:rsidRDefault="00E805BD" w:rsidP="00E805BD">
      <w:pPr>
        <w:pStyle w:val="Bibliography"/>
      </w:pPr>
      <w:r>
        <w:t>52.</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7FDEE2DD" w14:textId="77777777" w:rsidR="00E805BD" w:rsidRDefault="00E805BD" w:rsidP="00E805BD">
      <w:pPr>
        <w:pStyle w:val="Bibliography"/>
      </w:pPr>
      <w:r>
        <w:lastRenderedPageBreak/>
        <w:t>53.</w:t>
      </w:r>
      <w:r>
        <w:tab/>
        <w:t>Al-</w:t>
      </w:r>
      <w:proofErr w:type="spellStart"/>
      <w:r>
        <w:t>Rugeebah</w:t>
      </w:r>
      <w:proofErr w:type="spellEnd"/>
      <w:r>
        <w:t xml:space="preserve">, A., </w:t>
      </w:r>
      <w:proofErr w:type="spellStart"/>
      <w:r>
        <w:t>Alanazi</w:t>
      </w:r>
      <w:proofErr w:type="spellEnd"/>
      <w:r>
        <w:t xml:space="preserve">, M. &amp; </w:t>
      </w:r>
      <w:proofErr w:type="spellStart"/>
      <w:r>
        <w:t>Parine</w:t>
      </w:r>
      <w:proofErr w:type="spellEnd"/>
      <w:r>
        <w:t xml:space="preserve">, N. R. MEG3: an Oncogenic Long Non-coding RNA in Different Cancers. </w:t>
      </w:r>
      <w:proofErr w:type="spellStart"/>
      <w:r>
        <w:rPr>
          <w:i/>
          <w:iCs/>
        </w:rPr>
        <w:t>Pathol</w:t>
      </w:r>
      <w:proofErr w:type="spellEnd"/>
      <w:r>
        <w:rPr>
          <w:i/>
          <w:iCs/>
        </w:rPr>
        <w:t xml:space="preserve"> Oncol Res</w:t>
      </w:r>
      <w:r>
        <w:t xml:space="preserve"> </w:t>
      </w:r>
      <w:r>
        <w:rPr>
          <w:b/>
          <w:bCs/>
        </w:rPr>
        <w:t>25</w:t>
      </w:r>
      <w:r>
        <w:t>, 859–874 (2019).</w:t>
      </w:r>
    </w:p>
    <w:p w14:paraId="24B2271B" w14:textId="77777777" w:rsidR="00E805BD" w:rsidRDefault="00E805BD" w:rsidP="00E805BD">
      <w:pPr>
        <w:pStyle w:val="Bibliography"/>
      </w:pPr>
      <w:r>
        <w:t>54.</w:t>
      </w:r>
      <w:r>
        <w:tab/>
        <w:t xml:space="preserve">Weller, M. </w:t>
      </w:r>
      <w:r>
        <w:rPr>
          <w:i/>
          <w:iCs/>
        </w:rPr>
        <w:t>et al.</w:t>
      </w:r>
      <w:r>
        <w:t xml:space="preserve"> Glioma. </w:t>
      </w:r>
      <w:r>
        <w:rPr>
          <w:i/>
          <w:iCs/>
        </w:rPr>
        <w:t>Nat Rev Dis Primers</w:t>
      </w:r>
      <w:r>
        <w:t xml:space="preserve"> </w:t>
      </w:r>
      <w:r>
        <w:rPr>
          <w:b/>
          <w:bCs/>
        </w:rPr>
        <w:t>1</w:t>
      </w:r>
      <w:r>
        <w:t>, 1–18 (2015).</w:t>
      </w:r>
    </w:p>
    <w:p w14:paraId="61930329" w14:textId="77777777" w:rsidR="00E805BD" w:rsidRDefault="00E805BD" w:rsidP="00E805BD">
      <w:pPr>
        <w:pStyle w:val="Bibliography"/>
      </w:pPr>
      <w:r>
        <w:t>55.</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5FED1941" w14:textId="77777777" w:rsidR="00E805BD" w:rsidRDefault="00E805BD" w:rsidP="00E805BD">
      <w:pPr>
        <w:pStyle w:val="Bibliography"/>
      </w:pPr>
      <w:r>
        <w:t>56.</w:t>
      </w:r>
      <w:r>
        <w:tab/>
      </w:r>
      <w:proofErr w:type="spellStart"/>
      <w:r>
        <w:t>Gusyatiner</w:t>
      </w:r>
      <w:proofErr w:type="spellEnd"/>
      <w:r>
        <w:t xml:space="preserve">, O. &amp; </w:t>
      </w:r>
      <w:proofErr w:type="spellStart"/>
      <w:r>
        <w:t>Hegi</w:t>
      </w:r>
      <w:proofErr w:type="spellEnd"/>
      <w:r>
        <w:t xml:space="preserve">, M. E. Glioma epigenetics: From subclassification to novel treatment options. </w:t>
      </w:r>
      <w:r>
        <w:rPr>
          <w:i/>
          <w:iCs/>
        </w:rPr>
        <w:t>Seminars in Cancer Biology</w:t>
      </w:r>
      <w:r>
        <w:t xml:space="preserve"> </w:t>
      </w:r>
      <w:r>
        <w:rPr>
          <w:b/>
          <w:bCs/>
        </w:rPr>
        <w:t>51</w:t>
      </w:r>
      <w:r>
        <w:t>, 50–58 (2018).</w:t>
      </w:r>
    </w:p>
    <w:p w14:paraId="25EEB8E4" w14:textId="77777777" w:rsidR="00E805BD" w:rsidRDefault="00E805BD" w:rsidP="00E805BD">
      <w:pPr>
        <w:pStyle w:val="Bibliography"/>
      </w:pPr>
      <w:r>
        <w:t>57.</w:t>
      </w:r>
      <w:r>
        <w:tab/>
        <w:t xml:space="preserve">Sturm, D. </w:t>
      </w:r>
      <w:r>
        <w:rPr>
          <w:i/>
          <w:iCs/>
        </w:rPr>
        <w:t>et al.</w:t>
      </w:r>
      <w:r>
        <w:t xml:space="preserve"> Hotspot Mutations in H3F3A and IDH1 Define Distinct Epigenetic and Biological Subgroups of Glioblastoma. </w:t>
      </w:r>
      <w:r>
        <w:rPr>
          <w:i/>
          <w:iCs/>
        </w:rPr>
        <w:t>Cancer Cell</w:t>
      </w:r>
      <w:r>
        <w:t xml:space="preserve"> </w:t>
      </w:r>
      <w:r>
        <w:rPr>
          <w:b/>
          <w:bCs/>
        </w:rPr>
        <w:t>22</w:t>
      </w:r>
      <w:r>
        <w:t>, 425–437 (2012).</w:t>
      </w:r>
    </w:p>
    <w:p w14:paraId="5237DA58" w14:textId="77777777" w:rsidR="00E805BD" w:rsidRDefault="00E805BD" w:rsidP="00E805BD">
      <w:pPr>
        <w:pStyle w:val="Bibliography"/>
      </w:pPr>
      <w:r>
        <w:t>58.</w:t>
      </w:r>
      <w:r>
        <w:tab/>
        <w:t xml:space="preserve">Butler, M. </w:t>
      </w:r>
      <w:r>
        <w:rPr>
          <w:i/>
          <w:iCs/>
        </w:rPr>
        <w:t>et al.</w:t>
      </w:r>
      <w:r>
        <w:t xml:space="preserve"> MGMT Status as a Clinical Biomarker in Glioblastoma. </w:t>
      </w:r>
      <w:r>
        <w:rPr>
          <w:i/>
          <w:iCs/>
        </w:rPr>
        <w:t>Trends in Cancer</w:t>
      </w:r>
      <w:r>
        <w:t xml:space="preserve"> </w:t>
      </w:r>
      <w:r>
        <w:rPr>
          <w:b/>
          <w:bCs/>
        </w:rPr>
        <w:t>6</w:t>
      </w:r>
      <w:r>
        <w:t>, 380–391 (2020).</w:t>
      </w:r>
    </w:p>
    <w:p w14:paraId="43C041CD" w14:textId="77777777" w:rsidR="00E805BD" w:rsidRDefault="00E805BD" w:rsidP="00E805BD">
      <w:pPr>
        <w:pStyle w:val="Bibliography"/>
      </w:pPr>
      <w:r>
        <w:t>59.</w:t>
      </w:r>
      <w:r>
        <w:tab/>
        <w:t xml:space="preserve">Daneman, R. &amp; Prat, A. The Blood–Brain Barrier.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7</w:t>
      </w:r>
      <w:r>
        <w:t>, a020412 (2015).</w:t>
      </w:r>
    </w:p>
    <w:p w14:paraId="41A93B86" w14:textId="77777777" w:rsidR="00E805BD" w:rsidRDefault="00E805BD" w:rsidP="00E805BD">
      <w:pPr>
        <w:pStyle w:val="Bibliography"/>
      </w:pPr>
      <w:r>
        <w:t>60.</w:t>
      </w:r>
      <w:r>
        <w:tab/>
      </w:r>
      <w:proofErr w:type="spellStart"/>
      <w:r>
        <w:t>Mrdjen</w:t>
      </w:r>
      <w:proofErr w:type="spellEnd"/>
      <w:r>
        <w:t xml:space="preserve">, D. </w:t>
      </w:r>
      <w:r>
        <w:rPr>
          <w:i/>
          <w:iCs/>
        </w:rPr>
        <w:t>et al.</w:t>
      </w:r>
      <w:r>
        <w:t xml:space="preserve"> High-Dimensional Single-Cell Mapping of Central Nervous System Immune Cells Reveals Distinct Myeloid Subsets in Health, Aging, and Disease. </w:t>
      </w:r>
      <w:r>
        <w:rPr>
          <w:i/>
          <w:iCs/>
        </w:rPr>
        <w:t>Immunity</w:t>
      </w:r>
      <w:r>
        <w:t xml:space="preserve"> </w:t>
      </w:r>
      <w:r>
        <w:rPr>
          <w:b/>
          <w:bCs/>
        </w:rPr>
        <w:t>48</w:t>
      </w:r>
      <w:r>
        <w:t>, 380-395.e6 (2018).</w:t>
      </w:r>
    </w:p>
    <w:p w14:paraId="145D6CA8" w14:textId="77777777" w:rsidR="00E805BD" w:rsidRDefault="00E805BD" w:rsidP="00E805BD">
      <w:pPr>
        <w:pStyle w:val="Bibliography"/>
      </w:pPr>
      <w:r>
        <w:t>61.</w:t>
      </w:r>
      <w:r>
        <w:tab/>
      </w:r>
      <w:proofErr w:type="spellStart"/>
      <w:r>
        <w:t>Kleiveland</w:t>
      </w:r>
      <w:proofErr w:type="spellEnd"/>
      <w:r>
        <w:t xml:space="preserve">, C. R. Peripheral Blood Mononuclear Cells. in </w:t>
      </w:r>
      <w:r>
        <w:rPr>
          <w:i/>
          <w:iCs/>
        </w:rPr>
        <w:t xml:space="preserve">The Impact of Food </w:t>
      </w:r>
      <w:proofErr w:type="spellStart"/>
      <w:r>
        <w:rPr>
          <w:i/>
          <w:iCs/>
        </w:rPr>
        <w:t>Bioactives</w:t>
      </w:r>
      <w:proofErr w:type="spellEnd"/>
      <w:r>
        <w:rPr>
          <w:i/>
          <w:iCs/>
        </w:rPr>
        <w:t xml:space="preserve"> on Health: in vitro and ex vivo models</w:t>
      </w:r>
      <w:r>
        <w:t xml:space="preserve"> (eds. </w:t>
      </w:r>
      <w:proofErr w:type="spellStart"/>
      <w:r>
        <w:t>Verhoeckx</w:t>
      </w:r>
      <w:proofErr w:type="spellEnd"/>
      <w:r>
        <w:t>, K. et al.) 161–167 (Springer International Publishing, 2015). doi:10.1007/978-3-319-16104-4_15.</w:t>
      </w:r>
    </w:p>
    <w:p w14:paraId="5F1E2EDD" w14:textId="77777777" w:rsidR="00E805BD" w:rsidRDefault="00E805BD" w:rsidP="00E805BD">
      <w:pPr>
        <w:pStyle w:val="Bibliography"/>
      </w:pPr>
      <w:r>
        <w:t>62.</w:t>
      </w:r>
      <w:r>
        <w:tab/>
        <w:t xml:space="preserve">Quail, D. F. &amp; Joyce, J. A. The microenvironmental landscape of brain tumors. </w:t>
      </w:r>
      <w:r>
        <w:rPr>
          <w:i/>
          <w:iCs/>
        </w:rPr>
        <w:t>Cancer Cell</w:t>
      </w:r>
      <w:r>
        <w:t xml:space="preserve"> </w:t>
      </w:r>
      <w:r>
        <w:rPr>
          <w:b/>
          <w:bCs/>
        </w:rPr>
        <w:t>31</w:t>
      </w:r>
      <w:r>
        <w:t>, 326–341 (2017).</w:t>
      </w:r>
    </w:p>
    <w:p w14:paraId="23F8B937" w14:textId="77777777" w:rsidR="00E805BD" w:rsidRDefault="00E805BD" w:rsidP="00E805BD">
      <w:pPr>
        <w:pStyle w:val="Bibliography"/>
      </w:pPr>
      <w:r>
        <w:t>63.</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17E64029" w14:textId="77777777" w:rsidR="00E805BD" w:rsidRDefault="00E805BD" w:rsidP="00E805BD">
      <w:pPr>
        <w:pStyle w:val="Bibliography"/>
      </w:pPr>
      <w:r>
        <w:t>64.</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77381BD0" w14:textId="77777777" w:rsidR="00E805BD" w:rsidRDefault="00E805BD" w:rsidP="00E805BD">
      <w:pPr>
        <w:pStyle w:val="Bibliography"/>
      </w:pPr>
      <w:r>
        <w:t>65.</w:t>
      </w:r>
      <w:r>
        <w:tab/>
      </w:r>
      <w:proofErr w:type="spellStart"/>
      <w:r>
        <w:t>Djukic</w:t>
      </w:r>
      <w:proofErr w:type="spellEnd"/>
      <w:r>
        <w:t xml:space="preserve">, M. </w:t>
      </w:r>
      <w:r>
        <w:rPr>
          <w:i/>
          <w:iCs/>
        </w:rPr>
        <w:t>et al.</w:t>
      </w:r>
      <w:r>
        <w:t xml:space="preserve"> Circulating monocytes engraft in the brain, differentiate into </w:t>
      </w:r>
      <w:proofErr w:type="gramStart"/>
      <w:r>
        <w:t>microglia</w:t>
      </w:r>
      <w:proofErr w:type="gramEnd"/>
      <w:r>
        <w:t xml:space="preserve"> and contribute to the pathology following meningitis in mice. </w:t>
      </w:r>
      <w:r>
        <w:rPr>
          <w:i/>
          <w:iCs/>
        </w:rPr>
        <w:t>Brain</w:t>
      </w:r>
      <w:r>
        <w:t xml:space="preserve"> </w:t>
      </w:r>
      <w:r>
        <w:rPr>
          <w:b/>
          <w:bCs/>
        </w:rPr>
        <w:t>129</w:t>
      </w:r>
      <w:r>
        <w:t>, 2394–2403 (2006).</w:t>
      </w:r>
    </w:p>
    <w:p w14:paraId="3E90003C" w14:textId="77777777" w:rsidR="00E805BD" w:rsidRDefault="00E805BD" w:rsidP="00E805BD">
      <w:pPr>
        <w:pStyle w:val="Bibliography"/>
      </w:pPr>
      <w:r>
        <w:t>66.</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3565D96F" w14:textId="77777777" w:rsidR="00E805BD" w:rsidRDefault="00E805BD" w:rsidP="00E805BD">
      <w:pPr>
        <w:pStyle w:val="Bibliography"/>
      </w:pPr>
      <w:r>
        <w:t>67.</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1F5356C9" w14:textId="77777777" w:rsidR="00E805BD" w:rsidRDefault="00E805BD" w:rsidP="00E805BD">
      <w:pPr>
        <w:pStyle w:val="Bibliography"/>
      </w:pPr>
      <w:r>
        <w:t>68.</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5B35203B" w14:textId="77777777" w:rsidR="00E805BD" w:rsidRDefault="00E805BD" w:rsidP="00E805BD">
      <w:pPr>
        <w:pStyle w:val="Bibliography"/>
      </w:pPr>
      <w:r>
        <w:t>69.</w:t>
      </w:r>
      <w:r>
        <w:tab/>
        <w:t xml:space="preserve">Pan, Y., Yu, Y., Wang, X. &amp; Zhang, T. Tumor-Associated Macrophages in Tumor Immunity. </w:t>
      </w:r>
      <w:r>
        <w:rPr>
          <w:i/>
          <w:iCs/>
        </w:rPr>
        <w:t>Frontiers in Immunology</w:t>
      </w:r>
      <w:r>
        <w:t xml:space="preserve"> </w:t>
      </w:r>
      <w:r>
        <w:rPr>
          <w:b/>
          <w:bCs/>
        </w:rPr>
        <w:t>11</w:t>
      </w:r>
      <w:r>
        <w:t>, 3151 (2020).</w:t>
      </w:r>
    </w:p>
    <w:p w14:paraId="20224EA7" w14:textId="77777777" w:rsidR="00E805BD" w:rsidRDefault="00E805BD" w:rsidP="00E805BD">
      <w:pPr>
        <w:pStyle w:val="Bibliography"/>
      </w:pPr>
      <w:r>
        <w:t>70.</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5F3020A0" w14:textId="77777777" w:rsidR="00E805BD" w:rsidRDefault="00E805BD" w:rsidP="00E805BD">
      <w:pPr>
        <w:pStyle w:val="Bibliography"/>
      </w:pPr>
      <w:r>
        <w:t>71.</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546090A9" w14:textId="77777777" w:rsidR="00E805BD" w:rsidRDefault="00E805BD" w:rsidP="00E805BD">
      <w:pPr>
        <w:pStyle w:val="Bibliography"/>
      </w:pPr>
      <w:r>
        <w:t>72.</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179A8AE0" w14:textId="77777777" w:rsidR="00E805BD" w:rsidRDefault="00E805BD" w:rsidP="00E805BD">
      <w:pPr>
        <w:pStyle w:val="Bibliography"/>
      </w:pPr>
      <w:r>
        <w:t>73.</w:t>
      </w:r>
      <w:r>
        <w:tab/>
      </w:r>
      <w:proofErr w:type="spellStart"/>
      <w:r>
        <w:t>Dekkers</w:t>
      </w:r>
      <w:proofErr w:type="spellEnd"/>
      <w:r>
        <w:t xml:space="preserve">, K. F., </w:t>
      </w:r>
      <w:proofErr w:type="spellStart"/>
      <w:r>
        <w:t>Neele</w:t>
      </w:r>
      <w:proofErr w:type="spellEnd"/>
      <w:r>
        <w:t xml:space="preserve">, A. E., </w:t>
      </w:r>
      <w:proofErr w:type="spellStart"/>
      <w:r>
        <w:t>Jukema</w:t>
      </w:r>
      <w:proofErr w:type="spellEnd"/>
      <w:r>
        <w:t xml:space="preserve">, J. W., </w:t>
      </w:r>
      <w:proofErr w:type="spellStart"/>
      <w:r>
        <w:t>Heijmans</w:t>
      </w:r>
      <w:proofErr w:type="spellEnd"/>
      <w:r>
        <w:t xml:space="preserve">, B. T. &amp; de </w:t>
      </w:r>
      <w:proofErr w:type="spellStart"/>
      <w:r>
        <w:t>Winther</w:t>
      </w:r>
      <w:proofErr w:type="spellEnd"/>
      <w:r>
        <w:t xml:space="preserve">,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1ECE60EF" w14:textId="77777777" w:rsidR="00E805BD" w:rsidRDefault="00E805BD" w:rsidP="00E805BD">
      <w:pPr>
        <w:pStyle w:val="Bibliography"/>
      </w:pPr>
      <w:r>
        <w:t>74.</w:t>
      </w:r>
      <w:r>
        <w:tab/>
        <w:t xml:space="preserve">Cosenza‐Nashat, M. A., Kim, M., Zhao, M., Suh, H. &amp; Lee, S. C. CD45 Isoform Expression in Microglia and Inflammatory </w:t>
      </w:r>
      <w:r>
        <w:lastRenderedPageBreak/>
        <w:t xml:space="preserve">Cells in HIV‐1 Encephalitis. </w:t>
      </w:r>
      <w:r>
        <w:rPr>
          <w:i/>
          <w:iCs/>
        </w:rPr>
        <w:t xml:space="preserve">Brain </w:t>
      </w:r>
      <w:proofErr w:type="spellStart"/>
      <w:r>
        <w:rPr>
          <w:i/>
          <w:iCs/>
        </w:rPr>
        <w:t>Pathol</w:t>
      </w:r>
      <w:proofErr w:type="spellEnd"/>
      <w:r>
        <w:t xml:space="preserve"> </w:t>
      </w:r>
      <w:r>
        <w:rPr>
          <w:b/>
          <w:bCs/>
        </w:rPr>
        <w:t>16</w:t>
      </w:r>
      <w:r>
        <w:t>, 256–265 (2006).</w:t>
      </w:r>
    </w:p>
    <w:p w14:paraId="6E697515" w14:textId="77777777" w:rsidR="00E805BD" w:rsidRDefault="00E805BD" w:rsidP="00E805BD">
      <w:pPr>
        <w:pStyle w:val="Bibliography"/>
      </w:pPr>
      <w:r>
        <w:t>75.</w:t>
      </w:r>
      <w:r>
        <w:tab/>
        <w:t xml:space="preserve">Kim, M.-O., Suh, H.-S., Si, Q., </w:t>
      </w:r>
      <w:proofErr w:type="spellStart"/>
      <w:r>
        <w:t>Terman</w:t>
      </w:r>
      <w:proofErr w:type="spellEnd"/>
      <w:r>
        <w:t xml:space="preserve">, B. I. &amp; Lee, S. C. Anti-CD45RO Suppresses Human Immunodeficiency Virus Type 1 Replication in Microglia: Role of </w:t>
      </w:r>
      <w:proofErr w:type="spellStart"/>
      <w:r>
        <w:t>Hck</w:t>
      </w:r>
      <w:proofErr w:type="spellEnd"/>
      <w:r>
        <w:t xml:space="preserve"> Tyrosine Kinase and Implications for AIDS Dementia. </w:t>
      </w:r>
      <w:r>
        <w:rPr>
          <w:i/>
          <w:iCs/>
        </w:rPr>
        <w:t xml:space="preserve">J </w:t>
      </w:r>
      <w:proofErr w:type="spellStart"/>
      <w:r>
        <w:rPr>
          <w:i/>
          <w:iCs/>
        </w:rPr>
        <w:t>Virol</w:t>
      </w:r>
      <w:proofErr w:type="spellEnd"/>
      <w:r>
        <w:t xml:space="preserve"> </w:t>
      </w:r>
      <w:r>
        <w:rPr>
          <w:b/>
          <w:bCs/>
        </w:rPr>
        <w:t>80</w:t>
      </w:r>
      <w:r>
        <w:t>, 62–72 (2006).</w:t>
      </w:r>
    </w:p>
    <w:p w14:paraId="5EBD92AD" w14:textId="77777777" w:rsidR="00E805BD" w:rsidRDefault="00E805BD" w:rsidP="00E805BD">
      <w:pPr>
        <w:pStyle w:val="Bibliography"/>
      </w:pPr>
      <w:r>
        <w:t>76.</w:t>
      </w:r>
      <w:r>
        <w:tab/>
      </w:r>
      <w:proofErr w:type="spellStart"/>
      <w:r>
        <w:t>Badie</w:t>
      </w:r>
      <w:proofErr w:type="spellEnd"/>
      <w:r>
        <w:t xml:space="preserve">, B. &amp; </w:t>
      </w:r>
      <w:proofErr w:type="spellStart"/>
      <w:r>
        <w:t>Schartner</w:t>
      </w:r>
      <w:proofErr w:type="spellEnd"/>
      <w:r>
        <w:t xml:space="preserve">, J. M. Flow cytometric characterization of tumor-associated macrophages in experimental gliomas. </w:t>
      </w:r>
      <w:r>
        <w:rPr>
          <w:i/>
          <w:iCs/>
        </w:rPr>
        <w:t>Neurosurgery</w:t>
      </w:r>
      <w:r>
        <w:t xml:space="preserve"> </w:t>
      </w:r>
      <w:r>
        <w:rPr>
          <w:b/>
          <w:bCs/>
        </w:rPr>
        <w:t>46</w:t>
      </w:r>
      <w:r>
        <w:t>, 957–961; discussion 961-962 (2000).</w:t>
      </w:r>
    </w:p>
    <w:p w14:paraId="29B0CDFE" w14:textId="77777777" w:rsidR="00E805BD" w:rsidRDefault="00E805BD" w:rsidP="00E805BD">
      <w:pPr>
        <w:pStyle w:val="Bibliography"/>
      </w:pPr>
      <w:r>
        <w:t>77.</w:t>
      </w:r>
      <w:r>
        <w:tab/>
        <w:t xml:space="preserve">Markovic, D. S., Glass, R., </w:t>
      </w:r>
      <w:proofErr w:type="spellStart"/>
      <w:r>
        <w:t>Synowitz</w:t>
      </w:r>
      <w:proofErr w:type="spellEnd"/>
      <w:r>
        <w:t xml:space="preserve">, M., </w:t>
      </w:r>
      <w:proofErr w:type="spellStart"/>
      <w:r>
        <w:t>Rooijen</w:t>
      </w:r>
      <w:proofErr w:type="spellEnd"/>
      <w:r>
        <w:t xml:space="preserve">, N. van &amp; </w:t>
      </w:r>
      <w:proofErr w:type="spellStart"/>
      <w:r>
        <w:t>Kettenmann</w:t>
      </w:r>
      <w:proofErr w:type="spellEnd"/>
      <w:r>
        <w:t xml:space="preserve">, H. Microglia Stimulate the Invasiveness of Glioma Cells by Increasing the Activity of Metalloprotease-2. </w:t>
      </w:r>
      <w:r>
        <w:rPr>
          <w:i/>
          <w:iCs/>
        </w:rPr>
        <w:t>Journal of Neuropathology &amp; Experimental Neurology</w:t>
      </w:r>
      <w:r>
        <w:t xml:space="preserve"> </w:t>
      </w:r>
      <w:r>
        <w:rPr>
          <w:b/>
          <w:bCs/>
        </w:rPr>
        <w:t>64</w:t>
      </w:r>
      <w:r>
        <w:t>, 754–762 (2005).</w:t>
      </w:r>
    </w:p>
    <w:p w14:paraId="7EDB4643" w14:textId="77777777" w:rsidR="00E805BD" w:rsidRDefault="00E805BD" w:rsidP="00E805BD">
      <w:pPr>
        <w:pStyle w:val="Bibliography"/>
      </w:pPr>
      <w:r>
        <w:t>78.</w:t>
      </w:r>
      <w:r>
        <w:tab/>
      </w:r>
      <w:proofErr w:type="spellStart"/>
      <w:r>
        <w:t>Poli</w:t>
      </w:r>
      <w:proofErr w:type="spellEnd"/>
      <w:r>
        <w:t xml:space="preserve">, A. </w:t>
      </w:r>
      <w:r>
        <w:rPr>
          <w:i/>
          <w:iCs/>
        </w:rPr>
        <w:t>et al.</w:t>
      </w:r>
      <w:r>
        <w:t xml:space="preserve"> Targeting glioblastoma with NK cells and </w:t>
      </w:r>
      <w:proofErr w:type="spellStart"/>
      <w:r>
        <w:t>mAb</w:t>
      </w:r>
      <w:proofErr w:type="spellEnd"/>
      <w:r>
        <w:t xml:space="preserve"> against NG2/CSPG4 prolongs animal survival. </w:t>
      </w:r>
      <w:proofErr w:type="spellStart"/>
      <w:r>
        <w:rPr>
          <w:i/>
          <w:iCs/>
        </w:rPr>
        <w:t>Oncotarget</w:t>
      </w:r>
      <w:proofErr w:type="spellEnd"/>
      <w:r>
        <w:t xml:space="preserve"> </w:t>
      </w:r>
      <w:r>
        <w:rPr>
          <w:b/>
          <w:bCs/>
        </w:rPr>
        <w:t>4</w:t>
      </w:r>
      <w:r>
        <w:t>, 1527–1546 (2013).</w:t>
      </w:r>
    </w:p>
    <w:p w14:paraId="3D2372FF" w14:textId="77777777" w:rsidR="00E805BD" w:rsidRDefault="00E805BD" w:rsidP="00E805BD">
      <w:pPr>
        <w:pStyle w:val="Bibliography"/>
      </w:pPr>
      <w:r>
        <w:t>79.</w:t>
      </w:r>
      <w:r>
        <w:tab/>
      </w:r>
      <w:proofErr w:type="spellStart"/>
      <w:r>
        <w:t>Baek</w:t>
      </w:r>
      <w:proofErr w:type="spellEnd"/>
      <w:r>
        <w:t xml:space="preserve">, S.-K. </w:t>
      </w:r>
      <w:r>
        <w:rPr>
          <w:i/>
          <w:iCs/>
        </w:rPr>
        <w:t>et al.</w:t>
      </w:r>
      <w:r>
        <w:t xml:space="preserve"> Photothermal treatment of glioma; an in vitro study of macrophage-mediated delivery of gold </w:t>
      </w:r>
      <w:proofErr w:type="spellStart"/>
      <w:r>
        <w:t>nanoshells</w:t>
      </w:r>
      <w:proofErr w:type="spellEnd"/>
      <w:r>
        <w:t xml:space="preserve">. </w:t>
      </w:r>
      <w:r>
        <w:rPr>
          <w:i/>
          <w:iCs/>
        </w:rPr>
        <w:t xml:space="preserve">J </w:t>
      </w:r>
      <w:proofErr w:type="spellStart"/>
      <w:r>
        <w:rPr>
          <w:i/>
          <w:iCs/>
        </w:rPr>
        <w:t>Neurooncol</w:t>
      </w:r>
      <w:proofErr w:type="spellEnd"/>
      <w:r>
        <w:t xml:space="preserve"> </w:t>
      </w:r>
      <w:r>
        <w:rPr>
          <w:b/>
          <w:bCs/>
        </w:rPr>
        <w:t>104</w:t>
      </w:r>
      <w:r>
        <w:t>, 439–448 (2011).</w:t>
      </w:r>
    </w:p>
    <w:p w14:paraId="13FF87D1" w14:textId="77777777" w:rsidR="00E805BD" w:rsidRDefault="00E805BD" w:rsidP="00E805BD">
      <w:pPr>
        <w:pStyle w:val="Bibliography"/>
      </w:pPr>
      <w:r>
        <w:t>80.</w:t>
      </w:r>
      <w:r>
        <w:tab/>
        <w:t xml:space="preserve">Werner, Y. </w:t>
      </w:r>
      <w:r>
        <w:rPr>
          <w:i/>
          <w:iCs/>
        </w:rPr>
        <w:t>et al.</w:t>
      </w:r>
      <w:r>
        <w:t xml:space="preserve"> Cxcr4 distinguishes HSC-derived monocytes from microglia and reveals monocyte immune responses to experimental stroke. </w:t>
      </w:r>
      <w:r>
        <w:rPr>
          <w:i/>
          <w:iCs/>
        </w:rPr>
        <w:t xml:space="preserve">Nat </w:t>
      </w:r>
      <w:proofErr w:type="spellStart"/>
      <w:r>
        <w:rPr>
          <w:i/>
          <w:iCs/>
        </w:rPr>
        <w:t>Neurosci</w:t>
      </w:r>
      <w:proofErr w:type="spellEnd"/>
      <w:r>
        <w:t xml:space="preserve"> </w:t>
      </w:r>
      <w:r>
        <w:rPr>
          <w:b/>
          <w:bCs/>
        </w:rPr>
        <w:t>23</w:t>
      </w:r>
      <w:r>
        <w:t>, 351–362 (2020).</w:t>
      </w:r>
    </w:p>
    <w:p w14:paraId="4D0A14F9" w14:textId="77777777" w:rsidR="00E805BD" w:rsidRDefault="00E805BD" w:rsidP="00E805BD">
      <w:pPr>
        <w:pStyle w:val="Bibliography"/>
      </w:pPr>
      <w:r>
        <w:t>81.</w:t>
      </w:r>
      <w:r>
        <w:tab/>
      </w:r>
      <w:proofErr w:type="spellStart"/>
      <w:r>
        <w:t>Mercurio</w:t>
      </w:r>
      <w:proofErr w:type="spellEnd"/>
      <w:r>
        <w:t xml:space="preserve">, L. </w:t>
      </w:r>
      <w:r>
        <w:rPr>
          <w:i/>
          <w:iCs/>
        </w:rPr>
        <w:t>et al.</w:t>
      </w:r>
      <w:r>
        <w:t xml:space="preserve"> Targeting CXCR4 by a selective peptide antagonist modulates tumor microenvironment and microglia reactivity in a human glioblastoma model. </w:t>
      </w:r>
      <w:r>
        <w:rPr>
          <w:i/>
          <w:iCs/>
        </w:rPr>
        <w:t>J Exp Clin Cancer Res</w:t>
      </w:r>
      <w:r>
        <w:t xml:space="preserve"> </w:t>
      </w:r>
      <w:r>
        <w:rPr>
          <w:b/>
          <w:bCs/>
        </w:rPr>
        <w:t>35</w:t>
      </w:r>
      <w:r>
        <w:t>, 55 (2016).</w:t>
      </w:r>
    </w:p>
    <w:p w14:paraId="16D36934" w14:textId="77777777" w:rsidR="00E805BD" w:rsidRDefault="00E805BD" w:rsidP="00E805BD">
      <w:pPr>
        <w:pStyle w:val="Bibliography"/>
      </w:pPr>
      <w:r>
        <w:t>82.</w:t>
      </w:r>
      <w:r>
        <w:tab/>
      </w:r>
      <w:proofErr w:type="spellStart"/>
      <w:r>
        <w:t>Jin</w:t>
      </w:r>
      <w:proofErr w:type="spellEnd"/>
      <w:r>
        <w:t xml:space="preserve">, F. </w:t>
      </w:r>
      <w:r>
        <w:rPr>
          <w:i/>
          <w:iCs/>
        </w:rPr>
        <w:t>et al.</w:t>
      </w:r>
      <w:r>
        <w:t xml:space="preserve"> Targeting epigenetic modifiers to reprogramme macrophages in non-resolving inflammation-driven atherosclerosis. </w:t>
      </w:r>
      <w:r>
        <w:rPr>
          <w:i/>
          <w:iCs/>
        </w:rPr>
        <w:t>European Heart Journal Open</w:t>
      </w:r>
      <w:r>
        <w:t xml:space="preserve"> </w:t>
      </w:r>
      <w:r>
        <w:rPr>
          <w:b/>
          <w:bCs/>
        </w:rPr>
        <w:t>1</w:t>
      </w:r>
      <w:r>
        <w:t>, (2021).</w:t>
      </w:r>
    </w:p>
    <w:p w14:paraId="4777B413" w14:textId="77777777" w:rsidR="00E805BD" w:rsidRDefault="00E805BD" w:rsidP="00E805BD">
      <w:pPr>
        <w:pStyle w:val="Bibliography"/>
      </w:pPr>
      <w:r>
        <w:t>83.</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564421FB" w14:textId="77777777" w:rsidR="00E805BD" w:rsidRDefault="00E805BD" w:rsidP="00E805BD">
      <w:pPr>
        <w:pStyle w:val="Bibliography"/>
      </w:pPr>
      <w:r>
        <w:t>84.</w:t>
      </w:r>
      <w:r>
        <w:tab/>
      </w:r>
      <w:proofErr w:type="spellStart"/>
      <w:r>
        <w:t>Pidsley</w:t>
      </w:r>
      <w:proofErr w:type="spellEnd"/>
      <w:r>
        <w:t xml:space="preserve">, R. </w:t>
      </w:r>
      <w:r>
        <w:rPr>
          <w:i/>
          <w:iCs/>
        </w:rPr>
        <w:t>et al.</w:t>
      </w:r>
      <w:r>
        <w:t xml:space="preserve"> Critical evaluation of the Illumina </w:t>
      </w:r>
      <w:proofErr w:type="spellStart"/>
      <w:r>
        <w:t>MethylationEPIC</w:t>
      </w:r>
      <w:proofErr w:type="spellEnd"/>
      <w:r>
        <w:t xml:space="preserve"> </w:t>
      </w:r>
      <w:proofErr w:type="spellStart"/>
      <w:r>
        <w:t>BeadChip</w:t>
      </w:r>
      <w:proofErr w:type="spellEnd"/>
      <w:r>
        <w:t xml:space="preserve"> </w:t>
      </w:r>
      <w:r>
        <w:t xml:space="preserve">microarray for whole-genome DNA methylation profiling. </w:t>
      </w:r>
      <w:r>
        <w:rPr>
          <w:i/>
          <w:iCs/>
        </w:rPr>
        <w:t>Genome Biology</w:t>
      </w:r>
      <w:r>
        <w:t xml:space="preserve"> </w:t>
      </w:r>
      <w:r>
        <w:rPr>
          <w:b/>
          <w:bCs/>
        </w:rPr>
        <w:t>17</w:t>
      </w:r>
      <w:r>
        <w:t>, 208 (2016).</w:t>
      </w:r>
    </w:p>
    <w:p w14:paraId="0ED8754D" w14:textId="77777777" w:rsidR="00E805BD" w:rsidRDefault="00E805BD" w:rsidP="00E805BD">
      <w:pPr>
        <w:pStyle w:val="Bibliography"/>
      </w:pPr>
      <w:r>
        <w:t>85.</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2118B9A8" w14:textId="77777777" w:rsidR="00E805BD" w:rsidRDefault="00E805BD" w:rsidP="00E805BD">
      <w:pPr>
        <w:pStyle w:val="Bibliography"/>
      </w:pPr>
      <w:r>
        <w:t>86.</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4C971BBA" w14:textId="77777777" w:rsidR="00E805BD" w:rsidRDefault="00E805BD" w:rsidP="00E805BD">
      <w:pPr>
        <w:pStyle w:val="Bibliography"/>
      </w:pPr>
      <w:r>
        <w:t>87.</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5C0F832A" w14:textId="77777777" w:rsidR="00E805BD" w:rsidRDefault="00E805BD" w:rsidP="00E805BD">
      <w:pPr>
        <w:pStyle w:val="Bibliography"/>
      </w:pPr>
      <w:r>
        <w:t>88.</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5A27BEDE" w14:textId="77777777" w:rsidR="00E805BD" w:rsidRDefault="00E805BD" w:rsidP="00E805BD">
      <w:pPr>
        <w:pStyle w:val="Bibliography"/>
      </w:pPr>
      <w:r>
        <w:t>89.</w:t>
      </w:r>
      <w:r>
        <w:tab/>
        <w:t xml:space="preserve">Fox, D. T., Morris, L. X., Nystul, T. &amp; </w:t>
      </w:r>
      <w:proofErr w:type="spellStart"/>
      <w:r>
        <w:t>Spradling</w:t>
      </w:r>
      <w:proofErr w:type="spellEnd"/>
      <w:r>
        <w:t xml:space="preserve">, A. C. Lineage analysis of stem cells. in </w:t>
      </w:r>
      <w:proofErr w:type="spellStart"/>
      <w:r>
        <w:rPr>
          <w:i/>
          <w:iCs/>
        </w:rPr>
        <w:t>StemBook</w:t>
      </w:r>
      <w:proofErr w:type="spellEnd"/>
      <w:r>
        <w:t xml:space="preserve"> (Harvard Stem Cell Institute, 2008).</w:t>
      </w:r>
    </w:p>
    <w:p w14:paraId="41D237F8" w14:textId="77777777" w:rsidR="00E805BD" w:rsidRDefault="00E805BD" w:rsidP="00E805BD">
      <w:pPr>
        <w:pStyle w:val="Bibliography"/>
      </w:pPr>
      <w:r>
        <w:t>90.</w:t>
      </w:r>
      <w:r>
        <w:tab/>
        <w:t xml:space="preserve">Kester, L. &amp; van </w:t>
      </w:r>
      <w:proofErr w:type="spellStart"/>
      <w:r>
        <w:t>Oudenaarden</w:t>
      </w:r>
      <w:proofErr w:type="spellEnd"/>
      <w:r>
        <w:t xml:space="preserve">, A. Single-Cell Transcriptomics Meets Lineage Tracing. </w:t>
      </w:r>
      <w:r>
        <w:rPr>
          <w:i/>
          <w:iCs/>
        </w:rPr>
        <w:t>Cell Stem Cell</w:t>
      </w:r>
      <w:r>
        <w:t xml:space="preserve"> </w:t>
      </w:r>
      <w:r>
        <w:rPr>
          <w:b/>
          <w:bCs/>
        </w:rPr>
        <w:t>23</w:t>
      </w:r>
      <w:r>
        <w:t>, 166–179 (2018).</w:t>
      </w:r>
    </w:p>
    <w:p w14:paraId="38B9FF75" w14:textId="77777777" w:rsidR="00E805BD" w:rsidRDefault="00E805BD" w:rsidP="00E805BD">
      <w:pPr>
        <w:pStyle w:val="Bibliography"/>
      </w:pPr>
      <w:r>
        <w:t>91.</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528A0797" w14:textId="77777777" w:rsidR="00E805BD" w:rsidRDefault="00E805BD" w:rsidP="00E805BD">
      <w:pPr>
        <w:pStyle w:val="Bibliography"/>
      </w:pPr>
      <w:r>
        <w:t>92.</w:t>
      </w:r>
      <w:r>
        <w:tab/>
        <w:t xml:space="preserve">Souza, C. P. E. de </w:t>
      </w:r>
      <w:r>
        <w:rPr>
          <w:i/>
          <w:iCs/>
        </w:rPr>
        <w:t>et al.</w:t>
      </w:r>
      <w: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14520EC4" w14:textId="77777777" w:rsidR="00E805BD" w:rsidRDefault="00E805BD" w:rsidP="00E805BD">
      <w:pPr>
        <w:pStyle w:val="Bibliography"/>
      </w:pPr>
      <w:r>
        <w:t>93.</w:t>
      </w:r>
      <w:r>
        <w:tab/>
      </w:r>
      <w:proofErr w:type="spellStart"/>
      <w:r>
        <w:t>Chaligne</w:t>
      </w:r>
      <w:proofErr w:type="spellEnd"/>
      <w:r>
        <w:t xml:space="preserve">, R. </w:t>
      </w:r>
      <w:r>
        <w:rPr>
          <w:i/>
          <w:iCs/>
        </w:rPr>
        <w:t>et al.</w:t>
      </w:r>
      <w:r>
        <w:t xml:space="preserve"> Epigenetic encoding, </w:t>
      </w:r>
      <w:proofErr w:type="gramStart"/>
      <w:r>
        <w:t>heritability</w:t>
      </w:r>
      <w:proofErr w:type="gramEnd"/>
      <w:r>
        <w:t xml:space="preserve"> and plasticity of glioma transcriptional cell states. </w:t>
      </w:r>
      <w:r>
        <w:rPr>
          <w:i/>
          <w:iCs/>
        </w:rPr>
        <w:t>Nat Genet</w:t>
      </w:r>
      <w:r>
        <w:t xml:space="preserve"> 1–11 (2021) doi:10.1038/s41588-021-00927-7.</w:t>
      </w:r>
    </w:p>
    <w:p w14:paraId="2B0D1FB0" w14:textId="77777777" w:rsidR="00E805BD" w:rsidRDefault="00E805BD" w:rsidP="00E805BD">
      <w:pPr>
        <w:pStyle w:val="Bibliography"/>
      </w:pPr>
      <w:r>
        <w:t>94.</w:t>
      </w:r>
      <w:r>
        <w:tab/>
      </w:r>
      <w:proofErr w:type="spellStart"/>
      <w:r>
        <w:t>Methrix</w:t>
      </w:r>
      <w:proofErr w:type="spellEnd"/>
      <w:r>
        <w:t xml:space="preserve">: </w:t>
      </w:r>
      <w:proofErr w:type="gramStart"/>
      <w:r>
        <w:t>an</w:t>
      </w:r>
      <w:proofErr w:type="gramEnd"/>
      <w:r>
        <w:t xml:space="preserve"> R/Bioconductor package for systematic aggregation and analysis of bisulfite sequencing data | Bioinformatics | Oxford Academic. https://academic.oup.com/bioinformatics/article/36/22-23/5524/6042753.</w:t>
      </w:r>
    </w:p>
    <w:p w14:paraId="31857C67" w14:textId="77777777" w:rsidR="00E805BD" w:rsidRDefault="00E805BD" w:rsidP="00E805BD">
      <w:pPr>
        <w:pStyle w:val="Bibliography"/>
      </w:pPr>
      <w:r w:rsidRPr="00E805BD">
        <w:rPr>
          <w:lang w:val="sv-SE"/>
        </w:rPr>
        <w:t>95.</w:t>
      </w:r>
      <w:r w:rsidRPr="00E805BD">
        <w:rPr>
          <w:lang w:val="sv-SE"/>
        </w:rPr>
        <w:tab/>
        <w:t xml:space="preserve">Amezquita, R. A. </w:t>
      </w:r>
      <w:r w:rsidRPr="00E805BD">
        <w:rPr>
          <w:i/>
          <w:iCs/>
          <w:lang w:val="sv-SE"/>
        </w:rPr>
        <w:t>et al.</w:t>
      </w:r>
      <w:r w:rsidRPr="00E805BD">
        <w:rPr>
          <w:lang w:val="sv-SE"/>
        </w:rPr>
        <w:t xml:space="preserve"> </w:t>
      </w:r>
      <w:r>
        <w:t xml:space="preserve">Orchestrating single-cell analysis with Bioconductor. </w:t>
      </w:r>
      <w:r>
        <w:rPr>
          <w:i/>
          <w:iCs/>
        </w:rPr>
        <w:t>Nat Methods</w:t>
      </w:r>
      <w:r>
        <w:t xml:space="preserve"> </w:t>
      </w:r>
      <w:r>
        <w:rPr>
          <w:b/>
          <w:bCs/>
        </w:rPr>
        <w:t>17</w:t>
      </w:r>
      <w:r>
        <w:t>, 137–145 (2020).</w:t>
      </w:r>
    </w:p>
    <w:p w14:paraId="6902509C" w14:textId="77777777" w:rsidR="00E805BD" w:rsidRDefault="00E805BD" w:rsidP="00E805BD">
      <w:pPr>
        <w:pStyle w:val="Bibliography"/>
      </w:pPr>
      <w:r>
        <w:lastRenderedPageBreak/>
        <w:t>96.</w:t>
      </w:r>
      <w:r>
        <w:tab/>
      </w:r>
      <w:proofErr w:type="spellStart"/>
      <w:r>
        <w:t>Dowle</w:t>
      </w:r>
      <w:proofErr w:type="spellEnd"/>
      <w:r>
        <w:t xml:space="preserve">, M. </w:t>
      </w:r>
      <w:r>
        <w:rPr>
          <w:i/>
          <w:iCs/>
        </w:rPr>
        <w:t>et al.</w:t>
      </w:r>
      <w:r>
        <w:t xml:space="preserve"> </w:t>
      </w:r>
      <w:proofErr w:type="spellStart"/>
      <w:proofErr w:type="gramStart"/>
      <w:r>
        <w:rPr>
          <w:i/>
          <w:iCs/>
        </w:rPr>
        <w:t>data.table</w:t>
      </w:r>
      <w:proofErr w:type="spellEnd"/>
      <w:proofErr w:type="gramEnd"/>
      <w:r>
        <w:rPr>
          <w:i/>
          <w:iCs/>
        </w:rPr>
        <w:t>: Extension of ‘</w:t>
      </w:r>
      <w:proofErr w:type="spellStart"/>
      <w:r>
        <w:rPr>
          <w:i/>
          <w:iCs/>
        </w:rPr>
        <w:t>data.frame</w:t>
      </w:r>
      <w:proofErr w:type="spellEnd"/>
      <w:r>
        <w:rPr>
          <w:i/>
          <w:iCs/>
        </w:rPr>
        <w:t>’</w:t>
      </w:r>
      <w:r>
        <w:t>. (2021).</w:t>
      </w:r>
    </w:p>
    <w:p w14:paraId="18DB5EAB" w14:textId="77777777" w:rsidR="00E805BD" w:rsidRDefault="00E805BD" w:rsidP="00E805BD">
      <w:pPr>
        <w:pStyle w:val="Bibliography"/>
      </w:pPr>
      <w:r>
        <w:t>97.</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xml:space="preserve">. (Bioconductor version: Release (3.14), 2021). </w:t>
      </w:r>
      <w:proofErr w:type="gramStart"/>
      <w:r>
        <w:t>doi:10.18129/B9.bioc.DelayedMatrixStats</w:t>
      </w:r>
      <w:proofErr w:type="gramEnd"/>
      <w:r>
        <w:t>.</w:t>
      </w:r>
    </w:p>
    <w:p w14:paraId="32CB9279" w14:textId="77777777" w:rsidR="00E805BD" w:rsidRDefault="00E805BD" w:rsidP="00E805BD">
      <w:pPr>
        <w:pStyle w:val="Bibliography"/>
      </w:pPr>
      <w:r>
        <w:t>98.</w:t>
      </w:r>
      <w:r>
        <w:tab/>
        <w:t xml:space="preserve">Chambers, J. M. Object-Oriented Programming, Functional Programming and R. </w:t>
      </w:r>
      <w:r>
        <w:rPr>
          <w:i/>
          <w:iCs/>
        </w:rPr>
        <w:t>Statist. Sci.</w:t>
      </w:r>
      <w:r>
        <w:t xml:space="preserve"> </w:t>
      </w:r>
      <w:r>
        <w:rPr>
          <w:b/>
          <w:bCs/>
        </w:rPr>
        <w:t>29</w:t>
      </w:r>
      <w:r>
        <w:t>, (2014).</w:t>
      </w:r>
    </w:p>
    <w:p w14:paraId="46BF0951" w14:textId="77777777" w:rsidR="00E805BD" w:rsidRDefault="00E805BD" w:rsidP="00E805BD">
      <w:pPr>
        <w:pStyle w:val="Bibliography"/>
      </w:pPr>
      <w:r>
        <w:t>99.</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29D54EB4" w14:textId="77777777" w:rsidR="00E805BD" w:rsidRDefault="00E805BD" w:rsidP="00E805BD">
      <w:pPr>
        <w:pStyle w:val="Bibliography"/>
      </w:pPr>
      <w:r>
        <w:t>100.</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773926E7" w14:textId="77777777" w:rsidR="00E805BD" w:rsidRDefault="00E805BD" w:rsidP="00E805BD">
      <w:pPr>
        <w:pStyle w:val="Bibliography"/>
      </w:pPr>
      <w:r>
        <w:t>101.</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6696721D" w14:textId="77777777" w:rsidR="00E805BD" w:rsidRDefault="00E805BD" w:rsidP="00E805BD">
      <w:pPr>
        <w:pStyle w:val="Bibliography"/>
      </w:pPr>
      <w:r>
        <w:t>102.</w:t>
      </w:r>
      <w:r>
        <w:tab/>
        <w:t>Bis-SNP: Combined DNA methylation and SNP calling for Bisulfite-seq data | Genome Biology | Full Text. https://genomebiology.biomedcentral.com/articles/10.1186/gb-2012-13-7-r61.</w:t>
      </w:r>
    </w:p>
    <w:p w14:paraId="34A4A8AA" w14:textId="77777777" w:rsidR="00E805BD" w:rsidRDefault="00E805BD" w:rsidP="00E805BD">
      <w:pPr>
        <w:pStyle w:val="Bibliography"/>
      </w:pPr>
      <w:r>
        <w:t>103.</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2BE74B57" w14:textId="77777777" w:rsidR="00E805BD" w:rsidRDefault="00E805BD" w:rsidP="00E805BD">
      <w:pPr>
        <w:pStyle w:val="Bibliography"/>
      </w:pPr>
      <w:r>
        <w:t>104.</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xml:space="preserve">. (Bioconductor version: Release (3.14), 2021). </w:t>
      </w:r>
      <w:proofErr w:type="gramStart"/>
      <w:r>
        <w:t>doi:10.18129/B9.bioc.HDF5Array</w:t>
      </w:r>
      <w:proofErr w:type="gramEnd"/>
      <w:r>
        <w:t>.</w:t>
      </w:r>
    </w:p>
    <w:p w14:paraId="63420A51" w14:textId="77777777" w:rsidR="00E805BD" w:rsidRDefault="00E805BD" w:rsidP="00E805BD">
      <w:pPr>
        <w:pStyle w:val="Bibliography"/>
      </w:pPr>
      <w:r>
        <w:t>105.</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7792AABA" w14:textId="77777777" w:rsidR="00E805BD" w:rsidRDefault="00E805BD" w:rsidP="00E805BD">
      <w:pPr>
        <w:pStyle w:val="Bibliography"/>
      </w:pPr>
      <w:r>
        <w:t>106.</w:t>
      </w:r>
      <w:r>
        <w:tab/>
      </w:r>
      <w:proofErr w:type="spellStart"/>
      <w:r>
        <w:t>Jühling</w:t>
      </w:r>
      <w:proofErr w:type="spellEnd"/>
      <w:r>
        <w:t xml:space="preserve">, F. </w:t>
      </w:r>
      <w:r>
        <w:rPr>
          <w:i/>
          <w:iCs/>
        </w:rPr>
        <w:t>et al.</w:t>
      </w:r>
      <w:r>
        <w:t xml:space="preserve"> </w:t>
      </w:r>
      <w:proofErr w:type="spellStart"/>
      <w:r>
        <w:t>metilene</w:t>
      </w:r>
      <w:proofErr w:type="spellEnd"/>
      <w:r>
        <w:t xml:space="preserve">: fast and sensitive calling of differentially methylated regions from bisulfite sequencing data. </w:t>
      </w:r>
      <w:r>
        <w:rPr>
          <w:i/>
          <w:iCs/>
        </w:rPr>
        <w:t>Genome Res</w:t>
      </w:r>
      <w:r>
        <w:t xml:space="preserve"> </w:t>
      </w:r>
      <w:r>
        <w:rPr>
          <w:b/>
          <w:bCs/>
        </w:rPr>
        <w:t>26</w:t>
      </w:r>
      <w:r>
        <w:t>, 256–262 (2016).</w:t>
      </w:r>
    </w:p>
    <w:p w14:paraId="50AC9196" w14:textId="77777777" w:rsidR="00E805BD" w:rsidRDefault="00E805BD" w:rsidP="00E805BD">
      <w:pPr>
        <w:pStyle w:val="Bibliography"/>
      </w:pPr>
      <w:r>
        <w:t>107.</w:t>
      </w:r>
      <w:r>
        <w:tab/>
        <w:t xml:space="preserve">Kent, W. J., Zweig, A. S., Barber, G., Hinrichs, A. S. &amp; </w:t>
      </w:r>
      <w:proofErr w:type="spellStart"/>
      <w:r>
        <w:t>Karolchik</w:t>
      </w:r>
      <w:proofErr w:type="spellEnd"/>
      <w:r>
        <w:t xml:space="preserve">, D. </w:t>
      </w:r>
      <w:proofErr w:type="spellStart"/>
      <w:r>
        <w:t>BigWig</w:t>
      </w:r>
      <w:proofErr w:type="spellEnd"/>
      <w:r>
        <w:t xml:space="preserve"> and </w:t>
      </w:r>
      <w:proofErr w:type="spellStart"/>
      <w:r>
        <w:t>BigBed</w:t>
      </w:r>
      <w:proofErr w:type="spellEnd"/>
      <w:r>
        <w:t xml:space="preserve">: enabling browsing of </w:t>
      </w:r>
      <w:proofErr w:type="gramStart"/>
      <w:r>
        <w:t>large distributed</w:t>
      </w:r>
      <w:proofErr w:type="gramEnd"/>
      <w:r>
        <w:t xml:space="preserve"> datasets. </w:t>
      </w:r>
      <w:r>
        <w:rPr>
          <w:i/>
          <w:iCs/>
        </w:rPr>
        <w:t>Bioinformatics</w:t>
      </w:r>
      <w:r>
        <w:t xml:space="preserve"> </w:t>
      </w:r>
      <w:r>
        <w:rPr>
          <w:b/>
          <w:bCs/>
        </w:rPr>
        <w:t>26</w:t>
      </w:r>
      <w:r>
        <w:t>, 2204–2207 (2010).</w:t>
      </w:r>
    </w:p>
    <w:p w14:paraId="075A169D" w14:textId="77777777" w:rsidR="00E805BD" w:rsidRDefault="00E805BD" w:rsidP="00E805BD">
      <w:pPr>
        <w:pStyle w:val="Bibliography"/>
      </w:pPr>
      <w:r>
        <w:t>108.</w:t>
      </w:r>
      <w:r>
        <w:tab/>
        <w:t xml:space="preserve">Hansen, K. D., Langmead, B. &amp; Irizarry, R. A. </w:t>
      </w:r>
      <w:proofErr w:type="spellStart"/>
      <w:r>
        <w:t>BSmooth</w:t>
      </w:r>
      <w:proofErr w:type="spellEnd"/>
      <w:r>
        <w:t xml:space="preserve">: from whole genome bisulfite sequencing reads to differentially methylated regions. </w:t>
      </w:r>
      <w:r>
        <w:rPr>
          <w:i/>
          <w:iCs/>
        </w:rPr>
        <w:t>Genome Biology</w:t>
      </w:r>
      <w:r>
        <w:t xml:space="preserve"> </w:t>
      </w:r>
      <w:r>
        <w:rPr>
          <w:b/>
          <w:bCs/>
        </w:rPr>
        <w:t>13</w:t>
      </w:r>
      <w:r>
        <w:t>, R83 (2012).</w:t>
      </w:r>
    </w:p>
    <w:p w14:paraId="262246D3" w14:textId="77777777" w:rsidR="00E805BD" w:rsidRDefault="00E805BD" w:rsidP="00E805BD">
      <w:pPr>
        <w:pStyle w:val="Bibliography"/>
      </w:pPr>
      <w:r>
        <w:t>109.</w:t>
      </w:r>
      <w:r>
        <w:tab/>
        <w:t xml:space="preserve">Hao, Y. </w:t>
      </w:r>
      <w:r>
        <w:rPr>
          <w:i/>
          <w:iCs/>
        </w:rPr>
        <w:t>et al.</w:t>
      </w:r>
      <w:r>
        <w:t xml:space="preserve"> Integrated analysis of multimodal single-cell data. </w:t>
      </w:r>
      <w:r>
        <w:rPr>
          <w:i/>
          <w:iCs/>
        </w:rPr>
        <w:t>Cell</w:t>
      </w:r>
      <w:r>
        <w:t xml:space="preserve"> </w:t>
      </w:r>
      <w:r>
        <w:rPr>
          <w:b/>
          <w:bCs/>
        </w:rPr>
        <w:t>184</w:t>
      </w:r>
      <w:r>
        <w:t>, 3573-3587.e29 (2021).</w:t>
      </w:r>
    </w:p>
    <w:p w14:paraId="0C03D290" w14:textId="77777777" w:rsidR="00E805BD" w:rsidRDefault="00E805BD" w:rsidP="00E805BD">
      <w:pPr>
        <w:pStyle w:val="Bibliography"/>
      </w:pPr>
      <w:r>
        <w:t>110.</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w:t>
      </w:r>
      <w:proofErr w:type="gramStart"/>
      <w:r>
        <w:t>normalization</w:t>
      </w:r>
      <w:proofErr w:type="gramEnd"/>
      <w:r>
        <w:t xml:space="preserve"> and visualization of single-cell RNA-seq data in R. </w:t>
      </w:r>
      <w:r>
        <w:rPr>
          <w:i/>
          <w:iCs/>
        </w:rPr>
        <w:t>Bioinformatics</w:t>
      </w:r>
      <w:r>
        <w:t xml:space="preserve"> </w:t>
      </w:r>
      <w:r>
        <w:rPr>
          <w:b/>
          <w:bCs/>
        </w:rPr>
        <w:t>33</w:t>
      </w:r>
      <w:r>
        <w:t>, 1179–1186 (2017).</w:t>
      </w:r>
    </w:p>
    <w:p w14:paraId="09B1A3D9" w14:textId="77777777" w:rsidR="00E805BD" w:rsidRDefault="00E805BD" w:rsidP="00E805BD">
      <w:pPr>
        <w:pStyle w:val="Bibliography"/>
      </w:pPr>
      <w:r>
        <w:t>111.</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xml:space="preserve">. (Bioconductor version: Release (3.14), 2021). </w:t>
      </w:r>
      <w:proofErr w:type="gramStart"/>
      <w:r>
        <w:t>doi:10.18129/B9.bioc.scran</w:t>
      </w:r>
      <w:proofErr w:type="gramEnd"/>
      <w:r>
        <w:t>.</w:t>
      </w:r>
    </w:p>
    <w:p w14:paraId="7EE784E2" w14:textId="77777777" w:rsidR="00E805BD" w:rsidRDefault="00E805BD" w:rsidP="00E805BD">
      <w:pPr>
        <w:pStyle w:val="Bibliography"/>
      </w:pPr>
      <w:r>
        <w:t>112.</w:t>
      </w:r>
      <w:r>
        <w:tab/>
        <w:t xml:space="preserve">Hastie, T., </w:t>
      </w:r>
      <w:proofErr w:type="spellStart"/>
      <w:r>
        <w:t>Tibshirani</w:t>
      </w:r>
      <w:proofErr w:type="spellEnd"/>
      <w:r>
        <w:t xml:space="preserve">, R., Narasimhan, B. &amp; Chu, G. </w:t>
      </w:r>
      <w:proofErr w:type="gramStart"/>
      <w:r>
        <w:rPr>
          <w:i/>
          <w:iCs/>
        </w:rPr>
        <w:t>impute:</w:t>
      </w:r>
      <w:proofErr w:type="gramEnd"/>
      <w:r>
        <w:rPr>
          <w:i/>
          <w:iCs/>
        </w:rPr>
        <w:t xml:space="preserve"> impute: Imputation for microarray data</w:t>
      </w:r>
      <w:r>
        <w:t xml:space="preserve">. (Bioconductor version: Release (3.14), 2021). </w:t>
      </w:r>
      <w:proofErr w:type="gramStart"/>
      <w:r>
        <w:t>doi:10.18129/B9.bioc.impute</w:t>
      </w:r>
      <w:proofErr w:type="gramEnd"/>
      <w:r>
        <w:t>.</w:t>
      </w:r>
    </w:p>
    <w:p w14:paraId="12E1D621" w14:textId="77777777" w:rsidR="00E805BD" w:rsidRDefault="00E805BD" w:rsidP="00E805BD">
      <w:pPr>
        <w:pStyle w:val="Bibliography"/>
      </w:pPr>
      <w:r>
        <w:t>113.</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7CE0658F" w14:textId="77777777" w:rsidR="00E805BD" w:rsidRDefault="00E805BD" w:rsidP="00E805BD">
      <w:pPr>
        <w:pStyle w:val="Bibliography"/>
      </w:pPr>
      <w:r>
        <w:t>114.</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47A51A48" w14:textId="77777777" w:rsidR="00E805BD" w:rsidRDefault="00E805BD" w:rsidP="00E805BD">
      <w:pPr>
        <w:pStyle w:val="Bibliography"/>
      </w:pPr>
      <w:r>
        <w:t>115.</w:t>
      </w:r>
      <w:r>
        <w:tab/>
        <w:t xml:space="preserve">Ding, B., Gentleman, R. &amp; Carey, V. </w:t>
      </w:r>
      <w:proofErr w:type="spellStart"/>
      <w:r>
        <w:rPr>
          <w:i/>
          <w:iCs/>
        </w:rPr>
        <w:t>bioDist</w:t>
      </w:r>
      <w:proofErr w:type="spellEnd"/>
      <w:r>
        <w:rPr>
          <w:i/>
          <w:iCs/>
        </w:rPr>
        <w:t>: Different distance measures</w:t>
      </w:r>
      <w:r>
        <w:t xml:space="preserve">. (Bioconductor version: Release (3.14), 2021). </w:t>
      </w:r>
      <w:proofErr w:type="gramStart"/>
      <w:r>
        <w:t>doi:10.18129/B9.bioc.bioDist</w:t>
      </w:r>
      <w:proofErr w:type="gramEnd"/>
      <w:r>
        <w:t>.</w:t>
      </w:r>
    </w:p>
    <w:p w14:paraId="23EE1566" w14:textId="77777777" w:rsidR="00E805BD" w:rsidRDefault="00E805BD" w:rsidP="00E805BD">
      <w:pPr>
        <w:pStyle w:val="Bibliography"/>
      </w:pPr>
      <w:r>
        <w:t>116.</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7FB7AA57" w14:textId="77777777" w:rsidR="00E805BD" w:rsidRDefault="00E805BD" w:rsidP="00E805BD">
      <w:pPr>
        <w:pStyle w:val="Bibliography"/>
      </w:pPr>
      <w:r>
        <w:t>117.</w:t>
      </w:r>
      <w:r>
        <w:tab/>
        <w:t xml:space="preserve">Konopka, T. </w:t>
      </w:r>
      <w:proofErr w:type="spellStart"/>
      <w:r>
        <w:rPr>
          <w:i/>
          <w:iCs/>
        </w:rPr>
        <w:t>umap</w:t>
      </w:r>
      <w:proofErr w:type="spellEnd"/>
      <w:r>
        <w:rPr>
          <w:i/>
          <w:iCs/>
        </w:rPr>
        <w:t>: Uniform Manifold Approximation and Projection</w:t>
      </w:r>
      <w:r>
        <w:t>. (2020).</w:t>
      </w:r>
    </w:p>
    <w:p w14:paraId="440EC5F7" w14:textId="77777777" w:rsidR="00E805BD" w:rsidRDefault="00E805BD" w:rsidP="00E805BD">
      <w:pPr>
        <w:pStyle w:val="Bibliography"/>
      </w:pPr>
      <w:r>
        <w:t>118.</w:t>
      </w:r>
      <w:r>
        <w:tab/>
        <w:t xml:space="preserve">Donaldson, J. </w:t>
      </w:r>
      <w:proofErr w:type="spellStart"/>
      <w:r>
        <w:rPr>
          <w:i/>
          <w:iCs/>
        </w:rPr>
        <w:t>tsne</w:t>
      </w:r>
      <w:proofErr w:type="spellEnd"/>
      <w:r>
        <w:rPr>
          <w:i/>
          <w:iCs/>
        </w:rPr>
        <w:t>: T-Distributed Stochastic Neighbor Embedding for R (t-SNE)</w:t>
      </w:r>
      <w:r>
        <w:t>. (2016).</w:t>
      </w:r>
    </w:p>
    <w:p w14:paraId="05CD600A" w14:textId="77777777" w:rsidR="00E805BD" w:rsidRDefault="00E805BD" w:rsidP="00E805BD">
      <w:pPr>
        <w:pStyle w:val="Bibliography"/>
      </w:pPr>
      <w:r>
        <w:t>119.</w:t>
      </w:r>
      <w:r>
        <w:tab/>
        <w:t>CRAN - Package ggplot2. https://cran.r-project.org/web/packages/ggplot2/index.html.</w:t>
      </w:r>
    </w:p>
    <w:p w14:paraId="32EA01CD" w14:textId="77777777" w:rsidR="00E805BD" w:rsidRDefault="00E805BD" w:rsidP="00E805BD">
      <w:pPr>
        <w:pStyle w:val="Bibliography"/>
      </w:pPr>
      <w:r>
        <w:t>120.</w:t>
      </w:r>
      <w:r>
        <w:tab/>
        <w:t>Team, R. C. &amp; others. R: A language and environment for statistical computing. (2013).</w:t>
      </w:r>
    </w:p>
    <w:p w14:paraId="5653E8B8" w14:textId="77777777" w:rsidR="00E805BD" w:rsidRDefault="00E805BD" w:rsidP="00E805BD">
      <w:pPr>
        <w:pStyle w:val="Bibliography"/>
      </w:pPr>
      <w:r>
        <w:lastRenderedPageBreak/>
        <w:t>121.</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6C13AD1D" w14:textId="77777777" w:rsidR="00E805BD" w:rsidRDefault="00E805BD" w:rsidP="00E805BD">
      <w:pPr>
        <w:pStyle w:val="Bibliography"/>
      </w:pPr>
      <w:r>
        <w:t>122.</w:t>
      </w:r>
      <w:r>
        <w:tab/>
      </w:r>
      <w:proofErr w:type="spellStart"/>
      <w:r>
        <w:t>Dreos</w:t>
      </w:r>
      <w:proofErr w:type="spellEnd"/>
      <w:r>
        <w:t xml:space="preserve">, R., </w:t>
      </w:r>
      <w:proofErr w:type="spellStart"/>
      <w:r>
        <w:t>Ambrosini</w:t>
      </w:r>
      <w:proofErr w:type="spellEnd"/>
      <w:r>
        <w:t xml:space="preserve">, G., </w:t>
      </w:r>
      <w:proofErr w:type="spellStart"/>
      <w:r>
        <w:t>Groux</w:t>
      </w:r>
      <w:proofErr w:type="spellEnd"/>
      <w:r>
        <w:t>, R., Cavin </w:t>
      </w:r>
      <w:proofErr w:type="spellStart"/>
      <w:r>
        <w:t>Périer</w:t>
      </w:r>
      <w:proofErr w:type="spellEnd"/>
      <w:r>
        <w:t xml:space="preserve">, R. &amp; Bucher, P. The eukaryotic promoter database in its 30th year: focus on non-vertebrate organisms. </w:t>
      </w:r>
      <w:r>
        <w:rPr>
          <w:i/>
          <w:iCs/>
        </w:rPr>
        <w:t>Nucleic Acids Research</w:t>
      </w:r>
      <w:r>
        <w:t xml:space="preserve"> </w:t>
      </w:r>
      <w:r>
        <w:rPr>
          <w:b/>
          <w:bCs/>
        </w:rPr>
        <w:t>45</w:t>
      </w:r>
      <w:r>
        <w:t>, D51–D55 (2017).</w:t>
      </w:r>
    </w:p>
    <w:p w14:paraId="49E51C4F" w14:textId="77777777" w:rsidR="00E805BD" w:rsidRDefault="00E805BD" w:rsidP="00E805BD">
      <w:pPr>
        <w:pStyle w:val="Bibliography"/>
      </w:pPr>
      <w:r>
        <w:t>123.</w:t>
      </w:r>
      <w:r>
        <w:tab/>
        <w:t>GRCm38 - mm10 - Genome - Assembly - NCBI. https://www.ncbi.nlm.nih.gov/assembly/GCF_000001635.20/.</w:t>
      </w:r>
    </w:p>
    <w:p w14:paraId="757BD664" w14:textId="77777777" w:rsidR="00E805BD" w:rsidRDefault="00E805BD" w:rsidP="00E805BD">
      <w:pPr>
        <w:pStyle w:val="Bibliography"/>
      </w:pPr>
      <w:r>
        <w:t>124.</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2ADCB669" w14:textId="77777777" w:rsidR="00E805BD" w:rsidRDefault="00E805BD" w:rsidP="00E805BD">
      <w:pPr>
        <w:pStyle w:val="Bibliography"/>
      </w:pPr>
      <w:r>
        <w:t>125.</w:t>
      </w:r>
      <w:r>
        <w:tab/>
        <w:t xml:space="preserve">Cancer Genome Atlas Research Network </w:t>
      </w:r>
      <w:r>
        <w:rPr>
          <w:i/>
          <w:iCs/>
        </w:rPr>
        <w:t>et al.</w:t>
      </w:r>
      <w:r>
        <w:t xml:space="preserve"> Genomic and epigenomic landscapes of adult de novo acute myeloid leukemia. </w:t>
      </w:r>
      <w:r>
        <w:rPr>
          <w:i/>
          <w:iCs/>
        </w:rPr>
        <w:t xml:space="preserve">N </w:t>
      </w:r>
      <w:proofErr w:type="spellStart"/>
      <w:r>
        <w:rPr>
          <w:i/>
          <w:iCs/>
        </w:rPr>
        <w:t>Engl</w:t>
      </w:r>
      <w:proofErr w:type="spellEnd"/>
      <w:r>
        <w:rPr>
          <w:i/>
          <w:iCs/>
        </w:rPr>
        <w:t xml:space="preserve"> J Med</w:t>
      </w:r>
      <w:r>
        <w:t xml:space="preserve"> </w:t>
      </w:r>
      <w:r>
        <w:rPr>
          <w:b/>
          <w:bCs/>
        </w:rPr>
        <w:t>368</w:t>
      </w:r>
      <w:r>
        <w:t>, 2059–2074 (2013).</w:t>
      </w:r>
    </w:p>
    <w:p w14:paraId="704EAC30" w14:textId="77777777" w:rsidR="00E805BD" w:rsidRDefault="00E805BD" w:rsidP="00E805BD">
      <w:pPr>
        <w:pStyle w:val="Bibliography"/>
      </w:pPr>
      <w:r>
        <w:t>126.</w:t>
      </w:r>
      <w:r>
        <w:tab/>
        <w:t xml:space="preserve">Zhang, Y. </w:t>
      </w:r>
      <w:r>
        <w:rPr>
          <w:i/>
          <w:iCs/>
        </w:rPr>
        <w:t>et al.</w:t>
      </w:r>
      <w:r>
        <w:t xml:space="preserve"> Genome-wide DNA methylation analysis identifies hypomethylated genes regulated by FOXP3 in human regulatory T cells. </w:t>
      </w:r>
      <w:r>
        <w:rPr>
          <w:i/>
          <w:iCs/>
        </w:rPr>
        <w:t>Blood</w:t>
      </w:r>
      <w:r>
        <w:t xml:space="preserve"> </w:t>
      </w:r>
      <w:r>
        <w:rPr>
          <w:b/>
          <w:bCs/>
        </w:rPr>
        <w:t>122</w:t>
      </w:r>
      <w:r>
        <w:t>, 2823–2836 (2013).</w:t>
      </w:r>
    </w:p>
    <w:p w14:paraId="1530A9AC" w14:textId="77777777" w:rsidR="00E805BD" w:rsidRDefault="00E805BD" w:rsidP="00E805BD">
      <w:pPr>
        <w:pStyle w:val="Bibliography"/>
      </w:pPr>
      <w:r>
        <w:t>127.</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06E9E542" w14:textId="77777777" w:rsidR="00E805BD" w:rsidRDefault="00E805BD" w:rsidP="00E805BD">
      <w:pPr>
        <w:pStyle w:val="Bibliography"/>
      </w:pPr>
      <w:r>
        <w:t>128.</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560CCA2D" w14:textId="77777777" w:rsidR="00E805BD" w:rsidRDefault="00E805BD" w:rsidP="00E805BD">
      <w:pPr>
        <w:pStyle w:val="Bibliography"/>
      </w:pPr>
      <w:r>
        <w:t>129.</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43B4F8D7" w14:textId="77777777" w:rsidR="00E805BD" w:rsidRDefault="00E805BD" w:rsidP="00E805BD">
      <w:pPr>
        <w:pStyle w:val="Bibliography"/>
      </w:pPr>
      <w:r>
        <w:t>130.</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10BB1771" w14:textId="77777777" w:rsidR="00E805BD" w:rsidRDefault="00E805BD" w:rsidP="00E805BD">
      <w:pPr>
        <w:pStyle w:val="Bibliography"/>
      </w:pPr>
      <w:r>
        <w:t>131.</w:t>
      </w:r>
      <w:r>
        <w:tab/>
      </w:r>
      <w:proofErr w:type="spellStart"/>
      <w:r>
        <w:t>Bady</w:t>
      </w:r>
      <w:proofErr w:type="spellEnd"/>
      <w:r>
        <w:t xml:space="preserve">, P. </w:t>
      </w:r>
      <w:r>
        <w:rPr>
          <w:i/>
          <w:iCs/>
        </w:rPr>
        <w:t>et al.</w:t>
      </w:r>
      <w:r>
        <w:t xml:space="preserve"> The DNA methylome of DDR genes and benefit from RT or TMZ in </w:t>
      </w:r>
      <w:r>
        <w:t xml:space="preserve">IDH mutant low-grade glioma treated in EORTC 22033. </w:t>
      </w:r>
      <w:r>
        <w:rPr>
          <w:i/>
          <w:iCs/>
        </w:rPr>
        <w:t xml:space="preserve">Acta </w:t>
      </w:r>
      <w:proofErr w:type="spellStart"/>
      <w:r>
        <w:rPr>
          <w:i/>
          <w:iCs/>
        </w:rPr>
        <w:t>Neuropathol</w:t>
      </w:r>
      <w:proofErr w:type="spellEnd"/>
      <w:r>
        <w:t xml:space="preserve"> </w:t>
      </w:r>
      <w:r>
        <w:rPr>
          <w:b/>
          <w:bCs/>
        </w:rPr>
        <w:t>135</w:t>
      </w:r>
      <w:r>
        <w:t>, 601–615 (2018).</w:t>
      </w:r>
    </w:p>
    <w:p w14:paraId="747EFA87" w14:textId="77777777" w:rsidR="00E805BD" w:rsidRDefault="00E805BD" w:rsidP="00E805BD">
      <w:pPr>
        <w:pStyle w:val="Bibliography"/>
      </w:pPr>
      <w:r>
        <w:t>132.</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465DFAE3" w14:textId="77777777" w:rsidR="00E805BD" w:rsidRDefault="00E805BD" w:rsidP="00E805BD">
      <w:pPr>
        <w:pStyle w:val="Bibliography"/>
      </w:pPr>
      <w:r>
        <w:t>133.</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Pr>
          <w:i/>
          <w:iCs/>
        </w:rPr>
        <w:t xml:space="preserve">Acta </w:t>
      </w:r>
      <w:proofErr w:type="spellStart"/>
      <w:r>
        <w:rPr>
          <w:i/>
          <w:iCs/>
        </w:rPr>
        <w:t>Neuropathol</w:t>
      </w:r>
      <w:proofErr w:type="spellEnd"/>
      <w:r>
        <w:t xml:space="preserve"> </w:t>
      </w:r>
      <w:r>
        <w:rPr>
          <w:b/>
          <w:bCs/>
        </w:rPr>
        <w:t>140</w:t>
      </w:r>
      <w:r>
        <w:t>, 919–949 (2020).</w:t>
      </w:r>
    </w:p>
    <w:p w14:paraId="1E6EBB65" w14:textId="77777777" w:rsidR="00E805BD" w:rsidRDefault="00E805BD" w:rsidP="00E805BD">
      <w:pPr>
        <w:pStyle w:val="Bibliography"/>
      </w:pPr>
      <w:r>
        <w:t>134.</w:t>
      </w:r>
      <w:r>
        <w:tab/>
      </w:r>
      <w:proofErr w:type="spellStart"/>
      <w:r>
        <w:t>Kickingereder</w:t>
      </w:r>
      <w:proofErr w:type="spellEnd"/>
      <w:r>
        <w:t xml:space="preserve">, P. </w:t>
      </w:r>
      <w:r>
        <w:rPr>
          <w:i/>
          <w:iCs/>
        </w:rPr>
        <w:t>et al.</w:t>
      </w:r>
      <w:r>
        <w:t xml:space="preserve"> Radiomic subtyping improves disease stratification beyond key molecular, clinical, and standard imaging characteristics in patients with glioblastoma. </w:t>
      </w:r>
      <w:r>
        <w:rPr>
          <w:i/>
          <w:iCs/>
        </w:rPr>
        <w:t>Neuro Oncol</w:t>
      </w:r>
      <w:r>
        <w:t xml:space="preserve"> </w:t>
      </w:r>
      <w:r>
        <w:rPr>
          <w:b/>
          <w:bCs/>
        </w:rPr>
        <w:t>20</w:t>
      </w:r>
      <w:r>
        <w:t>, 848–857 (2018).</w:t>
      </w:r>
    </w:p>
    <w:p w14:paraId="1917DEDF" w14:textId="77777777" w:rsidR="00E805BD" w:rsidRDefault="00E805BD" w:rsidP="00E805BD">
      <w:pPr>
        <w:pStyle w:val="Bibliography"/>
      </w:pPr>
      <w:r>
        <w:t>135.</w:t>
      </w:r>
      <w:r>
        <w:tab/>
        <w:t xml:space="preserve">Jung, N., Dai, B., Gentles, A. J., </w:t>
      </w:r>
      <w:proofErr w:type="spellStart"/>
      <w:r>
        <w:t>Majeti</w:t>
      </w:r>
      <w:proofErr w:type="spellEnd"/>
      <w:r>
        <w:t xml:space="preserve">, R. &amp; Feinberg, A. P. An LSC epigenetic signature is largely mutation independent and implicates the HOXA cluster in AML pathogenesis. </w:t>
      </w:r>
      <w:r>
        <w:rPr>
          <w:i/>
          <w:iCs/>
        </w:rPr>
        <w:t xml:space="preserve">Nat </w:t>
      </w:r>
      <w:proofErr w:type="spellStart"/>
      <w:r>
        <w:rPr>
          <w:i/>
          <w:iCs/>
        </w:rPr>
        <w:t>Commun</w:t>
      </w:r>
      <w:proofErr w:type="spellEnd"/>
      <w:r>
        <w:t xml:space="preserve"> </w:t>
      </w:r>
      <w:r>
        <w:rPr>
          <w:b/>
          <w:bCs/>
        </w:rPr>
        <w:t>6</w:t>
      </w:r>
      <w:r>
        <w:t>, 8489 (2015).</w:t>
      </w:r>
    </w:p>
    <w:p w14:paraId="43CDC7EF" w14:textId="77777777" w:rsidR="00E805BD" w:rsidRDefault="00E805BD" w:rsidP="00E805BD">
      <w:pPr>
        <w:pStyle w:val="Bibliography"/>
      </w:pPr>
      <w:r>
        <w:t>136.</w:t>
      </w:r>
      <w:r>
        <w:tab/>
      </w:r>
      <w:proofErr w:type="spellStart"/>
      <w:r>
        <w:t>Iorio</w:t>
      </w:r>
      <w:proofErr w:type="spellEnd"/>
      <w:r>
        <w:t xml:space="preserve">, F. </w:t>
      </w:r>
      <w:r>
        <w:rPr>
          <w:i/>
          <w:iCs/>
        </w:rPr>
        <w:t>et al.</w:t>
      </w:r>
      <w:r>
        <w:t xml:space="preserve"> A Landscape of Pharmacogenomic Interactions in Cancer. </w:t>
      </w:r>
      <w:r>
        <w:rPr>
          <w:i/>
          <w:iCs/>
        </w:rPr>
        <w:t>Cell</w:t>
      </w:r>
      <w:r>
        <w:t xml:space="preserve"> </w:t>
      </w:r>
      <w:r>
        <w:rPr>
          <w:b/>
          <w:bCs/>
        </w:rPr>
        <w:t>166</w:t>
      </w:r>
      <w:r>
        <w:t>, 740–754 (2016).</w:t>
      </w:r>
    </w:p>
    <w:p w14:paraId="487BFB22" w14:textId="77777777" w:rsidR="00E805BD" w:rsidRDefault="00E805BD" w:rsidP="00E805BD">
      <w:pPr>
        <w:pStyle w:val="Bibliography"/>
      </w:pPr>
      <w:r>
        <w:t>137.</w:t>
      </w:r>
      <w:r>
        <w:tab/>
        <w:t>Thermo Fisher Scientific. Immune Cell Guide - Human and mouse antigens.</w:t>
      </w:r>
    </w:p>
    <w:p w14:paraId="575E22FD" w14:textId="77777777" w:rsidR="00E805BD" w:rsidRDefault="00E805BD" w:rsidP="00E805BD">
      <w:pPr>
        <w:pStyle w:val="Bibliography"/>
      </w:pPr>
      <w:r w:rsidRPr="00E805BD">
        <w:rPr>
          <w:lang w:val="sv-SE"/>
        </w:rPr>
        <w:t>138.</w:t>
      </w:r>
      <w:r w:rsidRPr="00E805BD">
        <w:rPr>
          <w:lang w:val="sv-SE"/>
        </w:rPr>
        <w:tab/>
        <w:t xml:space="preserve">Hansen, K. IlluminaHumanMethylation450kanno.ilmn12.hg19. </w:t>
      </w:r>
      <w:r>
        <w:rPr>
          <w:i/>
          <w:iCs/>
        </w:rPr>
        <w:t>Bioconductor</w:t>
      </w:r>
      <w:r>
        <w:t xml:space="preserve"> http://bioconductor.org/packages/IlluminaHumanMethylation450kanno.ilmn12.hg19/.</w:t>
      </w:r>
    </w:p>
    <w:p w14:paraId="5171235E" w14:textId="77777777" w:rsidR="00E805BD" w:rsidRDefault="00E805BD" w:rsidP="00E805BD">
      <w:pPr>
        <w:pStyle w:val="Bibliography"/>
      </w:pPr>
      <w:r>
        <w:t>139.</w:t>
      </w:r>
      <w:r>
        <w:tab/>
        <w:t xml:space="preserve">Hansen, K. IlluminaHumanMethylationEPICanno.ilm10b4.hg19. </w:t>
      </w:r>
      <w:r>
        <w:rPr>
          <w:i/>
          <w:iCs/>
        </w:rPr>
        <w:t>Bioconductor</w:t>
      </w:r>
      <w:r>
        <w:t xml:space="preserve"> http://bioconductor.org/packages/IlluminaHumanMethylationEPICanno.ilm10b4.hg19/.</w:t>
      </w:r>
    </w:p>
    <w:p w14:paraId="7C66B6B8" w14:textId="77777777" w:rsidR="00E805BD" w:rsidRDefault="00E805BD" w:rsidP="00E805BD">
      <w:pPr>
        <w:pStyle w:val="Bibliography"/>
      </w:pPr>
      <w:r>
        <w:t>140.</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0B7CAE6D" w14:textId="77777777" w:rsidR="00E805BD" w:rsidRDefault="00E805BD" w:rsidP="00E805BD">
      <w:pPr>
        <w:pStyle w:val="Bibliography"/>
      </w:pPr>
      <w:r>
        <w:t>141.</w:t>
      </w:r>
      <w:r>
        <w:tab/>
      </w:r>
      <w:proofErr w:type="spellStart"/>
      <w:r>
        <w:t>markgene</w:t>
      </w:r>
      <w:proofErr w:type="spellEnd"/>
      <w:r>
        <w:t>/</w:t>
      </w:r>
      <w:proofErr w:type="spellStart"/>
      <w:r>
        <w:t>maxprobes</w:t>
      </w:r>
      <w:proofErr w:type="spellEnd"/>
      <w:r>
        <w:t xml:space="preserve">: Methylation Array Cross-Reactive Probes version 0.0.2 from GitHub. </w:t>
      </w:r>
      <w:r>
        <w:lastRenderedPageBreak/>
        <w:t>https://rdrr.io/github/markgene/maxprobes/.</w:t>
      </w:r>
    </w:p>
    <w:p w14:paraId="493C4F8F" w14:textId="77777777" w:rsidR="00E805BD" w:rsidRDefault="00E805BD" w:rsidP="00E805BD">
      <w:pPr>
        <w:pStyle w:val="Bibliography"/>
      </w:pPr>
      <w:r w:rsidRPr="00E805BD">
        <w:rPr>
          <w:lang w:val="sv-SE"/>
        </w:rPr>
        <w:t>142.</w:t>
      </w:r>
      <w:r w:rsidRPr="00E805BD">
        <w:rPr>
          <w:lang w:val="sv-SE"/>
        </w:rPr>
        <w:tab/>
        <w:t xml:space="preserve">Kessler, N. J. </w:t>
      </w:r>
      <w:r w:rsidRPr="00E805BD">
        <w:rPr>
          <w:i/>
          <w:iCs/>
          <w:lang w:val="sv-SE"/>
        </w:rPr>
        <w:t>et al.</w:t>
      </w:r>
      <w:r w:rsidRPr="00E805BD">
        <w:rPr>
          <w:lang w:val="sv-SE"/>
        </w:rPr>
        <w:t xml:space="preserve"> </w:t>
      </w:r>
      <w:r>
        <w:t xml:space="preserve">CpG methylation differences between neurons and glia are highly conserved from mouse to human. </w:t>
      </w:r>
      <w:r>
        <w:rPr>
          <w:i/>
          <w:iCs/>
        </w:rPr>
        <w:t>Human Molecular Genetics</w:t>
      </w:r>
      <w:r>
        <w:t xml:space="preserve"> </w:t>
      </w:r>
      <w:r>
        <w:rPr>
          <w:b/>
          <w:bCs/>
        </w:rPr>
        <w:t>25</w:t>
      </w:r>
      <w:r>
        <w:t>, 223–232 (2016).</w:t>
      </w:r>
    </w:p>
    <w:p w14:paraId="29C4F120" w14:textId="77777777" w:rsidR="00E805BD" w:rsidRDefault="00E805BD" w:rsidP="00E805BD">
      <w:pPr>
        <w:pStyle w:val="Bibliography"/>
      </w:pPr>
      <w:r>
        <w:t>143.</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036319BE" w14:textId="77777777" w:rsidR="00E805BD" w:rsidRDefault="00E805BD" w:rsidP="00E805BD">
      <w:pPr>
        <w:pStyle w:val="Bibliography"/>
      </w:pPr>
      <w:r>
        <w:t>144.</w:t>
      </w:r>
      <w:r>
        <w:tab/>
        <w:t>GRCh38 - hg38 - Genome - Assembly - NCBI. https://www.ncbi.nlm.nih.gov/assembly/GCF_000001405.26/.</w:t>
      </w:r>
    </w:p>
    <w:p w14:paraId="0BDF3B95" w14:textId="77777777" w:rsidR="00E805BD" w:rsidRPr="00E805BD" w:rsidRDefault="00E805BD" w:rsidP="00E805BD">
      <w:pPr>
        <w:pStyle w:val="Bibliography"/>
        <w:rPr>
          <w:lang w:val="sv-SE"/>
        </w:rPr>
      </w:pPr>
      <w:r>
        <w:t>145.</w:t>
      </w:r>
      <w:r>
        <w:tab/>
        <w:t xml:space="preserve">Bioconductor Package Maintainer. </w:t>
      </w:r>
      <w:proofErr w:type="spellStart"/>
      <w:r>
        <w:t>liftOver</w:t>
      </w:r>
      <w:proofErr w:type="spellEnd"/>
      <w:r>
        <w:t xml:space="preserve">: Changing genomic coordinate systems with </w:t>
      </w:r>
      <w:proofErr w:type="spellStart"/>
      <w:proofErr w:type="gramStart"/>
      <w:r>
        <w:t>rtracklayer</w:t>
      </w:r>
      <w:proofErr w:type="spellEnd"/>
      <w:r>
        <w:t>::</w:t>
      </w:r>
      <w:proofErr w:type="spellStart"/>
      <w:proofErr w:type="gramEnd"/>
      <w:r>
        <w:t>liftOver</w:t>
      </w:r>
      <w:proofErr w:type="spellEnd"/>
      <w:r>
        <w:t xml:space="preserve">. </w:t>
      </w:r>
      <w:r w:rsidRPr="00E805BD">
        <w:rPr>
          <w:lang w:val="sv-SE"/>
        </w:rPr>
        <w:t>R package version 1.18.0. https://www.bioconductor.org/help/workflows/liftOver/.</w:t>
      </w:r>
    </w:p>
    <w:p w14:paraId="0DFD8764" w14:textId="77777777" w:rsidR="00E805BD" w:rsidRDefault="00E805BD" w:rsidP="00E805BD">
      <w:pPr>
        <w:pStyle w:val="Bibliography"/>
      </w:pPr>
      <w:r w:rsidRPr="00E805BD">
        <w:rPr>
          <w:lang w:val="sv-SE"/>
        </w:rPr>
        <w:t>146.</w:t>
      </w:r>
      <w:r w:rsidRPr="00E805BD">
        <w:rPr>
          <w:lang w:val="sv-SE"/>
        </w:rPr>
        <w:tab/>
        <w:t xml:space="preserve">Triche, T. J., Weisenberger, D. J., Van Den Berg, D., Laird, P. W. &amp; Siegmund, K. D. Low-level processing of Illumina Infinium DNA Methylation BeadArrays. </w:t>
      </w:r>
      <w:r>
        <w:rPr>
          <w:i/>
          <w:iCs/>
        </w:rPr>
        <w:t>Nucleic Acids Res</w:t>
      </w:r>
      <w:r>
        <w:t xml:space="preserve"> </w:t>
      </w:r>
      <w:r>
        <w:rPr>
          <w:b/>
          <w:bCs/>
        </w:rPr>
        <w:t>41</w:t>
      </w:r>
      <w:r>
        <w:t>, e90 (2013).</w:t>
      </w:r>
    </w:p>
    <w:p w14:paraId="523FCD03" w14:textId="77777777" w:rsidR="00E805BD" w:rsidRDefault="00E805BD" w:rsidP="00E805BD">
      <w:pPr>
        <w:pStyle w:val="Bibliography"/>
      </w:pPr>
      <w:r>
        <w:t>147.</w:t>
      </w:r>
      <w:r>
        <w:tab/>
        <w:t xml:space="preserve">Chakravarthy, A. </w:t>
      </w:r>
      <w:r>
        <w:rPr>
          <w:i/>
          <w:iCs/>
        </w:rPr>
        <w:t>et al.</w:t>
      </w:r>
      <w:r>
        <w:t xml:space="preserve"> Pan-cancer deconvolution of tumour composition using DNA methylation. </w:t>
      </w:r>
      <w:r>
        <w:rPr>
          <w:i/>
          <w:iCs/>
        </w:rPr>
        <w:t xml:space="preserve">Nat </w:t>
      </w:r>
      <w:proofErr w:type="spellStart"/>
      <w:r>
        <w:rPr>
          <w:i/>
          <w:iCs/>
        </w:rPr>
        <w:t>Commun</w:t>
      </w:r>
      <w:proofErr w:type="spellEnd"/>
      <w:r>
        <w:t xml:space="preserve"> </w:t>
      </w:r>
      <w:r>
        <w:rPr>
          <w:b/>
          <w:bCs/>
        </w:rPr>
        <w:t>9</w:t>
      </w:r>
      <w:r>
        <w:t>, 3220 (2018).</w:t>
      </w:r>
    </w:p>
    <w:p w14:paraId="74A8C314" w14:textId="77777777" w:rsidR="00E805BD" w:rsidRDefault="00E805BD" w:rsidP="00E805BD">
      <w:pPr>
        <w:pStyle w:val="Bibliography"/>
      </w:pPr>
      <w:r>
        <w:t>148.</w:t>
      </w:r>
      <w:r>
        <w:tab/>
      </w:r>
      <w:proofErr w:type="spellStart"/>
      <w:r>
        <w:t>Maechler</w:t>
      </w:r>
      <w:proofErr w:type="spellEnd"/>
      <w:r>
        <w:t xml:space="preserve">, M. </w:t>
      </w:r>
      <w:r>
        <w:rPr>
          <w:i/>
          <w:iCs/>
        </w:rPr>
        <w:t>et al.</w:t>
      </w:r>
      <w:r>
        <w:t xml:space="preserve"> </w:t>
      </w:r>
      <w:r>
        <w:rPr>
          <w:i/>
          <w:iCs/>
        </w:rPr>
        <w:t xml:space="preserve">cluster: ‘Finding Groups in Data’: Cluster Analysis Extended </w:t>
      </w:r>
      <w:proofErr w:type="spellStart"/>
      <w:r>
        <w:rPr>
          <w:i/>
          <w:iCs/>
        </w:rPr>
        <w:t>Rousseeuw</w:t>
      </w:r>
      <w:proofErr w:type="spellEnd"/>
      <w:r>
        <w:rPr>
          <w:i/>
          <w:iCs/>
        </w:rPr>
        <w:t xml:space="preserve"> et al.</w:t>
      </w:r>
      <w:r>
        <w:t xml:space="preserve"> (2021).</w:t>
      </w:r>
    </w:p>
    <w:p w14:paraId="0950D20D" w14:textId="77777777" w:rsidR="00E805BD" w:rsidRDefault="00E805BD" w:rsidP="00E805BD">
      <w:pPr>
        <w:pStyle w:val="Bibliography"/>
      </w:pPr>
      <w:r>
        <w:t>149.</w:t>
      </w:r>
      <w:r>
        <w:tab/>
      </w:r>
      <w:proofErr w:type="spellStart"/>
      <w:r>
        <w:t>Grabovska</w:t>
      </w:r>
      <w:proofErr w:type="spellEnd"/>
      <w:r>
        <w:t xml:space="preserve">, Y. </w:t>
      </w:r>
      <w:r>
        <w:rPr>
          <w:i/>
          <w:iCs/>
        </w:rPr>
        <w:t>et al.</w:t>
      </w:r>
      <w:r>
        <w:t xml:space="preserve"> Pediatric pan-central nervous system tumor analysis of immune-cell infiltration identifies correlates of antitumor immunity. </w:t>
      </w:r>
      <w:r>
        <w:rPr>
          <w:i/>
          <w:iCs/>
        </w:rPr>
        <w:t xml:space="preserve">Nat </w:t>
      </w:r>
      <w:proofErr w:type="spellStart"/>
      <w:r>
        <w:rPr>
          <w:i/>
          <w:iCs/>
        </w:rPr>
        <w:t>Commun</w:t>
      </w:r>
      <w:proofErr w:type="spellEnd"/>
      <w:r>
        <w:t xml:space="preserve"> </w:t>
      </w:r>
      <w:r>
        <w:rPr>
          <w:b/>
          <w:bCs/>
        </w:rPr>
        <w:t>11</w:t>
      </w:r>
      <w:r>
        <w:t>, 4324 (2020).</w:t>
      </w:r>
    </w:p>
    <w:p w14:paraId="7C96F2E4" w14:textId="77777777" w:rsidR="00E805BD" w:rsidRDefault="00E805BD" w:rsidP="00E805BD">
      <w:pPr>
        <w:pStyle w:val="Bibliography"/>
      </w:pPr>
      <w:r>
        <w:t>150.</w:t>
      </w:r>
      <w:r>
        <w:tab/>
        <w:t xml:space="preserve">Chen, B., </w:t>
      </w:r>
      <w:proofErr w:type="spellStart"/>
      <w:r>
        <w:t>Khodadoust</w:t>
      </w:r>
      <w:proofErr w:type="spellEnd"/>
      <w:r>
        <w:t xml:space="preserve">, M. S., Liu, C. L., Newman, A. M. &amp; Alizadeh, A. A. Profiling tumor infiltrating immune cells with CIBERSORT. </w:t>
      </w:r>
      <w:r>
        <w:rPr>
          <w:i/>
          <w:iCs/>
        </w:rPr>
        <w:t>Methods Mol Biol</w:t>
      </w:r>
      <w:r>
        <w:t xml:space="preserve"> </w:t>
      </w:r>
      <w:r>
        <w:rPr>
          <w:b/>
          <w:bCs/>
        </w:rPr>
        <w:t>1711</w:t>
      </w:r>
      <w:r>
        <w:t>, 243–259 (2018).</w:t>
      </w:r>
    </w:p>
    <w:p w14:paraId="45F1218B" w14:textId="77777777" w:rsidR="00E805BD" w:rsidRDefault="00E805BD" w:rsidP="00E805BD">
      <w:pPr>
        <w:pStyle w:val="Bibliography"/>
      </w:pPr>
      <w:r>
        <w:t>151.</w:t>
      </w:r>
      <w:r>
        <w:tab/>
        <w:t xml:space="preserve">Gene Ontology Consortium. The Gene Ontology resource: enriching a </w:t>
      </w:r>
      <w:proofErr w:type="spellStart"/>
      <w:r>
        <w:t>GOld</w:t>
      </w:r>
      <w:proofErr w:type="spellEnd"/>
      <w:r>
        <w:t xml:space="preserve"> mine. </w:t>
      </w:r>
      <w:r>
        <w:rPr>
          <w:i/>
          <w:iCs/>
        </w:rPr>
        <w:t>Nucleic Acids Res</w:t>
      </w:r>
      <w:r>
        <w:t xml:space="preserve"> </w:t>
      </w:r>
      <w:r>
        <w:rPr>
          <w:b/>
          <w:bCs/>
        </w:rPr>
        <w:t>49</w:t>
      </w:r>
      <w:r>
        <w:t>, D325–D334 (2021).</w:t>
      </w:r>
    </w:p>
    <w:p w14:paraId="4EA0B021" w14:textId="77777777" w:rsidR="00E805BD" w:rsidRDefault="00E805BD" w:rsidP="00E805BD">
      <w:pPr>
        <w:pStyle w:val="Bibliography"/>
      </w:pPr>
      <w:r>
        <w:t>152.</w:t>
      </w:r>
      <w:r>
        <w:tab/>
      </w:r>
      <w:proofErr w:type="spellStart"/>
      <w:r>
        <w:t>Ceccarelli</w:t>
      </w:r>
      <w:proofErr w:type="spellEnd"/>
      <w:r>
        <w:t xml:space="preserve">, M. </w:t>
      </w:r>
      <w:r>
        <w:rPr>
          <w:i/>
          <w:iCs/>
        </w:rPr>
        <w:t>et al.</w:t>
      </w:r>
      <w:r>
        <w:t xml:space="preserve"> Molecular Profiling Reveals Biologically Discrete Subsets and </w:t>
      </w:r>
      <w:r>
        <w:t xml:space="preserve">Pathways of Progression in Diffuse Glioma. </w:t>
      </w:r>
      <w:r>
        <w:rPr>
          <w:i/>
          <w:iCs/>
        </w:rPr>
        <w:t>Cell</w:t>
      </w:r>
      <w:r>
        <w:t xml:space="preserve"> </w:t>
      </w:r>
      <w:r>
        <w:rPr>
          <w:b/>
          <w:bCs/>
        </w:rPr>
        <w:t>164</w:t>
      </w:r>
      <w:r>
        <w:t>, 550–563 (2016).</w:t>
      </w:r>
    </w:p>
    <w:p w14:paraId="0591CBA4" w14:textId="77777777" w:rsidR="00E805BD" w:rsidRDefault="00E805BD" w:rsidP="00E805BD">
      <w:pPr>
        <w:pStyle w:val="Bibliography"/>
      </w:pPr>
      <w:r>
        <w:t>153.</w:t>
      </w:r>
      <w:r>
        <w:tab/>
      </w:r>
      <w:proofErr w:type="spellStart"/>
      <w:r>
        <w:t>Colaprico</w:t>
      </w:r>
      <w:proofErr w:type="spellEnd"/>
      <w:r>
        <w:t xml:space="preserve">, A. </w:t>
      </w:r>
      <w:r>
        <w:rPr>
          <w:i/>
          <w:iCs/>
        </w:rPr>
        <w:t>et al.</w:t>
      </w:r>
      <w:r>
        <w:t xml:space="preserve"> </w:t>
      </w:r>
      <w:proofErr w:type="spellStart"/>
      <w:r>
        <w:t>TCGAbiolinks</w:t>
      </w:r>
      <w:proofErr w:type="spellEnd"/>
      <w:r>
        <w:t xml:space="preserve">: an R/Bioconductor package for integrative analysis of TCGA data. </w:t>
      </w:r>
      <w:r>
        <w:rPr>
          <w:i/>
          <w:iCs/>
        </w:rPr>
        <w:t>Nucleic Acids Res</w:t>
      </w:r>
      <w:r>
        <w:t xml:space="preserve"> </w:t>
      </w:r>
      <w:r>
        <w:rPr>
          <w:b/>
          <w:bCs/>
        </w:rPr>
        <w:t>44</w:t>
      </w:r>
      <w:r>
        <w:t>, e71 (2016).</w:t>
      </w:r>
    </w:p>
    <w:p w14:paraId="453E0A66" w14:textId="77777777" w:rsidR="00E805BD" w:rsidRDefault="00E805BD" w:rsidP="00E805BD">
      <w:pPr>
        <w:pStyle w:val="Bibliography"/>
      </w:pPr>
      <w:r>
        <w:t>154.</w:t>
      </w:r>
      <w:r>
        <w:tab/>
        <w:t xml:space="preserve">Street, K. </w:t>
      </w:r>
      <w:r>
        <w:rPr>
          <w:i/>
          <w:iCs/>
        </w:rPr>
        <w:t>et al.</w:t>
      </w:r>
      <w:r>
        <w:t xml:space="preserve"> Slingshot: cell lineage and </w:t>
      </w:r>
      <w:proofErr w:type="spellStart"/>
      <w:r>
        <w:t>pseudotime</w:t>
      </w:r>
      <w:proofErr w:type="spellEnd"/>
      <w:r>
        <w:t xml:space="preserve"> inference for single-cell transcriptomics. </w:t>
      </w:r>
      <w:r>
        <w:rPr>
          <w:i/>
          <w:iCs/>
        </w:rPr>
        <w:t>BMC Genomics</w:t>
      </w:r>
      <w:r>
        <w:t xml:space="preserve"> </w:t>
      </w:r>
      <w:r>
        <w:rPr>
          <w:b/>
          <w:bCs/>
        </w:rPr>
        <w:t>19</w:t>
      </w:r>
      <w:r>
        <w:t>, 477 (2018).</w:t>
      </w:r>
    </w:p>
    <w:p w14:paraId="7821D141" w14:textId="77777777" w:rsidR="00E805BD" w:rsidRDefault="00E805BD" w:rsidP="00E805BD">
      <w:pPr>
        <w:pStyle w:val="Bibliography"/>
      </w:pPr>
      <w:r>
        <w:t>155.</w:t>
      </w:r>
      <w:r>
        <w:tab/>
      </w:r>
      <w:proofErr w:type="spellStart"/>
      <w:r>
        <w:t>Niwa</w:t>
      </w:r>
      <w:proofErr w:type="spellEnd"/>
      <w:r>
        <w:t xml:space="preserve">, H., Burdon, T., Chambers, I. &amp; Smith, A. Self-renewal of pluripotent embryonic stem cells is mediated via activation of STAT3. </w:t>
      </w:r>
      <w:r>
        <w:rPr>
          <w:i/>
          <w:iCs/>
        </w:rPr>
        <w:t>Genes Dev</w:t>
      </w:r>
      <w:r>
        <w:t xml:space="preserve"> </w:t>
      </w:r>
      <w:r>
        <w:rPr>
          <w:b/>
          <w:bCs/>
        </w:rPr>
        <w:t>12</w:t>
      </w:r>
      <w:r>
        <w:t>, 2048–2060 (1998).</w:t>
      </w:r>
    </w:p>
    <w:p w14:paraId="4465A186" w14:textId="77777777" w:rsidR="00E805BD" w:rsidRDefault="00E805BD" w:rsidP="00E805BD">
      <w:pPr>
        <w:pStyle w:val="Bibliography"/>
      </w:pPr>
      <w:r>
        <w:t>156.</w:t>
      </w:r>
      <w:r>
        <w:tab/>
      </w:r>
      <w:proofErr w:type="spellStart"/>
      <w:r>
        <w:t>Ficz</w:t>
      </w:r>
      <w:proofErr w:type="spellEnd"/>
      <w:r>
        <w:t xml:space="preserve">, G. </w:t>
      </w:r>
      <w:r>
        <w:rPr>
          <w:i/>
          <w:iCs/>
        </w:rPr>
        <w:t>et al.</w:t>
      </w:r>
      <w:r>
        <w:t xml:space="preserve"> FGF Signaling Inhibition in ESCs Drives Rapid Genome-wide Demethylation to the Epigenetic Ground State of Pluripotency. </w:t>
      </w:r>
      <w:r>
        <w:rPr>
          <w:i/>
          <w:iCs/>
        </w:rPr>
        <w:t>Cell Stem Cell</w:t>
      </w:r>
      <w:r>
        <w:t xml:space="preserve"> </w:t>
      </w:r>
      <w:r>
        <w:rPr>
          <w:b/>
          <w:bCs/>
        </w:rPr>
        <w:t>13</w:t>
      </w:r>
      <w:r>
        <w:t>, 351–359 (2013).</w:t>
      </w:r>
    </w:p>
    <w:p w14:paraId="0054ADD8" w14:textId="052F6A6F"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EE5233">
      <w:type w:val="continuous"/>
      <w:pgSz w:w="12240" w:h="15840"/>
      <w:pgMar w:top="1440" w:right="1440" w:bottom="1440" w:left="1440" w:header="708" w:footer="708" w:gutter="0"/>
      <w:pgNumType w:start="0"/>
      <w:cols w:num="2"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Typewriter">
    <w:panose1 w:val="020B05090305040302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45927D5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15D3"/>
    <w:rsid w:val="00002BA4"/>
    <w:rsid w:val="0000340C"/>
    <w:rsid w:val="00003604"/>
    <w:rsid w:val="0000397D"/>
    <w:rsid w:val="00003E35"/>
    <w:rsid w:val="0000464A"/>
    <w:rsid w:val="000046C8"/>
    <w:rsid w:val="000050FE"/>
    <w:rsid w:val="00005357"/>
    <w:rsid w:val="000057C2"/>
    <w:rsid w:val="00005B5D"/>
    <w:rsid w:val="00006907"/>
    <w:rsid w:val="000070CD"/>
    <w:rsid w:val="0000719E"/>
    <w:rsid w:val="000072E7"/>
    <w:rsid w:val="00007C68"/>
    <w:rsid w:val="000109A9"/>
    <w:rsid w:val="00010A03"/>
    <w:rsid w:val="00010D02"/>
    <w:rsid w:val="00010D72"/>
    <w:rsid w:val="000114E2"/>
    <w:rsid w:val="000117C9"/>
    <w:rsid w:val="0001182F"/>
    <w:rsid w:val="00011A17"/>
    <w:rsid w:val="00011DAE"/>
    <w:rsid w:val="00011E7B"/>
    <w:rsid w:val="00012C04"/>
    <w:rsid w:val="00012E5A"/>
    <w:rsid w:val="00014311"/>
    <w:rsid w:val="00014EA5"/>
    <w:rsid w:val="00016195"/>
    <w:rsid w:val="00016BB1"/>
    <w:rsid w:val="00017E2B"/>
    <w:rsid w:val="00020554"/>
    <w:rsid w:val="00020E0B"/>
    <w:rsid w:val="00021794"/>
    <w:rsid w:val="00021FA2"/>
    <w:rsid w:val="000222E8"/>
    <w:rsid w:val="00022F8D"/>
    <w:rsid w:val="00023195"/>
    <w:rsid w:val="000232C9"/>
    <w:rsid w:val="00023453"/>
    <w:rsid w:val="00023AFF"/>
    <w:rsid w:val="00023BEB"/>
    <w:rsid w:val="00023E07"/>
    <w:rsid w:val="00024012"/>
    <w:rsid w:val="0002441B"/>
    <w:rsid w:val="00024A07"/>
    <w:rsid w:val="00024F5E"/>
    <w:rsid w:val="0002536F"/>
    <w:rsid w:val="00026A82"/>
    <w:rsid w:val="00026C74"/>
    <w:rsid w:val="00026E98"/>
    <w:rsid w:val="00026EFE"/>
    <w:rsid w:val="00027029"/>
    <w:rsid w:val="00027A89"/>
    <w:rsid w:val="000316EF"/>
    <w:rsid w:val="00032228"/>
    <w:rsid w:val="00033DBC"/>
    <w:rsid w:val="00034087"/>
    <w:rsid w:val="000341D1"/>
    <w:rsid w:val="00034A17"/>
    <w:rsid w:val="000359B9"/>
    <w:rsid w:val="0003638D"/>
    <w:rsid w:val="000369AC"/>
    <w:rsid w:val="00037361"/>
    <w:rsid w:val="00037660"/>
    <w:rsid w:val="00037978"/>
    <w:rsid w:val="000407C9"/>
    <w:rsid w:val="000425F1"/>
    <w:rsid w:val="00043A40"/>
    <w:rsid w:val="000446F3"/>
    <w:rsid w:val="000453FA"/>
    <w:rsid w:val="00046849"/>
    <w:rsid w:val="00046891"/>
    <w:rsid w:val="000469A9"/>
    <w:rsid w:val="00046AFE"/>
    <w:rsid w:val="00047049"/>
    <w:rsid w:val="0004724F"/>
    <w:rsid w:val="00047BC5"/>
    <w:rsid w:val="00047FEB"/>
    <w:rsid w:val="00050C6D"/>
    <w:rsid w:val="0005105A"/>
    <w:rsid w:val="000512F4"/>
    <w:rsid w:val="00051659"/>
    <w:rsid w:val="00052032"/>
    <w:rsid w:val="000520CE"/>
    <w:rsid w:val="00052E1D"/>
    <w:rsid w:val="00053EE8"/>
    <w:rsid w:val="00054840"/>
    <w:rsid w:val="00055085"/>
    <w:rsid w:val="00056099"/>
    <w:rsid w:val="000568B5"/>
    <w:rsid w:val="0005724B"/>
    <w:rsid w:val="00057DC1"/>
    <w:rsid w:val="00057EFE"/>
    <w:rsid w:val="000603DF"/>
    <w:rsid w:val="000604D6"/>
    <w:rsid w:val="00060E81"/>
    <w:rsid w:val="000611FD"/>
    <w:rsid w:val="00061821"/>
    <w:rsid w:val="00061B56"/>
    <w:rsid w:val="00061D4A"/>
    <w:rsid w:val="00061E3F"/>
    <w:rsid w:val="0006230A"/>
    <w:rsid w:val="0006248E"/>
    <w:rsid w:val="00062DAB"/>
    <w:rsid w:val="00063084"/>
    <w:rsid w:val="000638A6"/>
    <w:rsid w:val="00063F5D"/>
    <w:rsid w:val="00065115"/>
    <w:rsid w:val="00065519"/>
    <w:rsid w:val="0006575E"/>
    <w:rsid w:val="00065793"/>
    <w:rsid w:val="00066695"/>
    <w:rsid w:val="00067189"/>
    <w:rsid w:val="00067B57"/>
    <w:rsid w:val="00067DFE"/>
    <w:rsid w:val="0007015C"/>
    <w:rsid w:val="00070447"/>
    <w:rsid w:val="000704F3"/>
    <w:rsid w:val="0007178A"/>
    <w:rsid w:val="000719C9"/>
    <w:rsid w:val="000727AD"/>
    <w:rsid w:val="00073080"/>
    <w:rsid w:val="0007517A"/>
    <w:rsid w:val="00075AD8"/>
    <w:rsid w:val="00075B33"/>
    <w:rsid w:val="00075E85"/>
    <w:rsid w:val="0007755D"/>
    <w:rsid w:val="00077FBA"/>
    <w:rsid w:val="0008031B"/>
    <w:rsid w:val="00080E54"/>
    <w:rsid w:val="00081978"/>
    <w:rsid w:val="00081A6B"/>
    <w:rsid w:val="00081D2D"/>
    <w:rsid w:val="00081EC4"/>
    <w:rsid w:val="00081F95"/>
    <w:rsid w:val="000831F8"/>
    <w:rsid w:val="00083DA1"/>
    <w:rsid w:val="00084268"/>
    <w:rsid w:val="000842A9"/>
    <w:rsid w:val="00085068"/>
    <w:rsid w:val="00085149"/>
    <w:rsid w:val="000855AD"/>
    <w:rsid w:val="00086A81"/>
    <w:rsid w:val="00086AE4"/>
    <w:rsid w:val="0008754E"/>
    <w:rsid w:val="00090564"/>
    <w:rsid w:val="00090FAF"/>
    <w:rsid w:val="0009111E"/>
    <w:rsid w:val="00091144"/>
    <w:rsid w:val="00091F6F"/>
    <w:rsid w:val="0009288B"/>
    <w:rsid w:val="00092D92"/>
    <w:rsid w:val="000939E3"/>
    <w:rsid w:val="00093C20"/>
    <w:rsid w:val="00093F2B"/>
    <w:rsid w:val="0009428F"/>
    <w:rsid w:val="00094AEC"/>
    <w:rsid w:val="00094E8A"/>
    <w:rsid w:val="0009537C"/>
    <w:rsid w:val="000957FD"/>
    <w:rsid w:val="00095ADA"/>
    <w:rsid w:val="000962AC"/>
    <w:rsid w:val="00096A70"/>
    <w:rsid w:val="00097832"/>
    <w:rsid w:val="000979BD"/>
    <w:rsid w:val="000A0282"/>
    <w:rsid w:val="000A0BF5"/>
    <w:rsid w:val="000A184D"/>
    <w:rsid w:val="000A29EF"/>
    <w:rsid w:val="000A3076"/>
    <w:rsid w:val="000A40C1"/>
    <w:rsid w:val="000A5AB4"/>
    <w:rsid w:val="000A70C7"/>
    <w:rsid w:val="000A717D"/>
    <w:rsid w:val="000A7502"/>
    <w:rsid w:val="000A7CE7"/>
    <w:rsid w:val="000B0039"/>
    <w:rsid w:val="000B00D3"/>
    <w:rsid w:val="000B0EBF"/>
    <w:rsid w:val="000B1CE0"/>
    <w:rsid w:val="000B1E9C"/>
    <w:rsid w:val="000B1EB5"/>
    <w:rsid w:val="000B34A9"/>
    <w:rsid w:val="000B3B0D"/>
    <w:rsid w:val="000B4681"/>
    <w:rsid w:val="000B483E"/>
    <w:rsid w:val="000B5016"/>
    <w:rsid w:val="000B5BBF"/>
    <w:rsid w:val="000B6349"/>
    <w:rsid w:val="000B6FDB"/>
    <w:rsid w:val="000B74E0"/>
    <w:rsid w:val="000B75BC"/>
    <w:rsid w:val="000B7C6B"/>
    <w:rsid w:val="000C0A93"/>
    <w:rsid w:val="000C0D90"/>
    <w:rsid w:val="000C116C"/>
    <w:rsid w:val="000C18ED"/>
    <w:rsid w:val="000C223C"/>
    <w:rsid w:val="000C2286"/>
    <w:rsid w:val="000C2676"/>
    <w:rsid w:val="000C27D4"/>
    <w:rsid w:val="000C34D0"/>
    <w:rsid w:val="000C4236"/>
    <w:rsid w:val="000C525A"/>
    <w:rsid w:val="000C5D5E"/>
    <w:rsid w:val="000C60D7"/>
    <w:rsid w:val="000C6AF7"/>
    <w:rsid w:val="000C76B9"/>
    <w:rsid w:val="000C7A23"/>
    <w:rsid w:val="000C7FBD"/>
    <w:rsid w:val="000D1CDE"/>
    <w:rsid w:val="000D3394"/>
    <w:rsid w:val="000D3B5D"/>
    <w:rsid w:val="000D3F25"/>
    <w:rsid w:val="000D5755"/>
    <w:rsid w:val="000D6030"/>
    <w:rsid w:val="000D657B"/>
    <w:rsid w:val="000D759A"/>
    <w:rsid w:val="000D78E6"/>
    <w:rsid w:val="000E02DA"/>
    <w:rsid w:val="000E0A5F"/>
    <w:rsid w:val="000E0ABE"/>
    <w:rsid w:val="000E0D85"/>
    <w:rsid w:val="000E0FD1"/>
    <w:rsid w:val="000E10CE"/>
    <w:rsid w:val="000E19B7"/>
    <w:rsid w:val="000E1E33"/>
    <w:rsid w:val="000E2046"/>
    <w:rsid w:val="000E2115"/>
    <w:rsid w:val="000E2541"/>
    <w:rsid w:val="000E344D"/>
    <w:rsid w:val="000E5367"/>
    <w:rsid w:val="000E53F0"/>
    <w:rsid w:val="000E5925"/>
    <w:rsid w:val="000E6638"/>
    <w:rsid w:val="000E70BF"/>
    <w:rsid w:val="000E7A11"/>
    <w:rsid w:val="000F0B17"/>
    <w:rsid w:val="000F0DBF"/>
    <w:rsid w:val="000F0E55"/>
    <w:rsid w:val="000F14DA"/>
    <w:rsid w:val="000F1C64"/>
    <w:rsid w:val="000F3842"/>
    <w:rsid w:val="000F39A1"/>
    <w:rsid w:val="000F3A13"/>
    <w:rsid w:val="000F4435"/>
    <w:rsid w:val="000F483B"/>
    <w:rsid w:val="000F4B6B"/>
    <w:rsid w:val="000F5A04"/>
    <w:rsid w:val="000F5FBA"/>
    <w:rsid w:val="000F67B4"/>
    <w:rsid w:val="000F69AD"/>
    <w:rsid w:val="000F6CD2"/>
    <w:rsid w:val="000F768B"/>
    <w:rsid w:val="00100010"/>
    <w:rsid w:val="00100C4B"/>
    <w:rsid w:val="00100D76"/>
    <w:rsid w:val="00101D77"/>
    <w:rsid w:val="0010221F"/>
    <w:rsid w:val="00103438"/>
    <w:rsid w:val="001038F0"/>
    <w:rsid w:val="00104139"/>
    <w:rsid w:val="0010441F"/>
    <w:rsid w:val="0010452F"/>
    <w:rsid w:val="00104D26"/>
    <w:rsid w:val="00104E2A"/>
    <w:rsid w:val="00105312"/>
    <w:rsid w:val="001057CB"/>
    <w:rsid w:val="00105CEA"/>
    <w:rsid w:val="001073F5"/>
    <w:rsid w:val="00110FA6"/>
    <w:rsid w:val="001118B2"/>
    <w:rsid w:val="001120CD"/>
    <w:rsid w:val="00112C1F"/>
    <w:rsid w:val="00114E83"/>
    <w:rsid w:val="00115372"/>
    <w:rsid w:val="00115B71"/>
    <w:rsid w:val="00115DAA"/>
    <w:rsid w:val="00116C93"/>
    <w:rsid w:val="00116E42"/>
    <w:rsid w:val="00117756"/>
    <w:rsid w:val="00117E9A"/>
    <w:rsid w:val="001202D0"/>
    <w:rsid w:val="00120610"/>
    <w:rsid w:val="001209C3"/>
    <w:rsid w:val="00121205"/>
    <w:rsid w:val="00122DA4"/>
    <w:rsid w:val="0012304D"/>
    <w:rsid w:val="001234BF"/>
    <w:rsid w:val="00123E7A"/>
    <w:rsid w:val="00124937"/>
    <w:rsid w:val="00124B3F"/>
    <w:rsid w:val="001254C0"/>
    <w:rsid w:val="001264F5"/>
    <w:rsid w:val="00126D9C"/>
    <w:rsid w:val="00127106"/>
    <w:rsid w:val="00127291"/>
    <w:rsid w:val="00130074"/>
    <w:rsid w:val="00130840"/>
    <w:rsid w:val="00130859"/>
    <w:rsid w:val="00130866"/>
    <w:rsid w:val="00130CD8"/>
    <w:rsid w:val="0013121D"/>
    <w:rsid w:val="001315D7"/>
    <w:rsid w:val="001320AF"/>
    <w:rsid w:val="00132B54"/>
    <w:rsid w:val="00133AC1"/>
    <w:rsid w:val="001343A4"/>
    <w:rsid w:val="001344D0"/>
    <w:rsid w:val="00134A0F"/>
    <w:rsid w:val="00134C00"/>
    <w:rsid w:val="00134F1E"/>
    <w:rsid w:val="001358C2"/>
    <w:rsid w:val="0013593B"/>
    <w:rsid w:val="00135D47"/>
    <w:rsid w:val="00135EDC"/>
    <w:rsid w:val="001364DF"/>
    <w:rsid w:val="00136775"/>
    <w:rsid w:val="001367E1"/>
    <w:rsid w:val="001405C4"/>
    <w:rsid w:val="00140600"/>
    <w:rsid w:val="0014145E"/>
    <w:rsid w:val="001414DF"/>
    <w:rsid w:val="00141C03"/>
    <w:rsid w:val="00142599"/>
    <w:rsid w:val="00142E07"/>
    <w:rsid w:val="00143826"/>
    <w:rsid w:val="001446E7"/>
    <w:rsid w:val="00144868"/>
    <w:rsid w:val="00144D6F"/>
    <w:rsid w:val="001453AF"/>
    <w:rsid w:val="001454F8"/>
    <w:rsid w:val="0014553D"/>
    <w:rsid w:val="00146945"/>
    <w:rsid w:val="001471DB"/>
    <w:rsid w:val="0014721A"/>
    <w:rsid w:val="00147382"/>
    <w:rsid w:val="001478B7"/>
    <w:rsid w:val="001510DD"/>
    <w:rsid w:val="001511E8"/>
    <w:rsid w:val="00151772"/>
    <w:rsid w:val="00151EFA"/>
    <w:rsid w:val="00151F34"/>
    <w:rsid w:val="001532BD"/>
    <w:rsid w:val="00153884"/>
    <w:rsid w:val="00153943"/>
    <w:rsid w:val="0015466B"/>
    <w:rsid w:val="00154740"/>
    <w:rsid w:val="00155A3F"/>
    <w:rsid w:val="0015625D"/>
    <w:rsid w:val="00156DEB"/>
    <w:rsid w:val="00157C3A"/>
    <w:rsid w:val="00157EB9"/>
    <w:rsid w:val="00157F14"/>
    <w:rsid w:val="001600C3"/>
    <w:rsid w:val="00161329"/>
    <w:rsid w:val="00161C8F"/>
    <w:rsid w:val="001632C3"/>
    <w:rsid w:val="001634C2"/>
    <w:rsid w:val="00164123"/>
    <w:rsid w:val="001645E9"/>
    <w:rsid w:val="001647F3"/>
    <w:rsid w:val="001650FD"/>
    <w:rsid w:val="0016566D"/>
    <w:rsid w:val="0016584D"/>
    <w:rsid w:val="001661F1"/>
    <w:rsid w:val="0016663B"/>
    <w:rsid w:val="00166B4D"/>
    <w:rsid w:val="00166EC0"/>
    <w:rsid w:val="001677D0"/>
    <w:rsid w:val="00167A27"/>
    <w:rsid w:val="0017033C"/>
    <w:rsid w:val="00170840"/>
    <w:rsid w:val="00170FCC"/>
    <w:rsid w:val="00171085"/>
    <w:rsid w:val="00171B63"/>
    <w:rsid w:val="00173031"/>
    <w:rsid w:val="00173516"/>
    <w:rsid w:val="00173DAC"/>
    <w:rsid w:val="0017401A"/>
    <w:rsid w:val="00174AE0"/>
    <w:rsid w:val="0017524F"/>
    <w:rsid w:val="00175570"/>
    <w:rsid w:val="00175610"/>
    <w:rsid w:val="001769BA"/>
    <w:rsid w:val="00176E71"/>
    <w:rsid w:val="0017795A"/>
    <w:rsid w:val="00177FA2"/>
    <w:rsid w:val="001800F7"/>
    <w:rsid w:val="00180300"/>
    <w:rsid w:val="00180CB7"/>
    <w:rsid w:val="00180CEE"/>
    <w:rsid w:val="00181A65"/>
    <w:rsid w:val="00181A7E"/>
    <w:rsid w:val="00181FAB"/>
    <w:rsid w:val="00182C49"/>
    <w:rsid w:val="00183F78"/>
    <w:rsid w:val="001845BD"/>
    <w:rsid w:val="001859FD"/>
    <w:rsid w:val="00185A82"/>
    <w:rsid w:val="0018695C"/>
    <w:rsid w:val="00186988"/>
    <w:rsid w:val="00187134"/>
    <w:rsid w:val="0018761B"/>
    <w:rsid w:val="001911A7"/>
    <w:rsid w:val="00191AD4"/>
    <w:rsid w:val="00192B2B"/>
    <w:rsid w:val="00192CD1"/>
    <w:rsid w:val="001932CA"/>
    <w:rsid w:val="001938A8"/>
    <w:rsid w:val="001946EF"/>
    <w:rsid w:val="001957CF"/>
    <w:rsid w:val="00195AAF"/>
    <w:rsid w:val="00196292"/>
    <w:rsid w:val="001968C2"/>
    <w:rsid w:val="00197413"/>
    <w:rsid w:val="001977B1"/>
    <w:rsid w:val="00197843"/>
    <w:rsid w:val="00197AB6"/>
    <w:rsid w:val="001A00AA"/>
    <w:rsid w:val="001A0B9C"/>
    <w:rsid w:val="001A0D0A"/>
    <w:rsid w:val="001A0DA4"/>
    <w:rsid w:val="001A0EEC"/>
    <w:rsid w:val="001A142C"/>
    <w:rsid w:val="001A2749"/>
    <w:rsid w:val="001A289D"/>
    <w:rsid w:val="001A28E1"/>
    <w:rsid w:val="001A28F1"/>
    <w:rsid w:val="001A30D5"/>
    <w:rsid w:val="001A39F7"/>
    <w:rsid w:val="001A3A41"/>
    <w:rsid w:val="001A3FBD"/>
    <w:rsid w:val="001A4BBF"/>
    <w:rsid w:val="001A4C84"/>
    <w:rsid w:val="001A5055"/>
    <w:rsid w:val="001A50D1"/>
    <w:rsid w:val="001A55A8"/>
    <w:rsid w:val="001A6BE0"/>
    <w:rsid w:val="001A6E39"/>
    <w:rsid w:val="001A72C8"/>
    <w:rsid w:val="001A7950"/>
    <w:rsid w:val="001A7E9E"/>
    <w:rsid w:val="001B01D4"/>
    <w:rsid w:val="001B2280"/>
    <w:rsid w:val="001B236B"/>
    <w:rsid w:val="001B258F"/>
    <w:rsid w:val="001B395C"/>
    <w:rsid w:val="001B405D"/>
    <w:rsid w:val="001B4D26"/>
    <w:rsid w:val="001B571D"/>
    <w:rsid w:val="001B5A82"/>
    <w:rsid w:val="001B608C"/>
    <w:rsid w:val="001B6EE5"/>
    <w:rsid w:val="001B73EA"/>
    <w:rsid w:val="001B7B17"/>
    <w:rsid w:val="001C01D5"/>
    <w:rsid w:val="001C097D"/>
    <w:rsid w:val="001C0A61"/>
    <w:rsid w:val="001C0F3F"/>
    <w:rsid w:val="001C20E1"/>
    <w:rsid w:val="001C225B"/>
    <w:rsid w:val="001C2B5C"/>
    <w:rsid w:val="001C2E77"/>
    <w:rsid w:val="001C3701"/>
    <w:rsid w:val="001C38C5"/>
    <w:rsid w:val="001C399E"/>
    <w:rsid w:val="001C3E0F"/>
    <w:rsid w:val="001C3F3D"/>
    <w:rsid w:val="001C44D4"/>
    <w:rsid w:val="001C459A"/>
    <w:rsid w:val="001C5077"/>
    <w:rsid w:val="001C5437"/>
    <w:rsid w:val="001C687A"/>
    <w:rsid w:val="001C6FB2"/>
    <w:rsid w:val="001C7447"/>
    <w:rsid w:val="001C750F"/>
    <w:rsid w:val="001D0EDA"/>
    <w:rsid w:val="001D150F"/>
    <w:rsid w:val="001D18EA"/>
    <w:rsid w:val="001D24D8"/>
    <w:rsid w:val="001D2CDD"/>
    <w:rsid w:val="001D3B06"/>
    <w:rsid w:val="001D3C3C"/>
    <w:rsid w:val="001D583F"/>
    <w:rsid w:val="001D5B57"/>
    <w:rsid w:val="001D6DBC"/>
    <w:rsid w:val="001D7830"/>
    <w:rsid w:val="001D7AEE"/>
    <w:rsid w:val="001E0CA0"/>
    <w:rsid w:val="001E1745"/>
    <w:rsid w:val="001E18BB"/>
    <w:rsid w:val="001E283E"/>
    <w:rsid w:val="001E3222"/>
    <w:rsid w:val="001E3CBD"/>
    <w:rsid w:val="001E4B5F"/>
    <w:rsid w:val="001E5304"/>
    <w:rsid w:val="001E66F6"/>
    <w:rsid w:val="001E7731"/>
    <w:rsid w:val="001F01F2"/>
    <w:rsid w:val="001F056B"/>
    <w:rsid w:val="001F12FA"/>
    <w:rsid w:val="001F1678"/>
    <w:rsid w:val="001F1BDD"/>
    <w:rsid w:val="001F3055"/>
    <w:rsid w:val="001F328F"/>
    <w:rsid w:val="001F39A1"/>
    <w:rsid w:val="001F3F4A"/>
    <w:rsid w:val="001F42EA"/>
    <w:rsid w:val="001F4555"/>
    <w:rsid w:val="001F4A34"/>
    <w:rsid w:val="001F542C"/>
    <w:rsid w:val="001F5752"/>
    <w:rsid w:val="001F5A0C"/>
    <w:rsid w:val="001F5E54"/>
    <w:rsid w:val="001F602F"/>
    <w:rsid w:val="001F6ABD"/>
    <w:rsid w:val="001F7958"/>
    <w:rsid w:val="001F7F90"/>
    <w:rsid w:val="00200984"/>
    <w:rsid w:val="00200D45"/>
    <w:rsid w:val="00201076"/>
    <w:rsid w:val="0020296D"/>
    <w:rsid w:val="00202ACC"/>
    <w:rsid w:val="0020487A"/>
    <w:rsid w:val="00205113"/>
    <w:rsid w:val="00205987"/>
    <w:rsid w:val="002066F2"/>
    <w:rsid w:val="002067B7"/>
    <w:rsid w:val="00206996"/>
    <w:rsid w:val="00206D7C"/>
    <w:rsid w:val="00206E80"/>
    <w:rsid w:val="00207276"/>
    <w:rsid w:val="0021023E"/>
    <w:rsid w:val="00210480"/>
    <w:rsid w:val="00210FA0"/>
    <w:rsid w:val="00211179"/>
    <w:rsid w:val="002118B0"/>
    <w:rsid w:val="00211FD0"/>
    <w:rsid w:val="0021359A"/>
    <w:rsid w:val="00213A98"/>
    <w:rsid w:val="00213AEE"/>
    <w:rsid w:val="002151F3"/>
    <w:rsid w:val="0021637F"/>
    <w:rsid w:val="00216E47"/>
    <w:rsid w:val="00217343"/>
    <w:rsid w:val="00217AEB"/>
    <w:rsid w:val="00217B1A"/>
    <w:rsid w:val="00217EEF"/>
    <w:rsid w:val="00220A03"/>
    <w:rsid w:val="00220B80"/>
    <w:rsid w:val="002221E3"/>
    <w:rsid w:val="00222777"/>
    <w:rsid w:val="00222A31"/>
    <w:rsid w:val="00223286"/>
    <w:rsid w:val="0022570A"/>
    <w:rsid w:val="00225F60"/>
    <w:rsid w:val="0022683B"/>
    <w:rsid w:val="0023141C"/>
    <w:rsid w:val="00231859"/>
    <w:rsid w:val="00231920"/>
    <w:rsid w:val="00231B36"/>
    <w:rsid w:val="002323AE"/>
    <w:rsid w:val="002324C3"/>
    <w:rsid w:val="0023252A"/>
    <w:rsid w:val="0023282D"/>
    <w:rsid w:val="00232931"/>
    <w:rsid w:val="002332EF"/>
    <w:rsid w:val="002339DD"/>
    <w:rsid w:val="00234C74"/>
    <w:rsid w:val="0023542B"/>
    <w:rsid w:val="0023568A"/>
    <w:rsid w:val="00235AA2"/>
    <w:rsid w:val="002369CE"/>
    <w:rsid w:val="00236AFB"/>
    <w:rsid w:val="00237BEA"/>
    <w:rsid w:val="00240623"/>
    <w:rsid w:val="002415B2"/>
    <w:rsid w:val="00241710"/>
    <w:rsid w:val="00241A64"/>
    <w:rsid w:val="00241E14"/>
    <w:rsid w:val="00241F63"/>
    <w:rsid w:val="002421B3"/>
    <w:rsid w:val="00242236"/>
    <w:rsid w:val="002426B7"/>
    <w:rsid w:val="00242766"/>
    <w:rsid w:val="00242C03"/>
    <w:rsid w:val="00242CCE"/>
    <w:rsid w:val="00242CEA"/>
    <w:rsid w:val="002451D1"/>
    <w:rsid w:val="0024546B"/>
    <w:rsid w:val="002461AA"/>
    <w:rsid w:val="00246867"/>
    <w:rsid w:val="00250914"/>
    <w:rsid w:val="00250945"/>
    <w:rsid w:val="00250BDB"/>
    <w:rsid w:val="00250D03"/>
    <w:rsid w:val="002514A2"/>
    <w:rsid w:val="00251C8F"/>
    <w:rsid w:val="00252068"/>
    <w:rsid w:val="002524B4"/>
    <w:rsid w:val="002534C3"/>
    <w:rsid w:val="0025350E"/>
    <w:rsid w:val="002536BA"/>
    <w:rsid w:val="00253DD8"/>
    <w:rsid w:val="00253FCC"/>
    <w:rsid w:val="002540BE"/>
    <w:rsid w:val="002542E3"/>
    <w:rsid w:val="002546BD"/>
    <w:rsid w:val="00254AEE"/>
    <w:rsid w:val="00255092"/>
    <w:rsid w:val="002558AA"/>
    <w:rsid w:val="0025686D"/>
    <w:rsid w:val="002569FE"/>
    <w:rsid w:val="002572BB"/>
    <w:rsid w:val="00260100"/>
    <w:rsid w:val="002604A8"/>
    <w:rsid w:val="0026077F"/>
    <w:rsid w:val="00260B6D"/>
    <w:rsid w:val="00261062"/>
    <w:rsid w:val="00261077"/>
    <w:rsid w:val="0026159F"/>
    <w:rsid w:val="00261777"/>
    <w:rsid w:val="00261EA5"/>
    <w:rsid w:val="00262DB4"/>
    <w:rsid w:val="00262F25"/>
    <w:rsid w:val="002631A4"/>
    <w:rsid w:val="00263FCB"/>
    <w:rsid w:val="002650AC"/>
    <w:rsid w:val="00266965"/>
    <w:rsid w:val="002678BB"/>
    <w:rsid w:val="00267FA9"/>
    <w:rsid w:val="00270961"/>
    <w:rsid w:val="002714C7"/>
    <w:rsid w:val="00271ADD"/>
    <w:rsid w:val="0027210A"/>
    <w:rsid w:val="00272E0A"/>
    <w:rsid w:val="00273446"/>
    <w:rsid w:val="00274339"/>
    <w:rsid w:val="00274EEB"/>
    <w:rsid w:val="002756BE"/>
    <w:rsid w:val="00275787"/>
    <w:rsid w:val="00275D8D"/>
    <w:rsid w:val="00276971"/>
    <w:rsid w:val="00277883"/>
    <w:rsid w:val="00277D13"/>
    <w:rsid w:val="00277E95"/>
    <w:rsid w:val="002800F1"/>
    <w:rsid w:val="002803D4"/>
    <w:rsid w:val="002808EF"/>
    <w:rsid w:val="00281EA1"/>
    <w:rsid w:val="0028215D"/>
    <w:rsid w:val="002821C3"/>
    <w:rsid w:val="002822AF"/>
    <w:rsid w:val="00283A5A"/>
    <w:rsid w:val="00283D24"/>
    <w:rsid w:val="0028481C"/>
    <w:rsid w:val="00284B54"/>
    <w:rsid w:val="00284E67"/>
    <w:rsid w:val="00285D1D"/>
    <w:rsid w:val="0028761B"/>
    <w:rsid w:val="00287A82"/>
    <w:rsid w:val="00291979"/>
    <w:rsid w:val="00291FBF"/>
    <w:rsid w:val="002925DA"/>
    <w:rsid w:val="00292809"/>
    <w:rsid w:val="002932CA"/>
    <w:rsid w:val="00293593"/>
    <w:rsid w:val="0029377D"/>
    <w:rsid w:val="00293AAB"/>
    <w:rsid w:val="00294008"/>
    <w:rsid w:val="002947A4"/>
    <w:rsid w:val="00295073"/>
    <w:rsid w:val="002956EA"/>
    <w:rsid w:val="00296499"/>
    <w:rsid w:val="002966B7"/>
    <w:rsid w:val="00296B36"/>
    <w:rsid w:val="002971F2"/>
    <w:rsid w:val="00297705"/>
    <w:rsid w:val="00297F03"/>
    <w:rsid w:val="002A05D4"/>
    <w:rsid w:val="002A0730"/>
    <w:rsid w:val="002A09AC"/>
    <w:rsid w:val="002A0A04"/>
    <w:rsid w:val="002A0BF5"/>
    <w:rsid w:val="002A13EB"/>
    <w:rsid w:val="002A1542"/>
    <w:rsid w:val="002A17CC"/>
    <w:rsid w:val="002A1806"/>
    <w:rsid w:val="002A2466"/>
    <w:rsid w:val="002A2999"/>
    <w:rsid w:val="002A46AC"/>
    <w:rsid w:val="002A4E2F"/>
    <w:rsid w:val="002A5392"/>
    <w:rsid w:val="002A5882"/>
    <w:rsid w:val="002A58A4"/>
    <w:rsid w:val="002A5A56"/>
    <w:rsid w:val="002A61B6"/>
    <w:rsid w:val="002A6C8E"/>
    <w:rsid w:val="002A6E07"/>
    <w:rsid w:val="002A6EF2"/>
    <w:rsid w:val="002A7753"/>
    <w:rsid w:val="002A7AF3"/>
    <w:rsid w:val="002B03B4"/>
    <w:rsid w:val="002B06CB"/>
    <w:rsid w:val="002B0928"/>
    <w:rsid w:val="002B15DF"/>
    <w:rsid w:val="002B183C"/>
    <w:rsid w:val="002B20CB"/>
    <w:rsid w:val="002B3460"/>
    <w:rsid w:val="002B4B52"/>
    <w:rsid w:val="002B63A9"/>
    <w:rsid w:val="002B6686"/>
    <w:rsid w:val="002B6979"/>
    <w:rsid w:val="002B6B23"/>
    <w:rsid w:val="002B71E9"/>
    <w:rsid w:val="002B71FB"/>
    <w:rsid w:val="002B75FF"/>
    <w:rsid w:val="002B77E8"/>
    <w:rsid w:val="002B79DD"/>
    <w:rsid w:val="002C0A5D"/>
    <w:rsid w:val="002C11B4"/>
    <w:rsid w:val="002C13EE"/>
    <w:rsid w:val="002C2265"/>
    <w:rsid w:val="002C27C5"/>
    <w:rsid w:val="002C2D62"/>
    <w:rsid w:val="002C334E"/>
    <w:rsid w:val="002C338D"/>
    <w:rsid w:val="002C446E"/>
    <w:rsid w:val="002C50FA"/>
    <w:rsid w:val="002C5573"/>
    <w:rsid w:val="002C6427"/>
    <w:rsid w:val="002C71BD"/>
    <w:rsid w:val="002C75AE"/>
    <w:rsid w:val="002C772B"/>
    <w:rsid w:val="002D3009"/>
    <w:rsid w:val="002D34A7"/>
    <w:rsid w:val="002D3BBB"/>
    <w:rsid w:val="002D4F3B"/>
    <w:rsid w:val="002D59DC"/>
    <w:rsid w:val="002D5C29"/>
    <w:rsid w:val="002D5D96"/>
    <w:rsid w:val="002D62E3"/>
    <w:rsid w:val="002D7C02"/>
    <w:rsid w:val="002E016F"/>
    <w:rsid w:val="002E082D"/>
    <w:rsid w:val="002E13F9"/>
    <w:rsid w:val="002E1DEA"/>
    <w:rsid w:val="002E20F6"/>
    <w:rsid w:val="002E2396"/>
    <w:rsid w:val="002E2525"/>
    <w:rsid w:val="002E28F1"/>
    <w:rsid w:val="002E2FEE"/>
    <w:rsid w:val="002E303E"/>
    <w:rsid w:val="002E3704"/>
    <w:rsid w:val="002E47EC"/>
    <w:rsid w:val="002E5D00"/>
    <w:rsid w:val="002E6B0B"/>
    <w:rsid w:val="002F06D6"/>
    <w:rsid w:val="002F08FB"/>
    <w:rsid w:val="002F0A4A"/>
    <w:rsid w:val="002F0DCB"/>
    <w:rsid w:val="002F1909"/>
    <w:rsid w:val="002F1E59"/>
    <w:rsid w:val="002F2DD1"/>
    <w:rsid w:val="002F307C"/>
    <w:rsid w:val="002F3A6C"/>
    <w:rsid w:val="002F4DCC"/>
    <w:rsid w:val="002F4FE3"/>
    <w:rsid w:val="002F5459"/>
    <w:rsid w:val="002F5898"/>
    <w:rsid w:val="002F5F2C"/>
    <w:rsid w:val="002F6142"/>
    <w:rsid w:val="002F6152"/>
    <w:rsid w:val="002F6258"/>
    <w:rsid w:val="002F6814"/>
    <w:rsid w:val="002F6A35"/>
    <w:rsid w:val="002F7324"/>
    <w:rsid w:val="002F764E"/>
    <w:rsid w:val="002F7B56"/>
    <w:rsid w:val="003007CE"/>
    <w:rsid w:val="00301869"/>
    <w:rsid w:val="00301AE4"/>
    <w:rsid w:val="00301FC0"/>
    <w:rsid w:val="00303B50"/>
    <w:rsid w:val="00303C3F"/>
    <w:rsid w:val="0030455E"/>
    <w:rsid w:val="003047C7"/>
    <w:rsid w:val="00305B44"/>
    <w:rsid w:val="00305C20"/>
    <w:rsid w:val="0030613D"/>
    <w:rsid w:val="00306186"/>
    <w:rsid w:val="003067A8"/>
    <w:rsid w:val="00307BDF"/>
    <w:rsid w:val="003109F7"/>
    <w:rsid w:val="00310F0A"/>
    <w:rsid w:val="00312198"/>
    <w:rsid w:val="00312211"/>
    <w:rsid w:val="0031321D"/>
    <w:rsid w:val="00313918"/>
    <w:rsid w:val="003152D6"/>
    <w:rsid w:val="003165E2"/>
    <w:rsid w:val="003168D5"/>
    <w:rsid w:val="00316BDC"/>
    <w:rsid w:val="00316DC4"/>
    <w:rsid w:val="0031714A"/>
    <w:rsid w:val="0031724A"/>
    <w:rsid w:val="00317BF2"/>
    <w:rsid w:val="00320021"/>
    <w:rsid w:val="0032103B"/>
    <w:rsid w:val="003212A2"/>
    <w:rsid w:val="003213B7"/>
    <w:rsid w:val="003215EC"/>
    <w:rsid w:val="00321995"/>
    <w:rsid w:val="00321F0D"/>
    <w:rsid w:val="003231D9"/>
    <w:rsid w:val="003238EC"/>
    <w:rsid w:val="00324B35"/>
    <w:rsid w:val="00324F51"/>
    <w:rsid w:val="003257F8"/>
    <w:rsid w:val="00325812"/>
    <w:rsid w:val="00325C5D"/>
    <w:rsid w:val="003267B8"/>
    <w:rsid w:val="003271E6"/>
    <w:rsid w:val="003303D0"/>
    <w:rsid w:val="003317A9"/>
    <w:rsid w:val="0033253D"/>
    <w:rsid w:val="0033254F"/>
    <w:rsid w:val="003337E0"/>
    <w:rsid w:val="00333D1A"/>
    <w:rsid w:val="00333D53"/>
    <w:rsid w:val="00333F54"/>
    <w:rsid w:val="003352A7"/>
    <w:rsid w:val="003354E4"/>
    <w:rsid w:val="00335C84"/>
    <w:rsid w:val="003368A9"/>
    <w:rsid w:val="003371F1"/>
    <w:rsid w:val="0033740F"/>
    <w:rsid w:val="0033773C"/>
    <w:rsid w:val="00340A34"/>
    <w:rsid w:val="00340CEE"/>
    <w:rsid w:val="00341D13"/>
    <w:rsid w:val="003425A0"/>
    <w:rsid w:val="003426FF"/>
    <w:rsid w:val="00342A98"/>
    <w:rsid w:val="00342BD4"/>
    <w:rsid w:val="00342C6A"/>
    <w:rsid w:val="00344DAA"/>
    <w:rsid w:val="00345050"/>
    <w:rsid w:val="0034516A"/>
    <w:rsid w:val="00346080"/>
    <w:rsid w:val="0034651B"/>
    <w:rsid w:val="0034719A"/>
    <w:rsid w:val="0034724F"/>
    <w:rsid w:val="00347C20"/>
    <w:rsid w:val="003501BF"/>
    <w:rsid w:val="003513BB"/>
    <w:rsid w:val="00351557"/>
    <w:rsid w:val="00351B27"/>
    <w:rsid w:val="00351C1B"/>
    <w:rsid w:val="00351C61"/>
    <w:rsid w:val="0035201D"/>
    <w:rsid w:val="003522FD"/>
    <w:rsid w:val="003523F1"/>
    <w:rsid w:val="0035242B"/>
    <w:rsid w:val="00352D8B"/>
    <w:rsid w:val="003532CC"/>
    <w:rsid w:val="00353A9E"/>
    <w:rsid w:val="0035401A"/>
    <w:rsid w:val="003543C0"/>
    <w:rsid w:val="00354608"/>
    <w:rsid w:val="003547F2"/>
    <w:rsid w:val="00354AB5"/>
    <w:rsid w:val="00355BF3"/>
    <w:rsid w:val="00356039"/>
    <w:rsid w:val="003571B9"/>
    <w:rsid w:val="003573DB"/>
    <w:rsid w:val="00357D4A"/>
    <w:rsid w:val="0036009F"/>
    <w:rsid w:val="00360629"/>
    <w:rsid w:val="003606F5"/>
    <w:rsid w:val="00360ADF"/>
    <w:rsid w:val="00360F06"/>
    <w:rsid w:val="003615A5"/>
    <w:rsid w:val="0036176E"/>
    <w:rsid w:val="00361CF1"/>
    <w:rsid w:val="00362066"/>
    <w:rsid w:val="003627A9"/>
    <w:rsid w:val="003627C3"/>
    <w:rsid w:val="00362DA7"/>
    <w:rsid w:val="00362E56"/>
    <w:rsid w:val="00362EA5"/>
    <w:rsid w:val="00362EB7"/>
    <w:rsid w:val="00363892"/>
    <w:rsid w:val="00363ECE"/>
    <w:rsid w:val="00364946"/>
    <w:rsid w:val="00364A2C"/>
    <w:rsid w:val="00365060"/>
    <w:rsid w:val="00365718"/>
    <w:rsid w:val="00365852"/>
    <w:rsid w:val="00365883"/>
    <w:rsid w:val="00365C22"/>
    <w:rsid w:val="00365D9E"/>
    <w:rsid w:val="00365F81"/>
    <w:rsid w:val="00365FFC"/>
    <w:rsid w:val="00366B72"/>
    <w:rsid w:val="00366F7C"/>
    <w:rsid w:val="00367C91"/>
    <w:rsid w:val="003710DE"/>
    <w:rsid w:val="00371949"/>
    <w:rsid w:val="00372C38"/>
    <w:rsid w:val="003732F1"/>
    <w:rsid w:val="003743C0"/>
    <w:rsid w:val="003747F7"/>
    <w:rsid w:val="00374B4E"/>
    <w:rsid w:val="00374FB1"/>
    <w:rsid w:val="00375EA3"/>
    <w:rsid w:val="00375FD6"/>
    <w:rsid w:val="00376644"/>
    <w:rsid w:val="00376834"/>
    <w:rsid w:val="003769DB"/>
    <w:rsid w:val="0037780E"/>
    <w:rsid w:val="00377D61"/>
    <w:rsid w:val="00377FCE"/>
    <w:rsid w:val="00380128"/>
    <w:rsid w:val="0038051C"/>
    <w:rsid w:val="003811F7"/>
    <w:rsid w:val="003814D3"/>
    <w:rsid w:val="003819B1"/>
    <w:rsid w:val="00382699"/>
    <w:rsid w:val="00382FDD"/>
    <w:rsid w:val="003834D8"/>
    <w:rsid w:val="003840B5"/>
    <w:rsid w:val="0038466C"/>
    <w:rsid w:val="0038531E"/>
    <w:rsid w:val="00385359"/>
    <w:rsid w:val="003853A8"/>
    <w:rsid w:val="0038596A"/>
    <w:rsid w:val="003868B9"/>
    <w:rsid w:val="00386B12"/>
    <w:rsid w:val="00387015"/>
    <w:rsid w:val="0038782D"/>
    <w:rsid w:val="00390304"/>
    <w:rsid w:val="00390C29"/>
    <w:rsid w:val="00391032"/>
    <w:rsid w:val="00391B00"/>
    <w:rsid w:val="00391C01"/>
    <w:rsid w:val="003934AF"/>
    <w:rsid w:val="00393B74"/>
    <w:rsid w:val="00395173"/>
    <w:rsid w:val="00395819"/>
    <w:rsid w:val="00395C19"/>
    <w:rsid w:val="00396144"/>
    <w:rsid w:val="003966E4"/>
    <w:rsid w:val="003967FE"/>
    <w:rsid w:val="00396EC6"/>
    <w:rsid w:val="003978BA"/>
    <w:rsid w:val="00397C98"/>
    <w:rsid w:val="003A194B"/>
    <w:rsid w:val="003A2BC1"/>
    <w:rsid w:val="003A2BDF"/>
    <w:rsid w:val="003A3455"/>
    <w:rsid w:val="003A3E87"/>
    <w:rsid w:val="003A3ED5"/>
    <w:rsid w:val="003A4BC5"/>
    <w:rsid w:val="003A4EDC"/>
    <w:rsid w:val="003A56E0"/>
    <w:rsid w:val="003A5760"/>
    <w:rsid w:val="003A6ED5"/>
    <w:rsid w:val="003A6FEA"/>
    <w:rsid w:val="003A72CC"/>
    <w:rsid w:val="003A77D5"/>
    <w:rsid w:val="003B0017"/>
    <w:rsid w:val="003B12F3"/>
    <w:rsid w:val="003B1557"/>
    <w:rsid w:val="003B22EE"/>
    <w:rsid w:val="003B24C5"/>
    <w:rsid w:val="003B284E"/>
    <w:rsid w:val="003B2D64"/>
    <w:rsid w:val="003B371F"/>
    <w:rsid w:val="003B3AFB"/>
    <w:rsid w:val="003B3DAB"/>
    <w:rsid w:val="003B4142"/>
    <w:rsid w:val="003B4166"/>
    <w:rsid w:val="003B5794"/>
    <w:rsid w:val="003B5905"/>
    <w:rsid w:val="003B5946"/>
    <w:rsid w:val="003C06CB"/>
    <w:rsid w:val="003C06F9"/>
    <w:rsid w:val="003C1174"/>
    <w:rsid w:val="003C13F3"/>
    <w:rsid w:val="003C146F"/>
    <w:rsid w:val="003C2356"/>
    <w:rsid w:val="003C2414"/>
    <w:rsid w:val="003C26FC"/>
    <w:rsid w:val="003C2FC2"/>
    <w:rsid w:val="003C303A"/>
    <w:rsid w:val="003C3FEC"/>
    <w:rsid w:val="003C4B9A"/>
    <w:rsid w:val="003C5419"/>
    <w:rsid w:val="003C5650"/>
    <w:rsid w:val="003C5E65"/>
    <w:rsid w:val="003C6485"/>
    <w:rsid w:val="003C6614"/>
    <w:rsid w:val="003C7200"/>
    <w:rsid w:val="003C7660"/>
    <w:rsid w:val="003C787D"/>
    <w:rsid w:val="003D0376"/>
    <w:rsid w:val="003D0891"/>
    <w:rsid w:val="003D1787"/>
    <w:rsid w:val="003D2594"/>
    <w:rsid w:val="003D2E9A"/>
    <w:rsid w:val="003D3652"/>
    <w:rsid w:val="003D37F0"/>
    <w:rsid w:val="003D4106"/>
    <w:rsid w:val="003D447C"/>
    <w:rsid w:val="003D525E"/>
    <w:rsid w:val="003D52D3"/>
    <w:rsid w:val="003D6581"/>
    <w:rsid w:val="003D67B2"/>
    <w:rsid w:val="003D68E0"/>
    <w:rsid w:val="003D7144"/>
    <w:rsid w:val="003D715C"/>
    <w:rsid w:val="003D71FB"/>
    <w:rsid w:val="003D787C"/>
    <w:rsid w:val="003D7FBA"/>
    <w:rsid w:val="003E035F"/>
    <w:rsid w:val="003E0D8D"/>
    <w:rsid w:val="003E1683"/>
    <w:rsid w:val="003E16BD"/>
    <w:rsid w:val="003E1A67"/>
    <w:rsid w:val="003E1F03"/>
    <w:rsid w:val="003E2CB4"/>
    <w:rsid w:val="003E3659"/>
    <w:rsid w:val="003E384E"/>
    <w:rsid w:val="003E4055"/>
    <w:rsid w:val="003E4F7B"/>
    <w:rsid w:val="003E610B"/>
    <w:rsid w:val="003E6EA4"/>
    <w:rsid w:val="003E7814"/>
    <w:rsid w:val="003F0150"/>
    <w:rsid w:val="003F0FAD"/>
    <w:rsid w:val="003F1619"/>
    <w:rsid w:val="003F1653"/>
    <w:rsid w:val="003F1D3E"/>
    <w:rsid w:val="003F2062"/>
    <w:rsid w:val="003F21DC"/>
    <w:rsid w:val="003F27A2"/>
    <w:rsid w:val="003F2C78"/>
    <w:rsid w:val="003F40D7"/>
    <w:rsid w:val="003F44AF"/>
    <w:rsid w:val="003F4500"/>
    <w:rsid w:val="003F45FD"/>
    <w:rsid w:val="003F53BE"/>
    <w:rsid w:val="003F5740"/>
    <w:rsid w:val="003F5C64"/>
    <w:rsid w:val="003F5D8A"/>
    <w:rsid w:val="003F5EF9"/>
    <w:rsid w:val="003F6277"/>
    <w:rsid w:val="003F6874"/>
    <w:rsid w:val="003F6943"/>
    <w:rsid w:val="003F6C99"/>
    <w:rsid w:val="003F6E79"/>
    <w:rsid w:val="003F6FA5"/>
    <w:rsid w:val="003F7EC5"/>
    <w:rsid w:val="004017FB"/>
    <w:rsid w:val="0040193A"/>
    <w:rsid w:val="00401DBB"/>
    <w:rsid w:val="00402714"/>
    <w:rsid w:val="00402892"/>
    <w:rsid w:val="00402941"/>
    <w:rsid w:val="004029CC"/>
    <w:rsid w:val="004032FF"/>
    <w:rsid w:val="004034A2"/>
    <w:rsid w:val="0040420C"/>
    <w:rsid w:val="0040491A"/>
    <w:rsid w:val="004053C6"/>
    <w:rsid w:val="0040557A"/>
    <w:rsid w:val="00405EAC"/>
    <w:rsid w:val="00406651"/>
    <w:rsid w:val="004066C5"/>
    <w:rsid w:val="00410193"/>
    <w:rsid w:val="0041056E"/>
    <w:rsid w:val="0041086A"/>
    <w:rsid w:val="00410D40"/>
    <w:rsid w:val="00411C32"/>
    <w:rsid w:val="00412139"/>
    <w:rsid w:val="004122F7"/>
    <w:rsid w:val="0041270E"/>
    <w:rsid w:val="0041280D"/>
    <w:rsid w:val="00412935"/>
    <w:rsid w:val="004129E8"/>
    <w:rsid w:val="00413D99"/>
    <w:rsid w:val="00413E56"/>
    <w:rsid w:val="00414641"/>
    <w:rsid w:val="0041483E"/>
    <w:rsid w:val="00414B29"/>
    <w:rsid w:val="0041504C"/>
    <w:rsid w:val="00415742"/>
    <w:rsid w:val="00415B83"/>
    <w:rsid w:val="004161FC"/>
    <w:rsid w:val="004162FE"/>
    <w:rsid w:val="00416378"/>
    <w:rsid w:val="00417008"/>
    <w:rsid w:val="00417399"/>
    <w:rsid w:val="0041764B"/>
    <w:rsid w:val="0042089B"/>
    <w:rsid w:val="0042172C"/>
    <w:rsid w:val="004222F8"/>
    <w:rsid w:val="0042286D"/>
    <w:rsid w:val="00422987"/>
    <w:rsid w:val="00423848"/>
    <w:rsid w:val="00423B00"/>
    <w:rsid w:val="00423BC5"/>
    <w:rsid w:val="00424618"/>
    <w:rsid w:val="00424F81"/>
    <w:rsid w:val="0042524E"/>
    <w:rsid w:val="00425BF3"/>
    <w:rsid w:val="00426B54"/>
    <w:rsid w:val="00427153"/>
    <w:rsid w:val="00427719"/>
    <w:rsid w:val="004278DE"/>
    <w:rsid w:val="00427F37"/>
    <w:rsid w:val="0043055B"/>
    <w:rsid w:val="00430AD2"/>
    <w:rsid w:val="00430C8B"/>
    <w:rsid w:val="00430E15"/>
    <w:rsid w:val="00430EBF"/>
    <w:rsid w:val="004312EC"/>
    <w:rsid w:val="004314AE"/>
    <w:rsid w:val="004315CC"/>
    <w:rsid w:val="00431A78"/>
    <w:rsid w:val="00432607"/>
    <w:rsid w:val="00432B21"/>
    <w:rsid w:val="00432BDC"/>
    <w:rsid w:val="00433374"/>
    <w:rsid w:val="004335FE"/>
    <w:rsid w:val="00433632"/>
    <w:rsid w:val="004347FB"/>
    <w:rsid w:val="00434EFA"/>
    <w:rsid w:val="004353FF"/>
    <w:rsid w:val="0043660A"/>
    <w:rsid w:val="00437D86"/>
    <w:rsid w:val="00440F67"/>
    <w:rsid w:val="00441578"/>
    <w:rsid w:val="00441ED8"/>
    <w:rsid w:val="004422AA"/>
    <w:rsid w:val="004423F9"/>
    <w:rsid w:val="00442496"/>
    <w:rsid w:val="004427E2"/>
    <w:rsid w:val="00442A86"/>
    <w:rsid w:val="00443323"/>
    <w:rsid w:val="004434B7"/>
    <w:rsid w:val="004437EB"/>
    <w:rsid w:val="00443B8C"/>
    <w:rsid w:val="00443FF0"/>
    <w:rsid w:val="00445011"/>
    <w:rsid w:val="00445718"/>
    <w:rsid w:val="00445B23"/>
    <w:rsid w:val="00445B58"/>
    <w:rsid w:val="004503A6"/>
    <w:rsid w:val="0045058C"/>
    <w:rsid w:val="00450780"/>
    <w:rsid w:val="00450CB8"/>
    <w:rsid w:val="0045131A"/>
    <w:rsid w:val="00452321"/>
    <w:rsid w:val="004532D3"/>
    <w:rsid w:val="0045351B"/>
    <w:rsid w:val="00453699"/>
    <w:rsid w:val="0045388D"/>
    <w:rsid w:val="00453FFC"/>
    <w:rsid w:val="00454359"/>
    <w:rsid w:val="00454543"/>
    <w:rsid w:val="004547E7"/>
    <w:rsid w:val="00454C98"/>
    <w:rsid w:val="00454C9A"/>
    <w:rsid w:val="00454F03"/>
    <w:rsid w:val="00455700"/>
    <w:rsid w:val="00455A7A"/>
    <w:rsid w:val="0045658E"/>
    <w:rsid w:val="0045699F"/>
    <w:rsid w:val="00456A94"/>
    <w:rsid w:val="0045774C"/>
    <w:rsid w:val="0046034E"/>
    <w:rsid w:val="00461D31"/>
    <w:rsid w:val="004627B4"/>
    <w:rsid w:val="00462F26"/>
    <w:rsid w:val="00464145"/>
    <w:rsid w:val="00464977"/>
    <w:rsid w:val="004651BA"/>
    <w:rsid w:val="00466133"/>
    <w:rsid w:val="00467A5A"/>
    <w:rsid w:val="00467D27"/>
    <w:rsid w:val="004708A5"/>
    <w:rsid w:val="00470BA5"/>
    <w:rsid w:val="0047160E"/>
    <w:rsid w:val="00472030"/>
    <w:rsid w:val="00472418"/>
    <w:rsid w:val="00472E21"/>
    <w:rsid w:val="00472EEA"/>
    <w:rsid w:val="0047312E"/>
    <w:rsid w:val="00473258"/>
    <w:rsid w:val="00473728"/>
    <w:rsid w:val="00473881"/>
    <w:rsid w:val="004738D5"/>
    <w:rsid w:val="0047509D"/>
    <w:rsid w:val="004750D0"/>
    <w:rsid w:val="00475333"/>
    <w:rsid w:val="004760EC"/>
    <w:rsid w:val="004764A5"/>
    <w:rsid w:val="004765C0"/>
    <w:rsid w:val="00476E14"/>
    <w:rsid w:val="00476E17"/>
    <w:rsid w:val="004776BE"/>
    <w:rsid w:val="004777AE"/>
    <w:rsid w:val="00477862"/>
    <w:rsid w:val="00480221"/>
    <w:rsid w:val="00480565"/>
    <w:rsid w:val="00480B8E"/>
    <w:rsid w:val="00480DD4"/>
    <w:rsid w:val="004818EF"/>
    <w:rsid w:val="004828F9"/>
    <w:rsid w:val="0048373A"/>
    <w:rsid w:val="004842CE"/>
    <w:rsid w:val="0048452A"/>
    <w:rsid w:val="00484914"/>
    <w:rsid w:val="00485120"/>
    <w:rsid w:val="00486AAE"/>
    <w:rsid w:val="00487171"/>
    <w:rsid w:val="00487406"/>
    <w:rsid w:val="00487E6B"/>
    <w:rsid w:val="00490362"/>
    <w:rsid w:val="00491521"/>
    <w:rsid w:val="00491602"/>
    <w:rsid w:val="004916D6"/>
    <w:rsid w:val="00492DED"/>
    <w:rsid w:val="00492F48"/>
    <w:rsid w:val="0049341B"/>
    <w:rsid w:val="00493BE7"/>
    <w:rsid w:val="004942D7"/>
    <w:rsid w:val="00494692"/>
    <w:rsid w:val="0049548A"/>
    <w:rsid w:val="00495777"/>
    <w:rsid w:val="00495D21"/>
    <w:rsid w:val="00497278"/>
    <w:rsid w:val="00497E6B"/>
    <w:rsid w:val="004A03F5"/>
    <w:rsid w:val="004A0BF9"/>
    <w:rsid w:val="004A101F"/>
    <w:rsid w:val="004A2581"/>
    <w:rsid w:val="004A2776"/>
    <w:rsid w:val="004A293A"/>
    <w:rsid w:val="004A3124"/>
    <w:rsid w:val="004A3648"/>
    <w:rsid w:val="004A3A8A"/>
    <w:rsid w:val="004A58F9"/>
    <w:rsid w:val="004A58FB"/>
    <w:rsid w:val="004A60E5"/>
    <w:rsid w:val="004A626B"/>
    <w:rsid w:val="004A6419"/>
    <w:rsid w:val="004A69E9"/>
    <w:rsid w:val="004A7702"/>
    <w:rsid w:val="004B09A4"/>
    <w:rsid w:val="004B0A00"/>
    <w:rsid w:val="004B1149"/>
    <w:rsid w:val="004B18CB"/>
    <w:rsid w:val="004B1BE2"/>
    <w:rsid w:val="004B2F0E"/>
    <w:rsid w:val="004B3DD6"/>
    <w:rsid w:val="004B3F18"/>
    <w:rsid w:val="004B43AA"/>
    <w:rsid w:val="004B4E36"/>
    <w:rsid w:val="004B59C1"/>
    <w:rsid w:val="004B5ADC"/>
    <w:rsid w:val="004B5FDA"/>
    <w:rsid w:val="004B6A8B"/>
    <w:rsid w:val="004B6ABB"/>
    <w:rsid w:val="004B6DD0"/>
    <w:rsid w:val="004B7273"/>
    <w:rsid w:val="004B743D"/>
    <w:rsid w:val="004C01E9"/>
    <w:rsid w:val="004C090A"/>
    <w:rsid w:val="004C196A"/>
    <w:rsid w:val="004C2440"/>
    <w:rsid w:val="004C358F"/>
    <w:rsid w:val="004C3EBE"/>
    <w:rsid w:val="004C4ABD"/>
    <w:rsid w:val="004C53EC"/>
    <w:rsid w:val="004C545C"/>
    <w:rsid w:val="004C5B29"/>
    <w:rsid w:val="004C66C3"/>
    <w:rsid w:val="004C6B94"/>
    <w:rsid w:val="004C78B6"/>
    <w:rsid w:val="004D0899"/>
    <w:rsid w:val="004D0955"/>
    <w:rsid w:val="004D0C30"/>
    <w:rsid w:val="004D0D52"/>
    <w:rsid w:val="004D1B57"/>
    <w:rsid w:val="004D1EA7"/>
    <w:rsid w:val="004D297C"/>
    <w:rsid w:val="004D3044"/>
    <w:rsid w:val="004D3BB9"/>
    <w:rsid w:val="004D41E9"/>
    <w:rsid w:val="004D456D"/>
    <w:rsid w:val="004D4ED1"/>
    <w:rsid w:val="004D50C7"/>
    <w:rsid w:val="004D5C1F"/>
    <w:rsid w:val="004D5ECF"/>
    <w:rsid w:val="004D623D"/>
    <w:rsid w:val="004D7064"/>
    <w:rsid w:val="004D7C84"/>
    <w:rsid w:val="004E0155"/>
    <w:rsid w:val="004E0645"/>
    <w:rsid w:val="004E092E"/>
    <w:rsid w:val="004E0C79"/>
    <w:rsid w:val="004E18DA"/>
    <w:rsid w:val="004E1C6B"/>
    <w:rsid w:val="004E2114"/>
    <w:rsid w:val="004E245B"/>
    <w:rsid w:val="004E26AA"/>
    <w:rsid w:val="004E28F2"/>
    <w:rsid w:val="004E34B2"/>
    <w:rsid w:val="004E3975"/>
    <w:rsid w:val="004E39D4"/>
    <w:rsid w:val="004E4674"/>
    <w:rsid w:val="004E47D4"/>
    <w:rsid w:val="004E566E"/>
    <w:rsid w:val="004E5848"/>
    <w:rsid w:val="004E5C19"/>
    <w:rsid w:val="004E6125"/>
    <w:rsid w:val="004E662E"/>
    <w:rsid w:val="004F0916"/>
    <w:rsid w:val="004F1B5D"/>
    <w:rsid w:val="004F1E1C"/>
    <w:rsid w:val="004F1FE8"/>
    <w:rsid w:val="004F21F4"/>
    <w:rsid w:val="004F21FC"/>
    <w:rsid w:val="004F242F"/>
    <w:rsid w:val="004F275A"/>
    <w:rsid w:val="004F2C8A"/>
    <w:rsid w:val="004F2DDF"/>
    <w:rsid w:val="004F4274"/>
    <w:rsid w:val="004F4CB9"/>
    <w:rsid w:val="004F5517"/>
    <w:rsid w:val="004F5902"/>
    <w:rsid w:val="004F5E12"/>
    <w:rsid w:val="004F690C"/>
    <w:rsid w:val="004F6A53"/>
    <w:rsid w:val="004F6C3A"/>
    <w:rsid w:val="004F7B60"/>
    <w:rsid w:val="004F7D01"/>
    <w:rsid w:val="00501362"/>
    <w:rsid w:val="0050172B"/>
    <w:rsid w:val="00501B57"/>
    <w:rsid w:val="00502338"/>
    <w:rsid w:val="00502B67"/>
    <w:rsid w:val="0050312B"/>
    <w:rsid w:val="00503537"/>
    <w:rsid w:val="00503579"/>
    <w:rsid w:val="00506571"/>
    <w:rsid w:val="00507647"/>
    <w:rsid w:val="0051029B"/>
    <w:rsid w:val="00512FC0"/>
    <w:rsid w:val="0051309B"/>
    <w:rsid w:val="005132F6"/>
    <w:rsid w:val="005138DB"/>
    <w:rsid w:val="00513939"/>
    <w:rsid w:val="00513AD2"/>
    <w:rsid w:val="0051428A"/>
    <w:rsid w:val="00514D39"/>
    <w:rsid w:val="00514E16"/>
    <w:rsid w:val="00515C26"/>
    <w:rsid w:val="00515FF3"/>
    <w:rsid w:val="00517047"/>
    <w:rsid w:val="0051704F"/>
    <w:rsid w:val="0051795A"/>
    <w:rsid w:val="00517EA3"/>
    <w:rsid w:val="005206DF"/>
    <w:rsid w:val="00520A25"/>
    <w:rsid w:val="005215F8"/>
    <w:rsid w:val="00521BCC"/>
    <w:rsid w:val="00521D1E"/>
    <w:rsid w:val="0052234F"/>
    <w:rsid w:val="00523DA8"/>
    <w:rsid w:val="00524291"/>
    <w:rsid w:val="005245EC"/>
    <w:rsid w:val="00524849"/>
    <w:rsid w:val="0052510D"/>
    <w:rsid w:val="00525798"/>
    <w:rsid w:val="00526236"/>
    <w:rsid w:val="00526B3A"/>
    <w:rsid w:val="00526BA6"/>
    <w:rsid w:val="00526BA9"/>
    <w:rsid w:val="00526F20"/>
    <w:rsid w:val="00527008"/>
    <w:rsid w:val="005271BA"/>
    <w:rsid w:val="00527AA6"/>
    <w:rsid w:val="00527C26"/>
    <w:rsid w:val="00527F7C"/>
    <w:rsid w:val="00530238"/>
    <w:rsid w:val="00530838"/>
    <w:rsid w:val="005309F1"/>
    <w:rsid w:val="00533693"/>
    <w:rsid w:val="00534988"/>
    <w:rsid w:val="00534B8F"/>
    <w:rsid w:val="00534E32"/>
    <w:rsid w:val="005358E1"/>
    <w:rsid w:val="00536454"/>
    <w:rsid w:val="005373F6"/>
    <w:rsid w:val="0053761A"/>
    <w:rsid w:val="00540418"/>
    <w:rsid w:val="005412EB"/>
    <w:rsid w:val="00541751"/>
    <w:rsid w:val="00542702"/>
    <w:rsid w:val="00543451"/>
    <w:rsid w:val="00545048"/>
    <w:rsid w:val="00545C56"/>
    <w:rsid w:val="00545CF7"/>
    <w:rsid w:val="00546398"/>
    <w:rsid w:val="00546626"/>
    <w:rsid w:val="005469BE"/>
    <w:rsid w:val="00547566"/>
    <w:rsid w:val="00547DAE"/>
    <w:rsid w:val="0055013D"/>
    <w:rsid w:val="00551031"/>
    <w:rsid w:val="00551823"/>
    <w:rsid w:val="00551F50"/>
    <w:rsid w:val="00552283"/>
    <w:rsid w:val="005536E2"/>
    <w:rsid w:val="0055541D"/>
    <w:rsid w:val="00555F29"/>
    <w:rsid w:val="005603E0"/>
    <w:rsid w:val="005603F4"/>
    <w:rsid w:val="00560584"/>
    <w:rsid w:val="005605FA"/>
    <w:rsid w:val="00560966"/>
    <w:rsid w:val="00560AE0"/>
    <w:rsid w:val="0056194C"/>
    <w:rsid w:val="00563314"/>
    <w:rsid w:val="00563443"/>
    <w:rsid w:val="0056385F"/>
    <w:rsid w:val="005644BA"/>
    <w:rsid w:val="005647F2"/>
    <w:rsid w:val="00564AB4"/>
    <w:rsid w:val="005658D1"/>
    <w:rsid w:val="00565F60"/>
    <w:rsid w:val="00566297"/>
    <w:rsid w:val="0056711B"/>
    <w:rsid w:val="005701FF"/>
    <w:rsid w:val="00570E90"/>
    <w:rsid w:val="005718D6"/>
    <w:rsid w:val="00572E9D"/>
    <w:rsid w:val="00573695"/>
    <w:rsid w:val="00574139"/>
    <w:rsid w:val="00574CC6"/>
    <w:rsid w:val="00575D15"/>
    <w:rsid w:val="005760DA"/>
    <w:rsid w:val="00576513"/>
    <w:rsid w:val="005765E2"/>
    <w:rsid w:val="0057683C"/>
    <w:rsid w:val="00576E47"/>
    <w:rsid w:val="00577205"/>
    <w:rsid w:val="005774F6"/>
    <w:rsid w:val="00577688"/>
    <w:rsid w:val="0058085A"/>
    <w:rsid w:val="00580E98"/>
    <w:rsid w:val="00581C60"/>
    <w:rsid w:val="00583A92"/>
    <w:rsid w:val="0058479B"/>
    <w:rsid w:val="005847CD"/>
    <w:rsid w:val="005850A1"/>
    <w:rsid w:val="00585370"/>
    <w:rsid w:val="0058574F"/>
    <w:rsid w:val="00585976"/>
    <w:rsid w:val="00585B2A"/>
    <w:rsid w:val="00585ECA"/>
    <w:rsid w:val="00586112"/>
    <w:rsid w:val="00586DEE"/>
    <w:rsid w:val="0058732A"/>
    <w:rsid w:val="00587706"/>
    <w:rsid w:val="00587A36"/>
    <w:rsid w:val="00587E8C"/>
    <w:rsid w:val="00590639"/>
    <w:rsid w:val="00590E42"/>
    <w:rsid w:val="005919F1"/>
    <w:rsid w:val="0059201B"/>
    <w:rsid w:val="00592991"/>
    <w:rsid w:val="0059310B"/>
    <w:rsid w:val="005937F2"/>
    <w:rsid w:val="0059393F"/>
    <w:rsid w:val="00594020"/>
    <w:rsid w:val="00594904"/>
    <w:rsid w:val="00594920"/>
    <w:rsid w:val="00595E98"/>
    <w:rsid w:val="00596294"/>
    <w:rsid w:val="005971FC"/>
    <w:rsid w:val="0059721C"/>
    <w:rsid w:val="00597900"/>
    <w:rsid w:val="005A01C0"/>
    <w:rsid w:val="005A0713"/>
    <w:rsid w:val="005A1905"/>
    <w:rsid w:val="005A2026"/>
    <w:rsid w:val="005A2885"/>
    <w:rsid w:val="005A337F"/>
    <w:rsid w:val="005A41A4"/>
    <w:rsid w:val="005A41D3"/>
    <w:rsid w:val="005A46F4"/>
    <w:rsid w:val="005A4DE4"/>
    <w:rsid w:val="005A4FB1"/>
    <w:rsid w:val="005A5B40"/>
    <w:rsid w:val="005A5E7D"/>
    <w:rsid w:val="005A7297"/>
    <w:rsid w:val="005B0070"/>
    <w:rsid w:val="005B00D0"/>
    <w:rsid w:val="005B085A"/>
    <w:rsid w:val="005B1500"/>
    <w:rsid w:val="005B1766"/>
    <w:rsid w:val="005B2826"/>
    <w:rsid w:val="005B417C"/>
    <w:rsid w:val="005B4757"/>
    <w:rsid w:val="005B4C38"/>
    <w:rsid w:val="005B523A"/>
    <w:rsid w:val="005B53F4"/>
    <w:rsid w:val="005B5579"/>
    <w:rsid w:val="005B5753"/>
    <w:rsid w:val="005B692B"/>
    <w:rsid w:val="005B6B0E"/>
    <w:rsid w:val="005B755C"/>
    <w:rsid w:val="005C03C5"/>
    <w:rsid w:val="005C073D"/>
    <w:rsid w:val="005C10E3"/>
    <w:rsid w:val="005C12F5"/>
    <w:rsid w:val="005C1582"/>
    <w:rsid w:val="005C2EB2"/>
    <w:rsid w:val="005C37B9"/>
    <w:rsid w:val="005C39E3"/>
    <w:rsid w:val="005C4086"/>
    <w:rsid w:val="005C4255"/>
    <w:rsid w:val="005C43B1"/>
    <w:rsid w:val="005C489C"/>
    <w:rsid w:val="005C50E3"/>
    <w:rsid w:val="005C51DE"/>
    <w:rsid w:val="005C5265"/>
    <w:rsid w:val="005C5918"/>
    <w:rsid w:val="005C5B55"/>
    <w:rsid w:val="005C631C"/>
    <w:rsid w:val="005C6CF2"/>
    <w:rsid w:val="005C6DA7"/>
    <w:rsid w:val="005C732B"/>
    <w:rsid w:val="005C7476"/>
    <w:rsid w:val="005C7DB7"/>
    <w:rsid w:val="005D0698"/>
    <w:rsid w:val="005D08D4"/>
    <w:rsid w:val="005D130C"/>
    <w:rsid w:val="005D1475"/>
    <w:rsid w:val="005D1E53"/>
    <w:rsid w:val="005D2A10"/>
    <w:rsid w:val="005D2E9D"/>
    <w:rsid w:val="005D2F6E"/>
    <w:rsid w:val="005D3171"/>
    <w:rsid w:val="005D3B1B"/>
    <w:rsid w:val="005D4712"/>
    <w:rsid w:val="005D4C4D"/>
    <w:rsid w:val="005D4E64"/>
    <w:rsid w:val="005D5618"/>
    <w:rsid w:val="005D684D"/>
    <w:rsid w:val="005D724D"/>
    <w:rsid w:val="005D7666"/>
    <w:rsid w:val="005D7692"/>
    <w:rsid w:val="005D7ACB"/>
    <w:rsid w:val="005D7FB3"/>
    <w:rsid w:val="005E00FC"/>
    <w:rsid w:val="005E03E4"/>
    <w:rsid w:val="005E0895"/>
    <w:rsid w:val="005E0945"/>
    <w:rsid w:val="005E0BB0"/>
    <w:rsid w:val="005E0CBE"/>
    <w:rsid w:val="005E0F67"/>
    <w:rsid w:val="005E104D"/>
    <w:rsid w:val="005E1E24"/>
    <w:rsid w:val="005E2428"/>
    <w:rsid w:val="005E3072"/>
    <w:rsid w:val="005E333B"/>
    <w:rsid w:val="005E393E"/>
    <w:rsid w:val="005E5AB1"/>
    <w:rsid w:val="005E5F42"/>
    <w:rsid w:val="005E72F4"/>
    <w:rsid w:val="005E7466"/>
    <w:rsid w:val="005E77A0"/>
    <w:rsid w:val="005F02B2"/>
    <w:rsid w:val="005F1590"/>
    <w:rsid w:val="005F28A5"/>
    <w:rsid w:val="005F2CDE"/>
    <w:rsid w:val="005F30D8"/>
    <w:rsid w:val="005F350E"/>
    <w:rsid w:val="005F36DE"/>
    <w:rsid w:val="005F37E1"/>
    <w:rsid w:val="005F42B5"/>
    <w:rsid w:val="005F62EB"/>
    <w:rsid w:val="0060048D"/>
    <w:rsid w:val="0060078E"/>
    <w:rsid w:val="00600A80"/>
    <w:rsid w:val="00600D2C"/>
    <w:rsid w:val="00601755"/>
    <w:rsid w:val="00601DEA"/>
    <w:rsid w:val="006024F1"/>
    <w:rsid w:val="00602F67"/>
    <w:rsid w:val="00603085"/>
    <w:rsid w:val="00604973"/>
    <w:rsid w:val="006055F5"/>
    <w:rsid w:val="0060592C"/>
    <w:rsid w:val="00606323"/>
    <w:rsid w:val="00606668"/>
    <w:rsid w:val="0060667C"/>
    <w:rsid w:val="00606A7A"/>
    <w:rsid w:val="00606C84"/>
    <w:rsid w:val="00606C9E"/>
    <w:rsid w:val="00606F5B"/>
    <w:rsid w:val="006072D1"/>
    <w:rsid w:val="006103E2"/>
    <w:rsid w:val="00610D5E"/>
    <w:rsid w:val="00611C6C"/>
    <w:rsid w:val="00611C8B"/>
    <w:rsid w:val="00612836"/>
    <w:rsid w:val="00612DFB"/>
    <w:rsid w:val="00612E3D"/>
    <w:rsid w:val="006130F7"/>
    <w:rsid w:val="0061312D"/>
    <w:rsid w:val="006136A9"/>
    <w:rsid w:val="00613DB0"/>
    <w:rsid w:val="00614D82"/>
    <w:rsid w:val="0061690B"/>
    <w:rsid w:val="00616A55"/>
    <w:rsid w:val="00616FB4"/>
    <w:rsid w:val="006173E5"/>
    <w:rsid w:val="0061792F"/>
    <w:rsid w:val="006179EB"/>
    <w:rsid w:val="00617F09"/>
    <w:rsid w:val="0062089C"/>
    <w:rsid w:val="006209A1"/>
    <w:rsid w:val="0062110F"/>
    <w:rsid w:val="0062184F"/>
    <w:rsid w:val="00623121"/>
    <w:rsid w:val="00623EA3"/>
    <w:rsid w:val="00624B3C"/>
    <w:rsid w:val="00624C29"/>
    <w:rsid w:val="006252D6"/>
    <w:rsid w:val="00625514"/>
    <w:rsid w:val="0062559E"/>
    <w:rsid w:val="00625A09"/>
    <w:rsid w:val="00625EBB"/>
    <w:rsid w:val="00626768"/>
    <w:rsid w:val="00626DE7"/>
    <w:rsid w:val="00626E7F"/>
    <w:rsid w:val="00627506"/>
    <w:rsid w:val="006279EE"/>
    <w:rsid w:val="00627B7F"/>
    <w:rsid w:val="00627D82"/>
    <w:rsid w:val="00627DE4"/>
    <w:rsid w:val="00627F30"/>
    <w:rsid w:val="00630034"/>
    <w:rsid w:val="006301C9"/>
    <w:rsid w:val="00631166"/>
    <w:rsid w:val="006317F1"/>
    <w:rsid w:val="006318E3"/>
    <w:rsid w:val="00631DD3"/>
    <w:rsid w:val="0063208F"/>
    <w:rsid w:val="006321BE"/>
    <w:rsid w:val="006343A4"/>
    <w:rsid w:val="00634DE2"/>
    <w:rsid w:val="00635157"/>
    <w:rsid w:val="00635300"/>
    <w:rsid w:val="0063536F"/>
    <w:rsid w:val="0063571F"/>
    <w:rsid w:val="0063606C"/>
    <w:rsid w:val="00636DB9"/>
    <w:rsid w:val="006378AB"/>
    <w:rsid w:val="006405EE"/>
    <w:rsid w:val="00640ACB"/>
    <w:rsid w:val="006415C9"/>
    <w:rsid w:val="00642048"/>
    <w:rsid w:val="006428AD"/>
    <w:rsid w:val="00642A7A"/>
    <w:rsid w:val="006443A3"/>
    <w:rsid w:val="00644875"/>
    <w:rsid w:val="00644E1E"/>
    <w:rsid w:val="00644FD6"/>
    <w:rsid w:val="00645A2C"/>
    <w:rsid w:val="00645FF8"/>
    <w:rsid w:val="0064637B"/>
    <w:rsid w:val="006469A2"/>
    <w:rsid w:val="00647ACB"/>
    <w:rsid w:val="00647B80"/>
    <w:rsid w:val="006501FB"/>
    <w:rsid w:val="006505BB"/>
    <w:rsid w:val="00650FF8"/>
    <w:rsid w:val="00651DB7"/>
    <w:rsid w:val="00652686"/>
    <w:rsid w:val="00653754"/>
    <w:rsid w:val="0065395D"/>
    <w:rsid w:val="006549F5"/>
    <w:rsid w:val="006556FF"/>
    <w:rsid w:val="006558AC"/>
    <w:rsid w:val="00655C24"/>
    <w:rsid w:val="00656DEB"/>
    <w:rsid w:val="006570D4"/>
    <w:rsid w:val="0065726C"/>
    <w:rsid w:val="00657FA5"/>
    <w:rsid w:val="00660236"/>
    <w:rsid w:val="00660243"/>
    <w:rsid w:val="00660525"/>
    <w:rsid w:val="00661EAB"/>
    <w:rsid w:val="00662DD1"/>
    <w:rsid w:val="006640ED"/>
    <w:rsid w:val="00664640"/>
    <w:rsid w:val="00664EAE"/>
    <w:rsid w:val="00665727"/>
    <w:rsid w:val="00665AB4"/>
    <w:rsid w:val="00665B42"/>
    <w:rsid w:val="00665E51"/>
    <w:rsid w:val="00665EC6"/>
    <w:rsid w:val="006676F7"/>
    <w:rsid w:val="006710F0"/>
    <w:rsid w:val="00672AE9"/>
    <w:rsid w:val="00672B7B"/>
    <w:rsid w:val="00672D0C"/>
    <w:rsid w:val="00673191"/>
    <w:rsid w:val="006739C2"/>
    <w:rsid w:val="006752BE"/>
    <w:rsid w:val="0067554F"/>
    <w:rsid w:val="006757E0"/>
    <w:rsid w:val="00675ECC"/>
    <w:rsid w:val="006762A1"/>
    <w:rsid w:val="00676772"/>
    <w:rsid w:val="00676EEF"/>
    <w:rsid w:val="00677C5A"/>
    <w:rsid w:val="006803D7"/>
    <w:rsid w:val="006806D0"/>
    <w:rsid w:val="00681AF6"/>
    <w:rsid w:val="00681F15"/>
    <w:rsid w:val="006824AD"/>
    <w:rsid w:val="00683028"/>
    <w:rsid w:val="00683409"/>
    <w:rsid w:val="00686763"/>
    <w:rsid w:val="00686A57"/>
    <w:rsid w:val="00686BEC"/>
    <w:rsid w:val="0068717B"/>
    <w:rsid w:val="00690274"/>
    <w:rsid w:val="00690A68"/>
    <w:rsid w:val="00690FBF"/>
    <w:rsid w:val="006911F7"/>
    <w:rsid w:val="006916FE"/>
    <w:rsid w:val="0069227C"/>
    <w:rsid w:val="00692670"/>
    <w:rsid w:val="00694234"/>
    <w:rsid w:val="00695205"/>
    <w:rsid w:val="006959D9"/>
    <w:rsid w:val="00695AB5"/>
    <w:rsid w:val="00695C2A"/>
    <w:rsid w:val="006964AB"/>
    <w:rsid w:val="006967A1"/>
    <w:rsid w:val="00697BCF"/>
    <w:rsid w:val="006A008E"/>
    <w:rsid w:val="006A0123"/>
    <w:rsid w:val="006A0911"/>
    <w:rsid w:val="006A0D04"/>
    <w:rsid w:val="006A173A"/>
    <w:rsid w:val="006A235B"/>
    <w:rsid w:val="006A28C4"/>
    <w:rsid w:val="006A3767"/>
    <w:rsid w:val="006A3921"/>
    <w:rsid w:val="006A3DBA"/>
    <w:rsid w:val="006A3DC0"/>
    <w:rsid w:val="006A42D5"/>
    <w:rsid w:val="006A463D"/>
    <w:rsid w:val="006A4F15"/>
    <w:rsid w:val="006A519E"/>
    <w:rsid w:val="006A523E"/>
    <w:rsid w:val="006A60B8"/>
    <w:rsid w:val="006A6270"/>
    <w:rsid w:val="006A6385"/>
    <w:rsid w:val="006A6588"/>
    <w:rsid w:val="006A6C65"/>
    <w:rsid w:val="006A7373"/>
    <w:rsid w:val="006A7E6A"/>
    <w:rsid w:val="006B06CE"/>
    <w:rsid w:val="006B0A3F"/>
    <w:rsid w:val="006B1A1A"/>
    <w:rsid w:val="006B1F6E"/>
    <w:rsid w:val="006B1FD6"/>
    <w:rsid w:val="006B34E9"/>
    <w:rsid w:val="006B3883"/>
    <w:rsid w:val="006B40FB"/>
    <w:rsid w:val="006B4199"/>
    <w:rsid w:val="006B4466"/>
    <w:rsid w:val="006B590A"/>
    <w:rsid w:val="006B5ADB"/>
    <w:rsid w:val="006B5BA5"/>
    <w:rsid w:val="006B6B2C"/>
    <w:rsid w:val="006B6C07"/>
    <w:rsid w:val="006B7487"/>
    <w:rsid w:val="006B749D"/>
    <w:rsid w:val="006B7B92"/>
    <w:rsid w:val="006C1BDE"/>
    <w:rsid w:val="006C250C"/>
    <w:rsid w:val="006C3230"/>
    <w:rsid w:val="006C399A"/>
    <w:rsid w:val="006C4DDC"/>
    <w:rsid w:val="006C6F52"/>
    <w:rsid w:val="006C73D2"/>
    <w:rsid w:val="006C7A60"/>
    <w:rsid w:val="006C7CC6"/>
    <w:rsid w:val="006D0EB0"/>
    <w:rsid w:val="006D0F32"/>
    <w:rsid w:val="006D1489"/>
    <w:rsid w:val="006D1A68"/>
    <w:rsid w:val="006D231B"/>
    <w:rsid w:val="006D240E"/>
    <w:rsid w:val="006D270D"/>
    <w:rsid w:val="006D2718"/>
    <w:rsid w:val="006D45E4"/>
    <w:rsid w:val="006D46BC"/>
    <w:rsid w:val="006D4BE3"/>
    <w:rsid w:val="006D5CBF"/>
    <w:rsid w:val="006D5CF6"/>
    <w:rsid w:val="006D6DA8"/>
    <w:rsid w:val="006D726D"/>
    <w:rsid w:val="006D737D"/>
    <w:rsid w:val="006D7394"/>
    <w:rsid w:val="006E0FC0"/>
    <w:rsid w:val="006E119D"/>
    <w:rsid w:val="006E1406"/>
    <w:rsid w:val="006E1ABD"/>
    <w:rsid w:val="006E1B8E"/>
    <w:rsid w:val="006E3DA9"/>
    <w:rsid w:val="006E40EF"/>
    <w:rsid w:val="006E4468"/>
    <w:rsid w:val="006E4A95"/>
    <w:rsid w:val="006E523D"/>
    <w:rsid w:val="006E5E3D"/>
    <w:rsid w:val="006E608F"/>
    <w:rsid w:val="006E6162"/>
    <w:rsid w:val="006E62D1"/>
    <w:rsid w:val="006E6C24"/>
    <w:rsid w:val="006F038D"/>
    <w:rsid w:val="006F0AF9"/>
    <w:rsid w:val="006F13A4"/>
    <w:rsid w:val="006F13B9"/>
    <w:rsid w:val="006F1785"/>
    <w:rsid w:val="006F1808"/>
    <w:rsid w:val="006F18EE"/>
    <w:rsid w:val="006F1A9D"/>
    <w:rsid w:val="006F1F62"/>
    <w:rsid w:val="006F2151"/>
    <w:rsid w:val="006F2848"/>
    <w:rsid w:val="006F2C09"/>
    <w:rsid w:val="006F3114"/>
    <w:rsid w:val="006F4766"/>
    <w:rsid w:val="006F49D6"/>
    <w:rsid w:val="006F4E2A"/>
    <w:rsid w:val="006F4E43"/>
    <w:rsid w:val="006F53E7"/>
    <w:rsid w:val="006F57A7"/>
    <w:rsid w:val="006F5E5A"/>
    <w:rsid w:val="006F655A"/>
    <w:rsid w:val="006F6FA7"/>
    <w:rsid w:val="006F7499"/>
    <w:rsid w:val="006F7709"/>
    <w:rsid w:val="006F7C50"/>
    <w:rsid w:val="00700046"/>
    <w:rsid w:val="00701719"/>
    <w:rsid w:val="00703DE9"/>
    <w:rsid w:val="00703EAF"/>
    <w:rsid w:val="0070481D"/>
    <w:rsid w:val="00704FBD"/>
    <w:rsid w:val="00705959"/>
    <w:rsid w:val="00705E1A"/>
    <w:rsid w:val="00706A48"/>
    <w:rsid w:val="00710233"/>
    <w:rsid w:val="00710546"/>
    <w:rsid w:val="00711118"/>
    <w:rsid w:val="007115DA"/>
    <w:rsid w:val="0071223B"/>
    <w:rsid w:val="00712B04"/>
    <w:rsid w:val="0071312A"/>
    <w:rsid w:val="007145EC"/>
    <w:rsid w:val="00714806"/>
    <w:rsid w:val="0071544D"/>
    <w:rsid w:val="0071546F"/>
    <w:rsid w:val="00715B39"/>
    <w:rsid w:val="00715C23"/>
    <w:rsid w:val="0071668A"/>
    <w:rsid w:val="0071737C"/>
    <w:rsid w:val="00717386"/>
    <w:rsid w:val="0071740D"/>
    <w:rsid w:val="00717E94"/>
    <w:rsid w:val="007215BE"/>
    <w:rsid w:val="007216F9"/>
    <w:rsid w:val="00721731"/>
    <w:rsid w:val="007224AE"/>
    <w:rsid w:val="007229B5"/>
    <w:rsid w:val="00722D1A"/>
    <w:rsid w:val="00722ED6"/>
    <w:rsid w:val="0072350E"/>
    <w:rsid w:val="00723539"/>
    <w:rsid w:val="00723DDE"/>
    <w:rsid w:val="00724CFE"/>
    <w:rsid w:val="0072549A"/>
    <w:rsid w:val="00725728"/>
    <w:rsid w:val="00725EB1"/>
    <w:rsid w:val="0072654D"/>
    <w:rsid w:val="00726963"/>
    <w:rsid w:val="00731765"/>
    <w:rsid w:val="007317D9"/>
    <w:rsid w:val="00731A2F"/>
    <w:rsid w:val="00731EE4"/>
    <w:rsid w:val="00732832"/>
    <w:rsid w:val="00732E5B"/>
    <w:rsid w:val="00732F6E"/>
    <w:rsid w:val="007333F1"/>
    <w:rsid w:val="00733C3A"/>
    <w:rsid w:val="00733EEF"/>
    <w:rsid w:val="00734265"/>
    <w:rsid w:val="0073436B"/>
    <w:rsid w:val="00734A17"/>
    <w:rsid w:val="00734AA3"/>
    <w:rsid w:val="00735508"/>
    <w:rsid w:val="007370A1"/>
    <w:rsid w:val="007373F5"/>
    <w:rsid w:val="0073776C"/>
    <w:rsid w:val="00737884"/>
    <w:rsid w:val="0074095B"/>
    <w:rsid w:val="00741CF6"/>
    <w:rsid w:val="00741F1B"/>
    <w:rsid w:val="00742382"/>
    <w:rsid w:val="0074249F"/>
    <w:rsid w:val="007428B6"/>
    <w:rsid w:val="00742B8D"/>
    <w:rsid w:val="00744257"/>
    <w:rsid w:val="007454BB"/>
    <w:rsid w:val="00746FA2"/>
    <w:rsid w:val="0074719C"/>
    <w:rsid w:val="00747209"/>
    <w:rsid w:val="00747C65"/>
    <w:rsid w:val="00747F36"/>
    <w:rsid w:val="00750451"/>
    <w:rsid w:val="00750C98"/>
    <w:rsid w:val="00750E39"/>
    <w:rsid w:val="00750F60"/>
    <w:rsid w:val="007510F9"/>
    <w:rsid w:val="00751442"/>
    <w:rsid w:val="0075157C"/>
    <w:rsid w:val="007532F2"/>
    <w:rsid w:val="007534E8"/>
    <w:rsid w:val="00753A77"/>
    <w:rsid w:val="00753C26"/>
    <w:rsid w:val="007544BF"/>
    <w:rsid w:val="007545DC"/>
    <w:rsid w:val="007550C6"/>
    <w:rsid w:val="007563C3"/>
    <w:rsid w:val="007563EB"/>
    <w:rsid w:val="00756466"/>
    <w:rsid w:val="007570D5"/>
    <w:rsid w:val="00760609"/>
    <w:rsid w:val="00761019"/>
    <w:rsid w:val="00761B5C"/>
    <w:rsid w:val="00761EE4"/>
    <w:rsid w:val="0076319C"/>
    <w:rsid w:val="007643D8"/>
    <w:rsid w:val="00766908"/>
    <w:rsid w:val="00767269"/>
    <w:rsid w:val="00767978"/>
    <w:rsid w:val="007679C9"/>
    <w:rsid w:val="00767C3A"/>
    <w:rsid w:val="00770391"/>
    <w:rsid w:val="0077086A"/>
    <w:rsid w:val="0077117F"/>
    <w:rsid w:val="0077159E"/>
    <w:rsid w:val="00772694"/>
    <w:rsid w:val="00772E57"/>
    <w:rsid w:val="00773B20"/>
    <w:rsid w:val="00774313"/>
    <w:rsid w:val="00774FF6"/>
    <w:rsid w:val="0077624E"/>
    <w:rsid w:val="007767B1"/>
    <w:rsid w:val="00776BDC"/>
    <w:rsid w:val="007770C3"/>
    <w:rsid w:val="00777852"/>
    <w:rsid w:val="00780AFE"/>
    <w:rsid w:val="00782999"/>
    <w:rsid w:val="00783499"/>
    <w:rsid w:val="007837FD"/>
    <w:rsid w:val="00783B63"/>
    <w:rsid w:val="007841AC"/>
    <w:rsid w:val="0078463C"/>
    <w:rsid w:val="00784A30"/>
    <w:rsid w:val="007851D3"/>
    <w:rsid w:val="00785850"/>
    <w:rsid w:val="00785A07"/>
    <w:rsid w:val="007860E3"/>
    <w:rsid w:val="00786D31"/>
    <w:rsid w:val="00786D8D"/>
    <w:rsid w:val="007879C1"/>
    <w:rsid w:val="007879E1"/>
    <w:rsid w:val="00787A23"/>
    <w:rsid w:val="00790AD6"/>
    <w:rsid w:val="00790DCE"/>
    <w:rsid w:val="007913D7"/>
    <w:rsid w:val="007914F1"/>
    <w:rsid w:val="0079151A"/>
    <w:rsid w:val="00791556"/>
    <w:rsid w:val="007917CD"/>
    <w:rsid w:val="00791CB7"/>
    <w:rsid w:val="00791D47"/>
    <w:rsid w:val="007920AB"/>
    <w:rsid w:val="0079219A"/>
    <w:rsid w:val="00793369"/>
    <w:rsid w:val="0079363A"/>
    <w:rsid w:val="00795849"/>
    <w:rsid w:val="0079626F"/>
    <w:rsid w:val="00796382"/>
    <w:rsid w:val="00797461"/>
    <w:rsid w:val="0079765F"/>
    <w:rsid w:val="0079770C"/>
    <w:rsid w:val="007977B6"/>
    <w:rsid w:val="00797954"/>
    <w:rsid w:val="00797AD3"/>
    <w:rsid w:val="007A0735"/>
    <w:rsid w:val="007A1399"/>
    <w:rsid w:val="007A14F2"/>
    <w:rsid w:val="007A312F"/>
    <w:rsid w:val="007A31B0"/>
    <w:rsid w:val="007A3240"/>
    <w:rsid w:val="007A35CA"/>
    <w:rsid w:val="007A361E"/>
    <w:rsid w:val="007A3A89"/>
    <w:rsid w:val="007A40AA"/>
    <w:rsid w:val="007A428D"/>
    <w:rsid w:val="007A4571"/>
    <w:rsid w:val="007A4728"/>
    <w:rsid w:val="007A4730"/>
    <w:rsid w:val="007A4D30"/>
    <w:rsid w:val="007A51E1"/>
    <w:rsid w:val="007A59B7"/>
    <w:rsid w:val="007A5CDA"/>
    <w:rsid w:val="007A60E7"/>
    <w:rsid w:val="007A62BD"/>
    <w:rsid w:val="007A6402"/>
    <w:rsid w:val="007A65EB"/>
    <w:rsid w:val="007A6BC3"/>
    <w:rsid w:val="007A71DF"/>
    <w:rsid w:val="007B12A4"/>
    <w:rsid w:val="007B2BC0"/>
    <w:rsid w:val="007B384E"/>
    <w:rsid w:val="007B3EDE"/>
    <w:rsid w:val="007B460A"/>
    <w:rsid w:val="007B47ED"/>
    <w:rsid w:val="007B5785"/>
    <w:rsid w:val="007B5AAF"/>
    <w:rsid w:val="007B5EDA"/>
    <w:rsid w:val="007B6236"/>
    <w:rsid w:val="007B7019"/>
    <w:rsid w:val="007B7181"/>
    <w:rsid w:val="007B7D1C"/>
    <w:rsid w:val="007C002A"/>
    <w:rsid w:val="007C077B"/>
    <w:rsid w:val="007C2277"/>
    <w:rsid w:val="007C2792"/>
    <w:rsid w:val="007C2EF8"/>
    <w:rsid w:val="007C4004"/>
    <w:rsid w:val="007C4758"/>
    <w:rsid w:val="007C563E"/>
    <w:rsid w:val="007C5650"/>
    <w:rsid w:val="007C567F"/>
    <w:rsid w:val="007C58AC"/>
    <w:rsid w:val="007C6338"/>
    <w:rsid w:val="007C6B71"/>
    <w:rsid w:val="007D04CE"/>
    <w:rsid w:val="007D1708"/>
    <w:rsid w:val="007D1755"/>
    <w:rsid w:val="007D17F4"/>
    <w:rsid w:val="007D2982"/>
    <w:rsid w:val="007D3A89"/>
    <w:rsid w:val="007D3D7E"/>
    <w:rsid w:val="007D41CB"/>
    <w:rsid w:val="007D447D"/>
    <w:rsid w:val="007D449A"/>
    <w:rsid w:val="007D4573"/>
    <w:rsid w:val="007D484C"/>
    <w:rsid w:val="007D56A7"/>
    <w:rsid w:val="007D5BF9"/>
    <w:rsid w:val="007D5CBF"/>
    <w:rsid w:val="007D62BC"/>
    <w:rsid w:val="007D62C4"/>
    <w:rsid w:val="007D6EBA"/>
    <w:rsid w:val="007E07F1"/>
    <w:rsid w:val="007E0C5C"/>
    <w:rsid w:val="007E0D95"/>
    <w:rsid w:val="007E16AF"/>
    <w:rsid w:val="007E17A7"/>
    <w:rsid w:val="007E181E"/>
    <w:rsid w:val="007E2786"/>
    <w:rsid w:val="007E29CD"/>
    <w:rsid w:val="007E2D9A"/>
    <w:rsid w:val="007E344E"/>
    <w:rsid w:val="007E35BA"/>
    <w:rsid w:val="007E43F4"/>
    <w:rsid w:val="007E449F"/>
    <w:rsid w:val="007E4532"/>
    <w:rsid w:val="007E48A6"/>
    <w:rsid w:val="007E48EF"/>
    <w:rsid w:val="007E4A9E"/>
    <w:rsid w:val="007E6186"/>
    <w:rsid w:val="007E6374"/>
    <w:rsid w:val="007E7007"/>
    <w:rsid w:val="007E71FF"/>
    <w:rsid w:val="007E7278"/>
    <w:rsid w:val="007F10C4"/>
    <w:rsid w:val="007F1120"/>
    <w:rsid w:val="007F13C9"/>
    <w:rsid w:val="007F1BC6"/>
    <w:rsid w:val="007F2170"/>
    <w:rsid w:val="007F3308"/>
    <w:rsid w:val="007F3A65"/>
    <w:rsid w:val="007F3EDC"/>
    <w:rsid w:val="007F5577"/>
    <w:rsid w:val="007F5839"/>
    <w:rsid w:val="007F605E"/>
    <w:rsid w:val="007F6323"/>
    <w:rsid w:val="007F67C4"/>
    <w:rsid w:val="007F69CC"/>
    <w:rsid w:val="007F6EAD"/>
    <w:rsid w:val="007F7447"/>
    <w:rsid w:val="0080062F"/>
    <w:rsid w:val="00801381"/>
    <w:rsid w:val="0080184D"/>
    <w:rsid w:val="00801890"/>
    <w:rsid w:val="008018EA"/>
    <w:rsid w:val="00802862"/>
    <w:rsid w:val="00802D76"/>
    <w:rsid w:val="008035BF"/>
    <w:rsid w:val="00803FF5"/>
    <w:rsid w:val="008044CE"/>
    <w:rsid w:val="00804CF2"/>
    <w:rsid w:val="00804EDB"/>
    <w:rsid w:val="0080503F"/>
    <w:rsid w:val="008106B2"/>
    <w:rsid w:val="008115A9"/>
    <w:rsid w:val="008118ED"/>
    <w:rsid w:val="00811A0D"/>
    <w:rsid w:val="00812C6A"/>
    <w:rsid w:val="00813C15"/>
    <w:rsid w:val="008148F3"/>
    <w:rsid w:val="0081499C"/>
    <w:rsid w:val="00814E12"/>
    <w:rsid w:val="008151C3"/>
    <w:rsid w:val="00815DF9"/>
    <w:rsid w:val="008164AE"/>
    <w:rsid w:val="00817123"/>
    <w:rsid w:val="00817910"/>
    <w:rsid w:val="0082026A"/>
    <w:rsid w:val="00820E4A"/>
    <w:rsid w:val="008239B0"/>
    <w:rsid w:val="008254D7"/>
    <w:rsid w:val="00825DD5"/>
    <w:rsid w:val="00826C42"/>
    <w:rsid w:val="00826DD4"/>
    <w:rsid w:val="008271E3"/>
    <w:rsid w:val="008279FB"/>
    <w:rsid w:val="008309EC"/>
    <w:rsid w:val="00830B6D"/>
    <w:rsid w:val="008310B8"/>
    <w:rsid w:val="008318B9"/>
    <w:rsid w:val="008323DD"/>
    <w:rsid w:val="00832823"/>
    <w:rsid w:val="00832AE6"/>
    <w:rsid w:val="00833033"/>
    <w:rsid w:val="008330B8"/>
    <w:rsid w:val="00833336"/>
    <w:rsid w:val="00835919"/>
    <w:rsid w:val="00835BB4"/>
    <w:rsid w:val="00836128"/>
    <w:rsid w:val="00836F70"/>
    <w:rsid w:val="00837834"/>
    <w:rsid w:val="008379EE"/>
    <w:rsid w:val="008401F5"/>
    <w:rsid w:val="008407D1"/>
    <w:rsid w:val="00841412"/>
    <w:rsid w:val="00841E7C"/>
    <w:rsid w:val="008420A0"/>
    <w:rsid w:val="008423C4"/>
    <w:rsid w:val="008423FB"/>
    <w:rsid w:val="00842732"/>
    <w:rsid w:val="008427A7"/>
    <w:rsid w:val="00843952"/>
    <w:rsid w:val="008439E1"/>
    <w:rsid w:val="00844397"/>
    <w:rsid w:val="00844AE3"/>
    <w:rsid w:val="00845430"/>
    <w:rsid w:val="00845B5E"/>
    <w:rsid w:val="00845E90"/>
    <w:rsid w:val="00846AA1"/>
    <w:rsid w:val="008475DC"/>
    <w:rsid w:val="00850073"/>
    <w:rsid w:val="00850C7B"/>
    <w:rsid w:val="00850F58"/>
    <w:rsid w:val="008510AE"/>
    <w:rsid w:val="008510CD"/>
    <w:rsid w:val="00851341"/>
    <w:rsid w:val="00851FD8"/>
    <w:rsid w:val="008522FB"/>
    <w:rsid w:val="00852676"/>
    <w:rsid w:val="008533EF"/>
    <w:rsid w:val="00853A11"/>
    <w:rsid w:val="00853D76"/>
    <w:rsid w:val="00853EF8"/>
    <w:rsid w:val="008543A6"/>
    <w:rsid w:val="008543AB"/>
    <w:rsid w:val="008545AC"/>
    <w:rsid w:val="0085583B"/>
    <w:rsid w:val="00855D5B"/>
    <w:rsid w:val="00855E2C"/>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6411"/>
    <w:rsid w:val="008668E6"/>
    <w:rsid w:val="00867A1F"/>
    <w:rsid w:val="00867BB0"/>
    <w:rsid w:val="00867EDE"/>
    <w:rsid w:val="008716D4"/>
    <w:rsid w:val="0087312A"/>
    <w:rsid w:val="008732A5"/>
    <w:rsid w:val="008739A3"/>
    <w:rsid w:val="00873F68"/>
    <w:rsid w:val="008745A8"/>
    <w:rsid w:val="00874F9C"/>
    <w:rsid w:val="00875771"/>
    <w:rsid w:val="0087610E"/>
    <w:rsid w:val="00877388"/>
    <w:rsid w:val="0087762D"/>
    <w:rsid w:val="00877982"/>
    <w:rsid w:val="00877A09"/>
    <w:rsid w:val="00877A1F"/>
    <w:rsid w:val="00877D06"/>
    <w:rsid w:val="00877F33"/>
    <w:rsid w:val="00880E44"/>
    <w:rsid w:val="00881833"/>
    <w:rsid w:val="00881CE1"/>
    <w:rsid w:val="00882DAD"/>
    <w:rsid w:val="00883416"/>
    <w:rsid w:val="00883810"/>
    <w:rsid w:val="008843B7"/>
    <w:rsid w:val="008846F5"/>
    <w:rsid w:val="00884A8E"/>
    <w:rsid w:val="00884E24"/>
    <w:rsid w:val="00885138"/>
    <w:rsid w:val="008857F0"/>
    <w:rsid w:val="00885ED6"/>
    <w:rsid w:val="0088618E"/>
    <w:rsid w:val="00886AB0"/>
    <w:rsid w:val="00887653"/>
    <w:rsid w:val="0088784D"/>
    <w:rsid w:val="00887998"/>
    <w:rsid w:val="00887DC1"/>
    <w:rsid w:val="00890FE2"/>
    <w:rsid w:val="0089171A"/>
    <w:rsid w:val="0089184F"/>
    <w:rsid w:val="008920D3"/>
    <w:rsid w:val="00892A78"/>
    <w:rsid w:val="00893201"/>
    <w:rsid w:val="00893CC6"/>
    <w:rsid w:val="00893F40"/>
    <w:rsid w:val="0089443F"/>
    <w:rsid w:val="00894767"/>
    <w:rsid w:val="008948D7"/>
    <w:rsid w:val="00895AE0"/>
    <w:rsid w:val="0089698F"/>
    <w:rsid w:val="008973A0"/>
    <w:rsid w:val="00897BDC"/>
    <w:rsid w:val="00897EDC"/>
    <w:rsid w:val="008A0179"/>
    <w:rsid w:val="008A063D"/>
    <w:rsid w:val="008A08A5"/>
    <w:rsid w:val="008A0B72"/>
    <w:rsid w:val="008A1399"/>
    <w:rsid w:val="008A152D"/>
    <w:rsid w:val="008A16E5"/>
    <w:rsid w:val="008A182A"/>
    <w:rsid w:val="008A2966"/>
    <w:rsid w:val="008A2B89"/>
    <w:rsid w:val="008A3FC1"/>
    <w:rsid w:val="008A752E"/>
    <w:rsid w:val="008A7875"/>
    <w:rsid w:val="008A7E65"/>
    <w:rsid w:val="008B19C4"/>
    <w:rsid w:val="008B288A"/>
    <w:rsid w:val="008B2ACE"/>
    <w:rsid w:val="008B3136"/>
    <w:rsid w:val="008B3297"/>
    <w:rsid w:val="008B3624"/>
    <w:rsid w:val="008B3697"/>
    <w:rsid w:val="008B4249"/>
    <w:rsid w:val="008B49A6"/>
    <w:rsid w:val="008B5ECD"/>
    <w:rsid w:val="008B5FF4"/>
    <w:rsid w:val="008B6B0E"/>
    <w:rsid w:val="008B74E2"/>
    <w:rsid w:val="008C0445"/>
    <w:rsid w:val="008C08C4"/>
    <w:rsid w:val="008C185B"/>
    <w:rsid w:val="008C1D6B"/>
    <w:rsid w:val="008C2527"/>
    <w:rsid w:val="008C346E"/>
    <w:rsid w:val="008C37A2"/>
    <w:rsid w:val="008C3A07"/>
    <w:rsid w:val="008C3CBB"/>
    <w:rsid w:val="008C4307"/>
    <w:rsid w:val="008C4763"/>
    <w:rsid w:val="008C47E4"/>
    <w:rsid w:val="008C4E7B"/>
    <w:rsid w:val="008C5561"/>
    <w:rsid w:val="008C63E0"/>
    <w:rsid w:val="008C6A52"/>
    <w:rsid w:val="008C73A9"/>
    <w:rsid w:val="008D16A6"/>
    <w:rsid w:val="008D1C83"/>
    <w:rsid w:val="008D1DA1"/>
    <w:rsid w:val="008D2449"/>
    <w:rsid w:val="008D2C3F"/>
    <w:rsid w:val="008D393A"/>
    <w:rsid w:val="008D3A78"/>
    <w:rsid w:val="008D44DC"/>
    <w:rsid w:val="008D58B2"/>
    <w:rsid w:val="008D59F9"/>
    <w:rsid w:val="008D5AD0"/>
    <w:rsid w:val="008D5E61"/>
    <w:rsid w:val="008D621E"/>
    <w:rsid w:val="008D63EA"/>
    <w:rsid w:val="008D66EE"/>
    <w:rsid w:val="008D7A03"/>
    <w:rsid w:val="008D7C3B"/>
    <w:rsid w:val="008E0EE5"/>
    <w:rsid w:val="008E17FB"/>
    <w:rsid w:val="008E2911"/>
    <w:rsid w:val="008E2A89"/>
    <w:rsid w:val="008E2D4A"/>
    <w:rsid w:val="008E2E01"/>
    <w:rsid w:val="008E3ECF"/>
    <w:rsid w:val="008E4655"/>
    <w:rsid w:val="008E4BB6"/>
    <w:rsid w:val="008E4EEA"/>
    <w:rsid w:val="008E5025"/>
    <w:rsid w:val="008E508A"/>
    <w:rsid w:val="008E74D9"/>
    <w:rsid w:val="008E7D14"/>
    <w:rsid w:val="008F09B2"/>
    <w:rsid w:val="008F0FE6"/>
    <w:rsid w:val="008F1058"/>
    <w:rsid w:val="008F1E0D"/>
    <w:rsid w:val="008F231B"/>
    <w:rsid w:val="008F288A"/>
    <w:rsid w:val="008F2AC6"/>
    <w:rsid w:val="008F2CBB"/>
    <w:rsid w:val="008F3701"/>
    <w:rsid w:val="008F56AC"/>
    <w:rsid w:val="008F6065"/>
    <w:rsid w:val="008F62AE"/>
    <w:rsid w:val="008F6AC9"/>
    <w:rsid w:val="008F6CED"/>
    <w:rsid w:val="008F717C"/>
    <w:rsid w:val="008F7B55"/>
    <w:rsid w:val="009000FE"/>
    <w:rsid w:val="009007A1"/>
    <w:rsid w:val="009007B0"/>
    <w:rsid w:val="00901260"/>
    <w:rsid w:val="00901F1F"/>
    <w:rsid w:val="0090273D"/>
    <w:rsid w:val="00902E2B"/>
    <w:rsid w:val="00902FA7"/>
    <w:rsid w:val="00903CCC"/>
    <w:rsid w:val="00905096"/>
    <w:rsid w:val="0090542D"/>
    <w:rsid w:val="00906CB7"/>
    <w:rsid w:val="00906D76"/>
    <w:rsid w:val="00907646"/>
    <w:rsid w:val="00907D93"/>
    <w:rsid w:val="00907FE1"/>
    <w:rsid w:val="00910168"/>
    <w:rsid w:val="009108F6"/>
    <w:rsid w:val="0091104F"/>
    <w:rsid w:val="009125B5"/>
    <w:rsid w:val="00912A54"/>
    <w:rsid w:val="00912C87"/>
    <w:rsid w:val="00913B38"/>
    <w:rsid w:val="009146A3"/>
    <w:rsid w:val="00914FF3"/>
    <w:rsid w:val="0091565A"/>
    <w:rsid w:val="00915817"/>
    <w:rsid w:val="00915876"/>
    <w:rsid w:val="00915CB2"/>
    <w:rsid w:val="00916B83"/>
    <w:rsid w:val="00916CB5"/>
    <w:rsid w:val="00917AA2"/>
    <w:rsid w:val="00917BEE"/>
    <w:rsid w:val="00917BF9"/>
    <w:rsid w:val="00917CA7"/>
    <w:rsid w:val="00917DCA"/>
    <w:rsid w:val="00921265"/>
    <w:rsid w:val="00921379"/>
    <w:rsid w:val="009216D6"/>
    <w:rsid w:val="00921FC4"/>
    <w:rsid w:val="0092216A"/>
    <w:rsid w:val="009221AF"/>
    <w:rsid w:val="009223FC"/>
    <w:rsid w:val="009225A8"/>
    <w:rsid w:val="00923300"/>
    <w:rsid w:val="0092338B"/>
    <w:rsid w:val="00923783"/>
    <w:rsid w:val="00923870"/>
    <w:rsid w:val="00923F0F"/>
    <w:rsid w:val="00924822"/>
    <w:rsid w:val="00925113"/>
    <w:rsid w:val="00925BBE"/>
    <w:rsid w:val="00925E76"/>
    <w:rsid w:val="009269BF"/>
    <w:rsid w:val="00927A3A"/>
    <w:rsid w:val="00927BE5"/>
    <w:rsid w:val="00931892"/>
    <w:rsid w:val="00931B60"/>
    <w:rsid w:val="00931FFB"/>
    <w:rsid w:val="0093213F"/>
    <w:rsid w:val="0093218B"/>
    <w:rsid w:val="00932612"/>
    <w:rsid w:val="009329AB"/>
    <w:rsid w:val="00932A0F"/>
    <w:rsid w:val="00932E02"/>
    <w:rsid w:val="00932F33"/>
    <w:rsid w:val="0093493F"/>
    <w:rsid w:val="00934D1A"/>
    <w:rsid w:val="009357F0"/>
    <w:rsid w:val="00935C78"/>
    <w:rsid w:val="0093612C"/>
    <w:rsid w:val="009365B6"/>
    <w:rsid w:val="0093679F"/>
    <w:rsid w:val="009369A3"/>
    <w:rsid w:val="00937C46"/>
    <w:rsid w:val="00937F5C"/>
    <w:rsid w:val="0094046C"/>
    <w:rsid w:val="00940ED6"/>
    <w:rsid w:val="00941211"/>
    <w:rsid w:val="009422AF"/>
    <w:rsid w:val="00943193"/>
    <w:rsid w:val="009467B2"/>
    <w:rsid w:val="00947BBC"/>
    <w:rsid w:val="00947D29"/>
    <w:rsid w:val="00947DCB"/>
    <w:rsid w:val="00951333"/>
    <w:rsid w:val="00951632"/>
    <w:rsid w:val="00951DC0"/>
    <w:rsid w:val="00951DF5"/>
    <w:rsid w:val="00952143"/>
    <w:rsid w:val="0095217F"/>
    <w:rsid w:val="009521E8"/>
    <w:rsid w:val="009527E2"/>
    <w:rsid w:val="0095370E"/>
    <w:rsid w:val="00953804"/>
    <w:rsid w:val="00953C7D"/>
    <w:rsid w:val="00953E09"/>
    <w:rsid w:val="00954E15"/>
    <w:rsid w:val="0095526B"/>
    <w:rsid w:val="0095531F"/>
    <w:rsid w:val="009558E3"/>
    <w:rsid w:val="0095614E"/>
    <w:rsid w:val="0095630D"/>
    <w:rsid w:val="00956AD3"/>
    <w:rsid w:val="00956FA4"/>
    <w:rsid w:val="009572B3"/>
    <w:rsid w:val="00957605"/>
    <w:rsid w:val="009602D2"/>
    <w:rsid w:val="00960599"/>
    <w:rsid w:val="0096066E"/>
    <w:rsid w:val="00960A25"/>
    <w:rsid w:val="00961383"/>
    <w:rsid w:val="00961F86"/>
    <w:rsid w:val="00963259"/>
    <w:rsid w:val="009634F3"/>
    <w:rsid w:val="00963BA4"/>
    <w:rsid w:val="00963FB8"/>
    <w:rsid w:val="009641D5"/>
    <w:rsid w:val="009641DB"/>
    <w:rsid w:val="00964BF7"/>
    <w:rsid w:val="00970D85"/>
    <w:rsid w:val="00972004"/>
    <w:rsid w:val="009724D7"/>
    <w:rsid w:val="00972B2E"/>
    <w:rsid w:val="0097343A"/>
    <w:rsid w:val="00973939"/>
    <w:rsid w:val="00973E7F"/>
    <w:rsid w:val="00975111"/>
    <w:rsid w:val="0097533F"/>
    <w:rsid w:val="0097560A"/>
    <w:rsid w:val="00975B23"/>
    <w:rsid w:val="00975E47"/>
    <w:rsid w:val="00975F76"/>
    <w:rsid w:val="0097612F"/>
    <w:rsid w:val="00976295"/>
    <w:rsid w:val="00976B2C"/>
    <w:rsid w:val="009771A0"/>
    <w:rsid w:val="009774DF"/>
    <w:rsid w:val="009777BD"/>
    <w:rsid w:val="00977D15"/>
    <w:rsid w:val="009806F7"/>
    <w:rsid w:val="00980F0E"/>
    <w:rsid w:val="00981546"/>
    <w:rsid w:val="00981750"/>
    <w:rsid w:val="00981C7C"/>
    <w:rsid w:val="00981EF1"/>
    <w:rsid w:val="009821AE"/>
    <w:rsid w:val="00982227"/>
    <w:rsid w:val="009825EF"/>
    <w:rsid w:val="00983B0A"/>
    <w:rsid w:val="0098483D"/>
    <w:rsid w:val="00984B86"/>
    <w:rsid w:val="00984DA0"/>
    <w:rsid w:val="0098534B"/>
    <w:rsid w:val="00985D71"/>
    <w:rsid w:val="00985DB7"/>
    <w:rsid w:val="0098685C"/>
    <w:rsid w:val="009875E8"/>
    <w:rsid w:val="009876CF"/>
    <w:rsid w:val="00990168"/>
    <w:rsid w:val="0099052E"/>
    <w:rsid w:val="009908AF"/>
    <w:rsid w:val="00990B7D"/>
    <w:rsid w:val="00991502"/>
    <w:rsid w:val="00991969"/>
    <w:rsid w:val="00991C52"/>
    <w:rsid w:val="00992F6D"/>
    <w:rsid w:val="0099370A"/>
    <w:rsid w:val="00993813"/>
    <w:rsid w:val="00993D09"/>
    <w:rsid w:val="00994369"/>
    <w:rsid w:val="0099446B"/>
    <w:rsid w:val="00994D5B"/>
    <w:rsid w:val="00994F73"/>
    <w:rsid w:val="009961A5"/>
    <w:rsid w:val="0099648A"/>
    <w:rsid w:val="009965B9"/>
    <w:rsid w:val="00997227"/>
    <w:rsid w:val="00997791"/>
    <w:rsid w:val="00997D07"/>
    <w:rsid w:val="009A10B8"/>
    <w:rsid w:val="009A1C52"/>
    <w:rsid w:val="009A1D16"/>
    <w:rsid w:val="009A204E"/>
    <w:rsid w:val="009A2612"/>
    <w:rsid w:val="009A2D59"/>
    <w:rsid w:val="009A4E07"/>
    <w:rsid w:val="009A5157"/>
    <w:rsid w:val="009A5913"/>
    <w:rsid w:val="009A6080"/>
    <w:rsid w:val="009A6467"/>
    <w:rsid w:val="009A6694"/>
    <w:rsid w:val="009A6F85"/>
    <w:rsid w:val="009A7FEA"/>
    <w:rsid w:val="009B049E"/>
    <w:rsid w:val="009B0BFA"/>
    <w:rsid w:val="009B1489"/>
    <w:rsid w:val="009B1576"/>
    <w:rsid w:val="009B15BE"/>
    <w:rsid w:val="009B283B"/>
    <w:rsid w:val="009B3E19"/>
    <w:rsid w:val="009B4198"/>
    <w:rsid w:val="009B4FDF"/>
    <w:rsid w:val="009B570D"/>
    <w:rsid w:val="009B5964"/>
    <w:rsid w:val="009B5C2E"/>
    <w:rsid w:val="009B64DF"/>
    <w:rsid w:val="009B6FB9"/>
    <w:rsid w:val="009B7124"/>
    <w:rsid w:val="009B7657"/>
    <w:rsid w:val="009C0109"/>
    <w:rsid w:val="009C0795"/>
    <w:rsid w:val="009C08A5"/>
    <w:rsid w:val="009C0B74"/>
    <w:rsid w:val="009C0B88"/>
    <w:rsid w:val="009C0D37"/>
    <w:rsid w:val="009C1AD8"/>
    <w:rsid w:val="009C1DE1"/>
    <w:rsid w:val="009C31AB"/>
    <w:rsid w:val="009C32E7"/>
    <w:rsid w:val="009C4081"/>
    <w:rsid w:val="009C4AC9"/>
    <w:rsid w:val="009C4B7D"/>
    <w:rsid w:val="009C4D86"/>
    <w:rsid w:val="009C55C4"/>
    <w:rsid w:val="009C576D"/>
    <w:rsid w:val="009C59D4"/>
    <w:rsid w:val="009C637A"/>
    <w:rsid w:val="009C64E0"/>
    <w:rsid w:val="009C65A4"/>
    <w:rsid w:val="009C65BE"/>
    <w:rsid w:val="009C6774"/>
    <w:rsid w:val="009C682C"/>
    <w:rsid w:val="009C6F21"/>
    <w:rsid w:val="009C757E"/>
    <w:rsid w:val="009C7DA6"/>
    <w:rsid w:val="009D0711"/>
    <w:rsid w:val="009D0A33"/>
    <w:rsid w:val="009D0AEC"/>
    <w:rsid w:val="009D0D43"/>
    <w:rsid w:val="009D1575"/>
    <w:rsid w:val="009D1ABA"/>
    <w:rsid w:val="009D1DBB"/>
    <w:rsid w:val="009D20DB"/>
    <w:rsid w:val="009D243E"/>
    <w:rsid w:val="009D283D"/>
    <w:rsid w:val="009D2D3F"/>
    <w:rsid w:val="009D374E"/>
    <w:rsid w:val="009D42CA"/>
    <w:rsid w:val="009D5560"/>
    <w:rsid w:val="009D6ACE"/>
    <w:rsid w:val="009D6B01"/>
    <w:rsid w:val="009D6B16"/>
    <w:rsid w:val="009D6C90"/>
    <w:rsid w:val="009D7232"/>
    <w:rsid w:val="009D76E5"/>
    <w:rsid w:val="009D7866"/>
    <w:rsid w:val="009E0243"/>
    <w:rsid w:val="009E152E"/>
    <w:rsid w:val="009E2065"/>
    <w:rsid w:val="009E21E9"/>
    <w:rsid w:val="009E21FF"/>
    <w:rsid w:val="009E2E5D"/>
    <w:rsid w:val="009E32D4"/>
    <w:rsid w:val="009E3DE4"/>
    <w:rsid w:val="009E46D8"/>
    <w:rsid w:val="009E4F50"/>
    <w:rsid w:val="009E5329"/>
    <w:rsid w:val="009E5A92"/>
    <w:rsid w:val="009E637C"/>
    <w:rsid w:val="009E6784"/>
    <w:rsid w:val="009F0060"/>
    <w:rsid w:val="009F04F5"/>
    <w:rsid w:val="009F0EEE"/>
    <w:rsid w:val="009F1023"/>
    <w:rsid w:val="009F1EC3"/>
    <w:rsid w:val="009F25F4"/>
    <w:rsid w:val="009F3922"/>
    <w:rsid w:val="009F3DA7"/>
    <w:rsid w:val="009F41F8"/>
    <w:rsid w:val="009F43D4"/>
    <w:rsid w:val="009F5C0A"/>
    <w:rsid w:val="009F63E8"/>
    <w:rsid w:val="009F6F9B"/>
    <w:rsid w:val="009F7327"/>
    <w:rsid w:val="009F7621"/>
    <w:rsid w:val="00A00B89"/>
    <w:rsid w:val="00A01488"/>
    <w:rsid w:val="00A01618"/>
    <w:rsid w:val="00A01729"/>
    <w:rsid w:val="00A03206"/>
    <w:rsid w:val="00A0385D"/>
    <w:rsid w:val="00A0389B"/>
    <w:rsid w:val="00A03D65"/>
    <w:rsid w:val="00A03F5E"/>
    <w:rsid w:val="00A041BF"/>
    <w:rsid w:val="00A04382"/>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23B"/>
    <w:rsid w:val="00A2295C"/>
    <w:rsid w:val="00A235BE"/>
    <w:rsid w:val="00A23C80"/>
    <w:rsid w:val="00A24B32"/>
    <w:rsid w:val="00A258EB"/>
    <w:rsid w:val="00A25B4B"/>
    <w:rsid w:val="00A25EEF"/>
    <w:rsid w:val="00A267EA"/>
    <w:rsid w:val="00A2726E"/>
    <w:rsid w:val="00A27C43"/>
    <w:rsid w:val="00A300B2"/>
    <w:rsid w:val="00A30D8B"/>
    <w:rsid w:val="00A3185C"/>
    <w:rsid w:val="00A318FE"/>
    <w:rsid w:val="00A3191C"/>
    <w:rsid w:val="00A3223B"/>
    <w:rsid w:val="00A34442"/>
    <w:rsid w:val="00A346CB"/>
    <w:rsid w:val="00A34A48"/>
    <w:rsid w:val="00A34CD3"/>
    <w:rsid w:val="00A351C9"/>
    <w:rsid w:val="00A36313"/>
    <w:rsid w:val="00A36689"/>
    <w:rsid w:val="00A3700A"/>
    <w:rsid w:val="00A37D05"/>
    <w:rsid w:val="00A40660"/>
    <w:rsid w:val="00A4073A"/>
    <w:rsid w:val="00A40BE3"/>
    <w:rsid w:val="00A4139A"/>
    <w:rsid w:val="00A41F70"/>
    <w:rsid w:val="00A42997"/>
    <w:rsid w:val="00A441B4"/>
    <w:rsid w:val="00A45310"/>
    <w:rsid w:val="00A45CA9"/>
    <w:rsid w:val="00A4651F"/>
    <w:rsid w:val="00A46B73"/>
    <w:rsid w:val="00A47937"/>
    <w:rsid w:val="00A47A87"/>
    <w:rsid w:val="00A517EC"/>
    <w:rsid w:val="00A51952"/>
    <w:rsid w:val="00A52425"/>
    <w:rsid w:val="00A52707"/>
    <w:rsid w:val="00A52991"/>
    <w:rsid w:val="00A52BF7"/>
    <w:rsid w:val="00A52F70"/>
    <w:rsid w:val="00A53538"/>
    <w:rsid w:val="00A53EB9"/>
    <w:rsid w:val="00A545E1"/>
    <w:rsid w:val="00A55165"/>
    <w:rsid w:val="00A5530B"/>
    <w:rsid w:val="00A55F06"/>
    <w:rsid w:val="00A560C6"/>
    <w:rsid w:val="00A5649C"/>
    <w:rsid w:val="00A569E2"/>
    <w:rsid w:val="00A5736E"/>
    <w:rsid w:val="00A57531"/>
    <w:rsid w:val="00A608CE"/>
    <w:rsid w:val="00A60E7B"/>
    <w:rsid w:val="00A61444"/>
    <w:rsid w:val="00A61D01"/>
    <w:rsid w:val="00A62933"/>
    <w:rsid w:val="00A631FD"/>
    <w:rsid w:val="00A6396C"/>
    <w:rsid w:val="00A641DC"/>
    <w:rsid w:val="00A642A4"/>
    <w:rsid w:val="00A64912"/>
    <w:rsid w:val="00A64CC2"/>
    <w:rsid w:val="00A64FA6"/>
    <w:rsid w:val="00A652BA"/>
    <w:rsid w:val="00A65847"/>
    <w:rsid w:val="00A6591B"/>
    <w:rsid w:val="00A65B42"/>
    <w:rsid w:val="00A67321"/>
    <w:rsid w:val="00A677C1"/>
    <w:rsid w:val="00A67AB4"/>
    <w:rsid w:val="00A67B92"/>
    <w:rsid w:val="00A67E06"/>
    <w:rsid w:val="00A7066F"/>
    <w:rsid w:val="00A70880"/>
    <w:rsid w:val="00A70C0C"/>
    <w:rsid w:val="00A70CB1"/>
    <w:rsid w:val="00A726D9"/>
    <w:rsid w:val="00A727CF"/>
    <w:rsid w:val="00A7291D"/>
    <w:rsid w:val="00A73443"/>
    <w:rsid w:val="00A7395C"/>
    <w:rsid w:val="00A73CEC"/>
    <w:rsid w:val="00A741FA"/>
    <w:rsid w:val="00A74F2B"/>
    <w:rsid w:val="00A75305"/>
    <w:rsid w:val="00A761C1"/>
    <w:rsid w:val="00A7629B"/>
    <w:rsid w:val="00A7645C"/>
    <w:rsid w:val="00A7657F"/>
    <w:rsid w:val="00A769BD"/>
    <w:rsid w:val="00A76B77"/>
    <w:rsid w:val="00A773A0"/>
    <w:rsid w:val="00A77D34"/>
    <w:rsid w:val="00A77E82"/>
    <w:rsid w:val="00A80FEF"/>
    <w:rsid w:val="00A813DA"/>
    <w:rsid w:val="00A81682"/>
    <w:rsid w:val="00A817F0"/>
    <w:rsid w:val="00A826E5"/>
    <w:rsid w:val="00A83037"/>
    <w:rsid w:val="00A8410B"/>
    <w:rsid w:val="00A84424"/>
    <w:rsid w:val="00A854EA"/>
    <w:rsid w:val="00A85E80"/>
    <w:rsid w:val="00A86527"/>
    <w:rsid w:val="00A866A9"/>
    <w:rsid w:val="00A86D07"/>
    <w:rsid w:val="00A871A6"/>
    <w:rsid w:val="00A872BC"/>
    <w:rsid w:val="00A87902"/>
    <w:rsid w:val="00A87E78"/>
    <w:rsid w:val="00A90393"/>
    <w:rsid w:val="00A907CC"/>
    <w:rsid w:val="00A9103E"/>
    <w:rsid w:val="00A914F7"/>
    <w:rsid w:val="00A915D7"/>
    <w:rsid w:val="00A91D99"/>
    <w:rsid w:val="00A92890"/>
    <w:rsid w:val="00A92C80"/>
    <w:rsid w:val="00A93319"/>
    <w:rsid w:val="00A93CF1"/>
    <w:rsid w:val="00A95AD8"/>
    <w:rsid w:val="00A95D9A"/>
    <w:rsid w:val="00A96420"/>
    <w:rsid w:val="00A979F8"/>
    <w:rsid w:val="00A97AC6"/>
    <w:rsid w:val="00AA00F1"/>
    <w:rsid w:val="00AA0605"/>
    <w:rsid w:val="00AA084B"/>
    <w:rsid w:val="00AA12ED"/>
    <w:rsid w:val="00AA1315"/>
    <w:rsid w:val="00AA1A24"/>
    <w:rsid w:val="00AA2708"/>
    <w:rsid w:val="00AA29A6"/>
    <w:rsid w:val="00AA2B1E"/>
    <w:rsid w:val="00AA2CAB"/>
    <w:rsid w:val="00AA3E52"/>
    <w:rsid w:val="00AA400E"/>
    <w:rsid w:val="00AA49E6"/>
    <w:rsid w:val="00AA4D41"/>
    <w:rsid w:val="00AA5CDB"/>
    <w:rsid w:val="00AA63DA"/>
    <w:rsid w:val="00AA6509"/>
    <w:rsid w:val="00AA6D19"/>
    <w:rsid w:val="00AA6E44"/>
    <w:rsid w:val="00AA7070"/>
    <w:rsid w:val="00AA7DAE"/>
    <w:rsid w:val="00AB037D"/>
    <w:rsid w:val="00AB0936"/>
    <w:rsid w:val="00AB1425"/>
    <w:rsid w:val="00AB1EB5"/>
    <w:rsid w:val="00AB28DF"/>
    <w:rsid w:val="00AB3534"/>
    <w:rsid w:val="00AB3824"/>
    <w:rsid w:val="00AB3F0B"/>
    <w:rsid w:val="00AB4AC8"/>
    <w:rsid w:val="00AB4C58"/>
    <w:rsid w:val="00AB5305"/>
    <w:rsid w:val="00AB54CF"/>
    <w:rsid w:val="00AB566A"/>
    <w:rsid w:val="00AB57A6"/>
    <w:rsid w:val="00AB5F25"/>
    <w:rsid w:val="00AB67DD"/>
    <w:rsid w:val="00AB6C05"/>
    <w:rsid w:val="00AB703C"/>
    <w:rsid w:val="00AB7698"/>
    <w:rsid w:val="00AB7736"/>
    <w:rsid w:val="00AC0174"/>
    <w:rsid w:val="00AC1531"/>
    <w:rsid w:val="00AC1CD5"/>
    <w:rsid w:val="00AC2C7E"/>
    <w:rsid w:val="00AC2E2A"/>
    <w:rsid w:val="00AC3662"/>
    <w:rsid w:val="00AC3C50"/>
    <w:rsid w:val="00AC40AC"/>
    <w:rsid w:val="00AC4DCB"/>
    <w:rsid w:val="00AC5122"/>
    <w:rsid w:val="00AC5329"/>
    <w:rsid w:val="00AC5521"/>
    <w:rsid w:val="00AC63BD"/>
    <w:rsid w:val="00AC6F6F"/>
    <w:rsid w:val="00AC7952"/>
    <w:rsid w:val="00AC7B9C"/>
    <w:rsid w:val="00AC7E45"/>
    <w:rsid w:val="00AD021D"/>
    <w:rsid w:val="00AD07D0"/>
    <w:rsid w:val="00AD170E"/>
    <w:rsid w:val="00AD3FE1"/>
    <w:rsid w:val="00AD482F"/>
    <w:rsid w:val="00AD525E"/>
    <w:rsid w:val="00AD553C"/>
    <w:rsid w:val="00AD5711"/>
    <w:rsid w:val="00AD5ECA"/>
    <w:rsid w:val="00AD62D5"/>
    <w:rsid w:val="00AD736F"/>
    <w:rsid w:val="00AD7482"/>
    <w:rsid w:val="00AD7F25"/>
    <w:rsid w:val="00AE064C"/>
    <w:rsid w:val="00AE0A96"/>
    <w:rsid w:val="00AE10EF"/>
    <w:rsid w:val="00AE11C9"/>
    <w:rsid w:val="00AE1637"/>
    <w:rsid w:val="00AE17D3"/>
    <w:rsid w:val="00AE1EF1"/>
    <w:rsid w:val="00AE1F62"/>
    <w:rsid w:val="00AE224A"/>
    <w:rsid w:val="00AE36D2"/>
    <w:rsid w:val="00AE3D8A"/>
    <w:rsid w:val="00AE3E22"/>
    <w:rsid w:val="00AE4DB5"/>
    <w:rsid w:val="00AE5068"/>
    <w:rsid w:val="00AE5906"/>
    <w:rsid w:val="00AE5CD5"/>
    <w:rsid w:val="00AE6873"/>
    <w:rsid w:val="00AE69A2"/>
    <w:rsid w:val="00AE6D61"/>
    <w:rsid w:val="00AE7202"/>
    <w:rsid w:val="00AE78F9"/>
    <w:rsid w:val="00AE7C22"/>
    <w:rsid w:val="00AF00A4"/>
    <w:rsid w:val="00AF00BF"/>
    <w:rsid w:val="00AF0775"/>
    <w:rsid w:val="00AF0F19"/>
    <w:rsid w:val="00AF1502"/>
    <w:rsid w:val="00AF1C67"/>
    <w:rsid w:val="00AF1CF2"/>
    <w:rsid w:val="00AF1D5C"/>
    <w:rsid w:val="00AF2100"/>
    <w:rsid w:val="00AF267F"/>
    <w:rsid w:val="00AF28DF"/>
    <w:rsid w:val="00AF2F32"/>
    <w:rsid w:val="00AF2F9E"/>
    <w:rsid w:val="00AF36FD"/>
    <w:rsid w:val="00AF38E8"/>
    <w:rsid w:val="00AF3A61"/>
    <w:rsid w:val="00AF3F69"/>
    <w:rsid w:val="00AF40E6"/>
    <w:rsid w:val="00AF4106"/>
    <w:rsid w:val="00AF4981"/>
    <w:rsid w:val="00AF53BA"/>
    <w:rsid w:val="00AF55B2"/>
    <w:rsid w:val="00AF6742"/>
    <w:rsid w:val="00AF6BF8"/>
    <w:rsid w:val="00AF6F89"/>
    <w:rsid w:val="00AF76E2"/>
    <w:rsid w:val="00AF781A"/>
    <w:rsid w:val="00AF78C6"/>
    <w:rsid w:val="00AF7E45"/>
    <w:rsid w:val="00B006F4"/>
    <w:rsid w:val="00B00746"/>
    <w:rsid w:val="00B00902"/>
    <w:rsid w:val="00B00F15"/>
    <w:rsid w:val="00B01756"/>
    <w:rsid w:val="00B02487"/>
    <w:rsid w:val="00B0255C"/>
    <w:rsid w:val="00B02BEC"/>
    <w:rsid w:val="00B03AE5"/>
    <w:rsid w:val="00B04937"/>
    <w:rsid w:val="00B05038"/>
    <w:rsid w:val="00B0558E"/>
    <w:rsid w:val="00B059A5"/>
    <w:rsid w:val="00B06044"/>
    <w:rsid w:val="00B06940"/>
    <w:rsid w:val="00B06DF7"/>
    <w:rsid w:val="00B07273"/>
    <w:rsid w:val="00B07752"/>
    <w:rsid w:val="00B07C49"/>
    <w:rsid w:val="00B1050D"/>
    <w:rsid w:val="00B11C6D"/>
    <w:rsid w:val="00B12ACC"/>
    <w:rsid w:val="00B12DDE"/>
    <w:rsid w:val="00B12E1F"/>
    <w:rsid w:val="00B13A62"/>
    <w:rsid w:val="00B14011"/>
    <w:rsid w:val="00B1402B"/>
    <w:rsid w:val="00B143BD"/>
    <w:rsid w:val="00B1441E"/>
    <w:rsid w:val="00B1490F"/>
    <w:rsid w:val="00B152ED"/>
    <w:rsid w:val="00B15C57"/>
    <w:rsid w:val="00B16D61"/>
    <w:rsid w:val="00B16D7E"/>
    <w:rsid w:val="00B16EAE"/>
    <w:rsid w:val="00B16F9E"/>
    <w:rsid w:val="00B171F5"/>
    <w:rsid w:val="00B173DC"/>
    <w:rsid w:val="00B174DF"/>
    <w:rsid w:val="00B20740"/>
    <w:rsid w:val="00B224CF"/>
    <w:rsid w:val="00B229E8"/>
    <w:rsid w:val="00B235B7"/>
    <w:rsid w:val="00B241B2"/>
    <w:rsid w:val="00B24991"/>
    <w:rsid w:val="00B252A7"/>
    <w:rsid w:val="00B25C81"/>
    <w:rsid w:val="00B26851"/>
    <w:rsid w:val="00B3008F"/>
    <w:rsid w:val="00B30A25"/>
    <w:rsid w:val="00B312A6"/>
    <w:rsid w:val="00B3143A"/>
    <w:rsid w:val="00B3149A"/>
    <w:rsid w:val="00B3291B"/>
    <w:rsid w:val="00B331A5"/>
    <w:rsid w:val="00B3363A"/>
    <w:rsid w:val="00B339C0"/>
    <w:rsid w:val="00B33B75"/>
    <w:rsid w:val="00B344F6"/>
    <w:rsid w:val="00B35372"/>
    <w:rsid w:val="00B35642"/>
    <w:rsid w:val="00B36071"/>
    <w:rsid w:val="00B36686"/>
    <w:rsid w:val="00B366B1"/>
    <w:rsid w:val="00B36B30"/>
    <w:rsid w:val="00B371B8"/>
    <w:rsid w:val="00B40D21"/>
    <w:rsid w:val="00B41792"/>
    <w:rsid w:val="00B41981"/>
    <w:rsid w:val="00B42C43"/>
    <w:rsid w:val="00B42C6F"/>
    <w:rsid w:val="00B4374B"/>
    <w:rsid w:val="00B4510F"/>
    <w:rsid w:val="00B45381"/>
    <w:rsid w:val="00B4562F"/>
    <w:rsid w:val="00B460DB"/>
    <w:rsid w:val="00B467CE"/>
    <w:rsid w:val="00B46B50"/>
    <w:rsid w:val="00B50057"/>
    <w:rsid w:val="00B50EED"/>
    <w:rsid w:val="00B511A6"/>
    <w:rsid w:val="00B5153E"/>
    <w:rsid w:val="00B520ED"/>
    <w:rsid w:val="00B524F9"/>
    <w:rsid w:val="00B52790"/>
    <w:rsid w:val="00B537DF"/>
    <w:rsid w:val="00B53C46"/>
    <w:rsid w:val="00B56509"/>
    <w:rsid w:val="00B56615"/>
    <w:rsid w:val="00B5685C"/>
    <w:rsid w:val="00B6077F"/>
    <w:rsid w:val="00B61BC2"/>
    <w:rsid w:val="00B61DD2"/>
    <w:rsid w:val="00B63333"/>
    <w:rsid w:val="00B635D5"/>
    <w:rsid w:val="00B64123"/>
    <w:rsid w:val="00B64175"/>
    <w:rsid w:val="00B645A5"/>
    <w:rsid w:val="00B64A4C"/>
    <w:rsid w:val="00B65B09"/>
    <w:rsid w:val="00B6611E"/>
    <w:rsid w:val="00B6643D"/>
    <w:rsid w:val="00B664EC"/>
    <w:rsid w:val="00B668BA"/>
    <w:rsid w:val="00B66BBC"/>
    <w:rsid w:val="00B676CB"/>
    <w:rsid w:val="00B702A2"/>
    <w:rsid w:val="00B70707"/>
    <w:rsid w:val="00B71563"/>
    <w:rsid w:val="00B71728"/>
    <w:rsid w:val="00B734C2"/>
    <w:rsid w:val="00B73EDF"/>
    <w:rsid w:val="00B742FC"/>
    <w:rsid w:val="00B74727"/>
    <w:rsid w:val="00B76681"/>
    <w:rsid w:val="00B766F4"/>
    <w:rsid w:val="00B76E86"/>
    <w:rsid w:val="00B77093"/>
    <w:rsid w:val="00B7780C"/>
    <w:rsid w:val="00B779B9"/>
    <w:rsid w:val="00B80651"/>
    <w:rsid w:val="00B8267C"/>
    <w:rsid w:val="00B83ADB"/>
    <w:rsid w:val="00B83CF4"/>
    <w:rsid w:val="00B842A5"/>
    <w:rsid w:val="00B84481"/>
    <w:rsid w:val="00B84B74"/>
    <w:rsid w:val="00B85276"/>
    <w:rsid w:val="00B8587B"/>
    <w:rsid w:val="00B85AC9"/>
    <w:rsid w:val="00B85F0E"/>
    <w:rsid w:val="00B8679E"/>
    <w:rsid w:val="00B8699C"/>
    <w:rsid w:val="00B86E5F"/>
    <w:rsid w:val="00B86FF6"/>
    <w:rsid w:val="00B87145"/>
    <w:rsid w:val="00B87CDC"/>
    <w:rsid w:val="00B87F98"/>
    <w:rsid w:val="00B90DD6"/>
    <w:rsid w:val="00B91D33"/>
    <w:rsid w:val="00B91EFF"/>
    <w:rsid w:val="00B92136"/>
    <w:rsid w:val="00B921C1"/>
    <w:rsid w:val="00B9279E"/>
    <w:rsid w:val="00B933BE"/>
    <w:rsid w:val="00B93788"/>
    <w:rsid w:val="00B93D4F"/>
    <w:rsid w:val="00B93F49"/>
    <w:rsid w:val="00B94E3F"/>
    <w:rsid w:val="00B94F52"/>
    <w:rsid w:val="00B952DC"/>
    <w:rsid w:val="00B954E7"/>
    <w:rsid w:val="00B957EB"/>
    <w:rsid w:val="00B96B6F"/>
    <w:rsid w:val="00B97131"/>
    <w:rsid w:val="00B97834"/>
    <w:rsid w:val="00B97F00"/>
    <w:rsid w:val="00BA037A"/>
    <w:rsid w:val="00BA04BB"/>
    <w:rsid w:val="00BA0B7C"/>
    <w:rsid w:val="00BA0B81"/>
    <w:rsid w:val="00BA0BDF"/>
    <w:rsid w:val="00BA12AA"/>
    <w:rsid w:val="00BA1AA7"/>
    <w:rsid w:val="00BA2613"/>
    <w:rsid w:val="00BA2906"/>
    <w:rsid w:val="00BA5532"/>
    <w:rsid w:val="00BA6109"/>
    <w:rsid w:val="00BA6536"/>
    <w:rsid w:val="00BA7EB7"/>
    <w:rsid w:val="00BA7FFE"/>
    <w:rsid w:val="00BB02D3"/>
    <w:rsid w:val="00BB039A"/>
    <w:rsid w:val="00BB07CC"/>
    <w:rsid w:val="00BB0F2E"/>
    <w:rsid w:val="00BB11A5"/>
    <w:rsid w:val="00BB1253"/>
    <w:rsid w:val="00BB1805"/>
    <w:rsid w:val="00BB1E75"/>
    <w:rsid w:val="00BB1FE6"/>
    <w:rsid w:val="00BB3351"/>
    <w:rsid w:val="00BB3CB5"/>
    <w:rsid w:val="00BB41D2"/>
    <w:rsid w:val="00BB5471"/>
    <w:rsid w:val="00BB5E05"/>
    <w:rsid w:val="00BB6274"/>
    <w:rsid w:val="00BB6913"/>
    <w:rsid w:val="00BB6E96"/>
    <w:rsid w:val="00BC022A"/>
    <w:rsid w:val="00BC0530"/>
    <w:rsid w:val="00BC176A"/>
    <w:rsid w:val="00BC23DA"/>
    <w:rsid w:val="00BC298D"/>
    <w:rsid w:val="00BC2EFB"/>
    <w:rsid w:val="00BC3495"/>
    <w:rsid w:val="00BC363A"/>
    <w:rsid w:val="00BC3AAD"/>
    <w:rsid w:val="00BC4221"/>
    <w:rsid w:val="00BC515B"/>
    <w:rsid w:val="00BC59C2"/>
    <w:rsid w:val="00BC5C9A"/>
    <w:rsid w:val="00BC5F7B"/>
    <w:rsid w:val="00BC6C3F"/>
    <w:rsid w:val="00BC7B73"/>
    <w:rsid w:val="00BC7B9F"/>
    <w:rsid w:val="00BD0714"/>
    <w:rsid w:val="00BD081E"/>
    <w:rsid w:val="00BD0E4C"/>
    <w:rsid w:val="00BD104A"/>
    <w:rsid w:val="00BD1C8E"/>
    <w:rsid w:val="00BD228F"/>
    <w:rsid w:val="00BD2882"/>
    <w:rsid w:val="00BD2CCE"/>
    <w:rsid w:val="00BD31AB"/>
    <w:rsid w:val="00BD330E"/>
    <w:rsid w:val="00BD3747"/>
    <w:rsid w:val="00BD433D"/>
    <w:rsid w:val="00BD4600"/>
    <w:rsid w:val="00BD47B4"/>
    <w:rsid w:val="00BD4D30"/>
    <w:rsid w:val="00BD4D63"/>
    <w:rsid w:val="00BD5305"/>
    <w:rsid w:val="00BD5982"/>
    <w:rsid w:val="00BD6295"/>
    <w:rsid w:val="00BD62BB"/>
    <w:rsid w:val="00BD75EC"/>
    <w:rsid w:val="00BE006A"/>
    <w:rsid w:val="00BE0084"/>
    <w:rsid w:val="00BE097A"/>
    <w:rsid w:val="00BE0BCE"/>
    <w:rsid w:val="00BE12E7"/>
    <w:rsid w:val="00BE19A7"/>
    <w:rsid w:val="00BE2699"/>
    <w:rsid w:val="00BE2BA8"/>
    <w:rsid w:val="00BE3902"/>
    <w:rsid w:val="00BE449A"/>
    <w:rsid w:val="00BE5402"/>
    <w:rsid w:val="00BE5533"/>
    <w:rsid w:val="00BE615F"/>
    <w:rsid w:val="00BE63EE"/>
    <w:rsid w:val="00BE6E78"/>
    <w:rsid w:val="00BE721A"/>
    <w:rsid w:val="00BE7708"/>
    <w:rsid w:val="00BF0102"/>
    <w:rsid w:val="00BF07E9"/>
    <w:rsid w:val="00BF1B4F"/>
    <w:rsid w:val="00BF1CB7"/>
    <w:rsid w:val="00BF205C"/>
    <w:rsid w:val="00BF315E"/>
    <w:rsid w:val="00BF3287"/>
    <w:rsid w:val="00BF3845"/>
    <w:rsid w:val="00BF43DD"/>
    <w:rsid w:val="00BF4FB8"/>
    <w:rsid w:val="00BF58F0"/>
    <w:rsid w:val="00BF5D98"/>
    <w:rsid w:val="00BF742B"/>
    <w:rsid w:val="00BF7470"/>
    <w:rsid w:val="00BF75EC"/>
    <w:rsid w:val="00BF7E1A"/>
    <w:rsid w:val="00BF7FE8"/>
    <w:rsid w:val="00C00AA0"/>
    <w:rsid w:val="00C01B2B"/>
    <w:rsid w:val="00C01C4C"/>
    <w:rsid w:val="00C03693"/>
    <w:rsid w:val="00C04960"/>
    <w:rsid w:val="00C04E02"/>
    <w:rsid w:val="00C0631D"/>
    <w:rsid w:val="00C06581"/>
    <w:rsid w:val="00C06A76"/>
    <w:rsid w:val="00C07D05"/>
    <w:rsid w:val="00C104CB"/>
    <w:rsid w:val="00C10556"/>
    <w:rsid w:val="00C10B8A"/>
    <w:rsid w:val="00C111FE"/>
    <w:rsid w:val="00C11608"/>
    <w:rsid w:val="00C120D2"/>
    <w:rsid w:val="00C121CA"/>
    <w:rsid w:val="00C122E2"/>
    <w:rsid w:val="00C125D9"/>
    <w:rsid w:val="00C12D34"/>
    <w:rsid w:val="00C12ED8"/>
    <w:rsid w:val="00C14210"/>
    <w:rsid w:val="00C14DAF"/>
    <w:rsid w:val="00C14E4C"/>
    <w:rsid w:val="00C15367"/>
    <w:rsid w:val="00C15694"/>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CBF"/>
    <w:rsid w:val="00C23E99"/>
    <w:rsid w:val="00C23EA5"/>
    <w:rsid w:val="00C244F5"/>
    <w:rsid w:val="00C250CD"/>
    <w:rsid w:val="00C25C8A"/>
    <w:rsid w:val="00C26E10"/>
    <w:rsid w:val="00C275B7"/>
    <w:rsid w:val="00C27810"/>
    <w:rsid w:val="00C27FF9"/>
    <w:rsid w:val="00C30066"/>
    <w:rsid w:val="00C30114"/>
    <w:rsid w:val="00C30133"/>
    <w:rsid w:val="00C30365"/>
    <w:rsid w:val="00C30531"/>
    <w:rsid w:val="00C311CC"/>
    <w:rsid w:val="00C31C85"/>
    <w:rsid w:val="00C32004"/>
    <w:rsid w:val="00C329C3"/>
    <w:rsid w:val="00C32EB0"/>
    <w:rsid w:val="00C332DD"/>
    <w:rsid w:val="00C335BE"/>
    <w:rsid w:val="00C336FF"/>
    <w:rsid w:val="00C33B24"/>
    <w:rsid w:val="00C34242"/>
    <w:rsid w:val="00C347DE"/>
    <w:rsid w:val="00C34B6F"/>
    <w:rsid w:val="00C34D58"/>
    <w:rsid w:val="00C34F19"/>
    <w:rsid w:val="00C3579F"/>
    <w:rsid w:val="00C357D0"/>
    <w:rsid w:val="00C36019"/>
    <w:rsid w:val="00C36A8D"/>
    <w:rsid w:val="00C40302"/>
    <w:rsid w:val="00C41214"/>
    <w:rsid w:val="00C41223"/>
    <w:rsid w:val="00C4143C"/>
    <w:rsid w:val="00C41440"/>
    <w:rsid w:val="00C4157E"/>
    <w:rsid w:val="00C416A6"/>
    <w:rsid w:val="00C41A63"/>
    <w:rsid w:val="00C41C37"/>
    <w:rsid w:val="00C427E7"/>
    <w:rsid w:val="00C43899"/>
    <w:rsid w:val="00C44178"/>
    <w:rsid w:val="00C447E2"/>
    <w:rsid w:val="00C4496E"/>
    <w:rsid w:val="00C44FBB"/>
    <w:rsid w:val="00C46958"/>
    <w:rsid w:val="00C47012"/>
    <w:rsid w:val="00C47C52"/>
    <w:rsid w:val="00C510EC"/>
    <w:rsid w:val="00C52112"/>
    <w:rsid w:val="00C53A52"/>
    <w:rsid w:val="00C54841"/>
    <w:rsid w:val="00C55314"/>
    <w:rsid w:val="00C55ACB"/>
    <w:rsid w:val="00C55F98"/>
    <w:rsid w:val="00C56767"/>
    <w:rsid w:val="00C57B46"/>
    <w:rsid w:val="00C601BE"/>
    <w:rsid w:val="00C61851"/>
    <w:rsid w:val="00C61DAF"/>
    <w:rsid w:val="00C6271B"/>
    <w:rsid w:val="00C62BA5"/>
    <w:rsid w:val="00C62DA4"/>
    <w:rsid w:val="00C62EDB"/>
    <w:rsid w:val="00C63010"/>
    <w:rsid w:val="00C6325F"/>
    <w:rsid w:val="00C6330E"/>
    <w:rsid w:val="00C6354B"/>
    <w:rsid w:val="00C637A5"/>
    <w:rsid w:val="00C6432A"/>
    <w:rsid w:val="00C6590B"/>
    <w:rsid w:val="00C66846"/>
    <w:rsid w:val="00C71AF5"/>
    <w:rsid w:val="00C72E52"/>
    <w:rsid w:val="00C7322F"/>
    <w:rsid w:val="00C73444"/>
    <w:rsid w:val="00C73499"/>
    <w:rsid w:val="00C73585"/>
    <w:rsid w:val="00C74317"/>
    <w:rsid w:val="00C74339"/>
    <w:rsid w:val="00C7437B"/>
    <w:rsid w:val="00C745F9"/>
    <w:rsid w:val="00C74990"/>
    <w:rsid w:val="00C75C60"/>
    <w:rsid w:val="00C76233"/>
    <w:rsid w:val="00C76365"/>
    <w:rsid w:val="00C7639C"/>
    <w:rsid w:val="00C76C96"/>
    <w:rsid w:val="00C76DEC"/>
    <w:rsid w:val="00C774AC"/>
    <w:rsid w:val="00C77873"/>
    <w:rsid w:val="00C77BC5"/>
    <w:rsid w:val="00C77EF0"/>
    <w:rsid w:val="00C805AF"/>
    <w:rsid w:val="00C80A6E"/>
    <w:rsid w:val="00C81492"/>
    <w:rsid w:val="00C81E4F"/>
    <w:rsid w:val="00C81FAD"/>
    <w:rsid w:val="00C82357"/>
    <w:rsid w:val="00C82968"/>
    <w:rsid w:val="00C82DCB"/>
    <w:rsid w:val="00C82DE9"/>
    <w:rsid w:val="00C82DF0"/>
    <w:rsid w:val="00C8375E"/>
    <w:rsid w:val="00C83825"/>
    <w:rsid w:val="00C83BD4"/>
    <w:rsid w:val="00C83F3B"/>
    <w:rsid w:val="00C84D2D"/>
    <w:rsid w:val="00C84F57"/>
    <w:rsid w:val="00C85BC3"/>
    <w:rsid w:val="00C866F2"/>
    <w:rsid w:val="00C8773F"/>
    <w:rsid w:val="00C87997"/>
    <w:rsid w:val="00C91125"/>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1FE"/>
    <w:rsid w:val="00CA1987"/>
    <w:rsid w:val="00CA219D"/>
    <w:rsid w:val="00CA2970"/>
    <w:rsid w:val="00CA2F0E"/>
    <w:rsid w:val="00CA37C4"/>
    <w:rsid w:val="00CA38A0"/>
    <w:rsid w:val="00CA416A"/>
    <w:rsid w:val="00CA4487"/>
    <w:rsid w:val="00CA5217"/>
    <w:rsid w:val="00CA573A"/>
    <w:rsid w:val="00CA577F"/>
    <w:rsid w:val="00CA664C"/>
    <w:rsid w:val="00CA6C3C"/>
    <w:rsid w:val="00CA6E22"/>
    <w:rsid w:val="00CA7195"/>
    <w:rsid w:val="00CB04E7"/>
    <w:rsid w:val="00CB0527"/>
    <w:rsid w:val="00CB0D82"/>
    <w:rsid w:val="00CB271D"/>
    <w:rsid w:val="00CB2E40"/>
    <w:rsid w:val="00CB36B9"/>
    <w:rsid w:val="00CB3FC2"/>
    <w:rsid w:val="00CB431B"/>
    <w:rsid w:val="00CB446D"/>
    <w:rsid w:val="00CB4760"/>
    <w:rsid w:val="00CB4B67"/>
    <w:rsid w:val="00CB4FE6"/>
    <w:rsid w:val="00CB54C0"/>
    <w:rsid w:val="00CB5AF8"/>
    <w:rsid w:val="00CB5BEE"/>
    <w:rsid w:val="00CB6843"/>
    <w:rsid w:val="00CB6E98"/>
    <w:rsid w:val="00CB7058"/>
    <w:rsid w:val="00CB7540"/>
    <w:rsid w:val="00CB7652"/>
    <w:rsid w:val="00CB7BC7"/>
    <w:rsid w:val="00CB7F24"/>
    <w:rsid w:val="00CC05A7"/>
    <w:rsid w:val="00CC0C3C"/>
    <w:rsid w:val="00CC0FAE"/>
    <w:rsid w:val="00CC149A"/>
    <w:rsid w:val="00CC175A"/>
    <w:rsid w:val="00CC17D3"/>
    <w:rsid w:val="00CC275F"/>
    <w:rsid w:val="00CC298A"/>
    <w:rsid w:val="00CC2E50"/>
    <w:rsid w:val="00CC2F1A"/>
    <w:rsid w:val="00CC35F6"/>
    <w:rsid w:val="00CC3911"/>
    <w:rsid w:val="00CC41DE"/>
    <w:rsid w:val="00CC4704"/>
    <w:rsid w:val="00CC6C18"/>
    <w:rsid w:val="00CC7360"/>
    <w:rsid w:val="00CC7E82"/>
    <w:rsid w:val="00CC7F3F"/>
    <w:rsid w:val="00CD0634"/>
    <w:rsid w:val="00CD1500"/>
    <w:rsid w:val="00CD1C7C"/>
    <w:rsid w:val="00CD1D2A"/>
    <w:rsid w:val="00CD1F5A"/>
    <w:rsid w:val="00CD3129"/>
    <w:rsid w:val="00CD3159"/>
    <w:rsid w:val="00CD31C4"/>
    <w:rsid w:val="00CD4224"/>
    <w:rsid w:val="00CD45E6"/>
    <w:rsid w:val="00CD474D"/>
    <w:rsid w:val="00CD604F"/>
    <w:rsid w:val="00CD606E"/>
    <w:rsid w:val="00CD626F"/>
    <w:rsid w:val="00CD6609"/>
    <w:rsid w:val="00CD7726"/>
    <w:rsid w:val="00CE11BC"/>
    <w:rsid w:val="00CE1F9A"/>
    <w:rsid w:val="00CE3867"/>
    <w:rsid w:val="00CE3A7D"/>
    <w:rsid w:val="00CE421A"/>
    <w:rsid w:val="00CE4450"/>
    <w:rsid w:val="00CE4EDC"/>
    <w:rsid w:val="00CE5C6E"/>
    <w:rsid w:val="00CE657B"/>
    <w:rsid w:val="00CE6F75"/>
    <w:rsid w:val="00CF146A"/>
    <w:rsid w:val="00CF17E9"/>
    <w:rsid w:val="00CF1E03"/>
    <w:rsid w:val="00CF2396"/>
    <w:rsid w:val="00CF248A"/>
    <w:rsid w:val="00CF2970"/>
    <w:rsid w:val="00CF2EAB"/>
    <w:rsid w:val="00CF30FA"/>
    <w:rsid w:val="00CF3632"/>
    <w:rsid w:val="00CF3DD5"/>
    <w:rsid w:val="00CF412C"/>
    <w:rsid w:val="00CF4139"/>
    <w:rsid w:val="00CF5202"/>
    <w:rsid w:val="00CF5507"/>
    <w:rsid w:val="00CF62E5"/>
    <w:rsid w:val="00CF66BD"/>
    <w:rsid w:val="00CF7139"/>
    <w:rsid w:val="00CF7C57"/>
    <w:rsid w:val="00D00B6B"/>
    <w:rsid w:val="00D00C85"/>
    <w:rsid w:val="00D00D8E"/>
    <w:rsid w:val="00D01176"/>
    <w:rsid w:val="00D0190E"/>
    <w:rsid w:val="00D01C18"/>
    <w:rsid w:val="00D02878"/>
    <w:rsid w:val="00D0313D"/>
    <w:rsid w:val="00D034F0"/>
    <w:rsid w:val="00D037F4"/>
    <w:rsid w:val="00D03BD6"/>
    <w:rsid w:val="00D03DCC"/>
    <w:rsid w:val="00D042DE"/>
    <w:rsid w:val="00D0447B"/>
    <w:rsid w:val="00D056C6"/>
    <w:rsid w:val="00D05ABE"/>
    <w:rsid w:val="00D07103"/>
    <w:rsid w:val="00D0751F"/>
    <w:rsid w:val="00D10738"/>
    <w:rsid w:val="00D10997"/>
    <w:rsid w:val="00D115B4"/>
    <w:rsid w:val="00D11864"/>
    <w:rsid w:val="00D118FD"/>
    <w:rsid w:val="00D11D67"/>
    <w:rsid w:val="00D12957"/>
    <w:rsid w:val="00D12F36"/>
    <w:rsid w:val="00D13A68"/>
    <w:rsid w:val="00D14528"/>
    <w:rsid w:val="00D149FC"/>
    <w:rsid w:val="00D15165"/>
    <w:rsid w:val="00D153DC"/>
    <w:rsid w:val="00D15B0F"/>
    <w:rsid w:val="00D17934"/>
    <w:rsid w:val="00D17B15"/>
    <w:rsid w:val="00D200EC"/>
    <w:rsid w:val="00D2169B"/>
    <w:rsid w:val="00D21735"/>
    <w:rsid w:val="00D22361"/>
    <w:rsid w:val="00D22E0C"/>
    <w:rsid w:val="00D2319E"/>
    <w:rsid w:val="00D2361D"/>
    <w:rsid w:val="00D23859"/>
    <w:rsid w:val="00D238B7"/>
    <w:rsid w:val="00D23917"/>
    <w:rsid w:val="00D23A06"/>
    <w:rsid w:val="00D23BE3"/>
    <w:rsid w:val="00D2405D"/>
    <w:rsid w:val="00D24067"/>
    <w:rsid w:val="00D2409F"/>
    <w:rsid w:val="00D24684"/>
    <w:rsid w:val="00D24D64"/>
    <w:rsid w:val="00D25646"/>
    <w:rsid w:val="00D259AE"/>
    <w:rsid w:val="00D259DC"/>
    <w:rsid w:val="00D2630D"/>
    <w:rsid w:val="00D26317"/>
    <w:rsid w:val="00D26E17"/>
    <w:rsid w:val="00D274B8"/>
    <w:rsid w:val="00D30318"/>
    <w:rsid w:val="00D30C24"/>
    <w:rsid w:val="00D31416"/>
    <w:rsid w:val="00D319B2"/>
    <w:rsid w:val="00D31C13"/>
    <w:rsid w:val="00D324E3"/>
    <w:rsid w:val="00D32B61"/>
    <w:rsid w:val="00D34B3B"/>
    <w:rsid w:val="00D353A6"/>
    <w:rsid w:val="00D363F5"/>
    <w:rsid w:val="00D36596"/>
    <w:rsid w:val="00D366EE"/>
    <w:rsid w:val="00D37CC5"/>
    <w:rsid w:val="00D37CEC"/>
    <w:rsid w:val="00D40153"/>
    <w:rsid w:val="00D401A2"/>
    <w:rsid w:val="00D407ED"/>
    <w:rsid w:val="00D4126B"/>
    <w:rsid w:val="00D41530"/>
    <w:rsid w:val="00D41896"/>
    <w:rsid w:val="00D41CAF"/>
    <w:rsid w:val="00D42480"/>
    <w:rsid w:val="00D42A2B"/>
    <w:rsid w:val="00D42A66"/>
    <w:rsid w:val="00D43881"/>
    <w:rsid w:val="00D440D6"/>
    <w:rsid w:val="00D448F1"/>
    <w:rsid w:val="00D44ABD"/>
    <w:rsid w:val="00D458EE"/>
    <w:rsid w:val="00D45AF4"/>
    <w:rsid w:val="00D45E43"/>
    <w:rsid w:val="00D45F7E"/>
    <w:rsid w:val="00D46064"/>
    <w:rsid w:val="00D466E4"/>
    <w:rsid w:val="00D467A5"/>
    <w:rsid w:val="00D46B01"/>
    <w:rsid w:val="00D474FD"/>
    <w:rsid w:val="00D47689"/>
    <w:rsid w:val="00D50066"/>
    <w:rsid w:val="00D50783"/>
    <w:rsid w:val="00D50D41"/>
    <w:rsid w:val="00D514A3"/>
    <w:rsid w:val="00D51705"/>
    <w:rsid w:val="00D51FC9"/>
    <w:rsid w:val="00D5251A"/>
    <w:rsid w:val="00D52CBF"/>
    <w:rsid w:val="00D52DBF"/>
    <w:rsid w:val="00D54982"/>
    <w:rsid w:val="00D5498C"/>
    <w:rsid w:val="00D54E60"/>
    <w:rsid w:val="00D55008"/>
    <w:rsid w:val="00D557A4"/>
    <w:rsid w:val="00D56C13"/>
    <w:rsid w:val="00D573D4"/>
    <w:rsid w:val="00D574BD"/>
    <w:rsid w:val="00D6056D"/>
    <w:rsid w:val="00D616CC"/>
    <w:rsid w:val="00D61C41"/>
    <w:rsid w:val="00D62B63"/>
    <w:rsid w:val="00D63236"/>
    <w:rsid w:val="00D6361E"/>
    <w:rsid w:val="00D639BA"/>
    <w:rsid w:val="00D63C0A"/>
    <w:rsid w:val="00D63C91"/>
    <w:rsid w:val="00D6430B"/>
    <w:rsid w:val="00D648C4"/>
    <w:rsid w:val="00D6576B"/>
    <w:rsid w:val="00D659C3"/>
    <w:rsid w:val="00D65BF3"/>
    <w:rsid w:val="00D65C69"/>
    <w:rsid w:val="00D65DA0"/>
    <w:rsid w:val="00D66557"/>
    <w:rsid w:val="00D668FD"/>
    <w:rsid w:val="00D669C6"/>
    <w:rsid w:val="00D66B21"/>
    <w:rsid w:val="00D66B2A"/>
    <w:rsid w:val="00D67475"/>
    <w:rsid w:val="00D7117B"/>
    <w:rsid w:val="00D71595"/>
    <w:rsid w:val="00D73203"/>
    <w:rsid w:val="00D73828"/>
    <w:rsid w:val="00D74406"/>
    <w:rsid w:val="00D74618"/>
    <w:rsid w:val="00D7462C"/>
    <w:rsid w:val="00D74750"/>
    <w:rsid w:val="00D74B96"/>
    <w:rsid w:val="00D74BD5"/>
    <w:rsid w:val="00D74EFE"/>
    <w:rsid w:val="00D7510D"/>
    <w:rsid w:val="00D759EB"/>
    <w:rsid w:val="00D75A43"/>
    <w:rsid w:val="00D75AED"/>
    <w:rsid w:val="00D774E3"/>
    <w:rsid w:val="00D7796A"/>
    <w:rsid w:val="00D77A16"/>
    <w:rsid w:val="00D77BC2"/>
    <w:rsid w:val="00D80F06"/>
    <w:rsid w:val="00D81240"/>
    <w:rsid w:val="00D8140A"/>
    <w:rsid w:val="00D81A85"/>
    <w:rsid w:val="00D81BF4"/>
    <w:rsid w:val="00D8254A"/>
    <w:rsid w:val="00D82B6B"/>
    <w:rsid w:val="00D833FE"/>
    <w:rsid w:val="00D8348D"/>
    <w:rsid w:val="00D83591"/>
    <w:rsid w:val="00D842FB"/>
    <w:rsid w:val="00D844A4"/>
    <w:rsid w:val="00D84930"/>
    <w:rsid w:val="00D84D42"/>
    <w:rsid w:val="00D850C5"/>
    <w:rsid w:val="00D853EE"/>
    <w:rsid w:val="00D85512"/>
    <w:rsid w:val="00D85667"/>
    <w:rsid w:val="00D85AAB"/>
    <w:rsid w:val="00D85ECF"/>
    <w:rsid w:val="00D86A2F"/>
    <w:rsid w:val="00D86B1A"/>
    <w:rsid w:val="00D872B6"/>
    <w:rsid w:val="00D9001D"/>
    <w:rsid w:val="00D90FAE"/>
    <w:rsid w:val="00D91839"/>
    <w:rsid w:val="00D91FD9"/>
    <w:rsid w:val="00D92EB1"/>
    <w:rsid w:val="00D9322B"/>
    <w:rsid w:val="00D937E4"/>
    <w:rsid w:val="00D938A9"/>
    <w:rsid w:val="00D938BD"/>
    <w:rsid w:val="00D938F3"/>
    <w:rsid w:val="00D93CA2"/>
    <w:rsid w:val="00D940D2"/>
    <w:rsid w:val="00D957DC"/>
    <w:rsid w:val="00D95E53"/>
    <w:rsid w:val="00D9612B"/>
    <w:rsid w:val="00D9794E"/>
    <w:rsid w:val="00D97B03"/>
    <w:rsid w:val="00DA0835"/>
    <w:rsid w:val="00DA0BD6"/>
    <w:rsid w:val="00DA1028"/>
    <w:rsid w:val="00DA13D5"/>
    <w:rsid w:val="00DA1CC3"/>
    <w:rsid w:val="00DA1F9A"/>
    <w:rsid w:val="00DA2A68"/>
    <w:rsid w:val="00DA3091"/>
    <w:rsid w:val="00DA3E35"/>
    <w:rsid w:val="00DA50DC"/>
    <w:rsid w:val="00DA5D60"/>
    <w:rsid w:val="00DA5E06"/>
    <w:rsid w:val="00DA6031"/>
    <w:rsid w:val="00DA6824"/>
    <w:rsid w:val="00DA6DD9"/>
    <w:rsid w:val="00DA7182"/>
    <w:rsid w:val="00DA7539"/>
    <w:rsid w:val="00DA7E7A"/>
    <w:rsid w:val="00DB0675"/>
    <w:rsid w:val="00DB1210"/>
    <w:rsid w:val="00DB126A"/>
    <w:rsid w:val="00DB2F27"/>
    <w:rsid w:val="00DB34AA"/>
    <w:rsid w:val="00DB3C4B"/>
    <w:rsid w:val="00DB4AD4"/>
    <w:rsid w:val="00DB4EE2"/>
    <w:rsid w:val="00DB567A"/>
    <w:rsid w:val="00DB6230"/>
    <w:rsid w:val="00DB64E1"/>
    <w:rsid w:val="00DB6693"/>
    <w:rsid w:val="00DB6788"/>
    <w:rsid w:val="00DB71AD"/>
    <w:rsid w:val="00DB7A9D"/>
    <w:rsid w:val="00DC01C1"/>
    <w:rsid w:val="00DC1D1F"/>
    <w:rsid w:val="00DC1D47"/>
    <w:rsid w:val="00DC2FDC"/>
    <w:rsid w:val="00DC3234"/>
    <w:rsid w:val="00DC3567"/>
    <w:rsid w:val="00DC4AC6"/>
    <w:rsid w:val="00DC4BAE"/>
    <w:rsid w:val="00DC4E14"/>
    <w:rsid w:val="00DC5287"/>
    <w:rsid w:val="00DC5810"/>
    <w:rsid w:val="00DC5B6A"/>
    <w:rsid w:val="00DC6118"/>
    <w:rsid w:val="00DC66C1"/>
    <w:rsid w:val="00DC674A"/>
    <w:rsid w:val="00DC6EC2"/>
    <w:rsid w:val="00DC7057"/>
    <w:rsid w:val="00DC7127"/>
    <w:rsid w:val="00DC770D"/>
    <w:rsid w:val="00DD0171"/>
    <w:rsid w:val="00DD0783"/>
    <w:rsid w:val="00DD0DCB"/>
    <w:rsid w:val="00DD1CF1"/>
    <w:rsid w:val="00DD1DE0"/>
    <w:rsid w:val="00DD26C1"/>
    <w:rsid w:val="00DD27A1"/>
    <w:rsid w:val="00DD2E77"/>
    <w:rsid w:val="00DD33E9"/>
    <w:rsid w:val="00DD37F9"/>
    <w:rsid w:val="00DD4DCF"/>
    <w:rsid w:val="00DD5E68"/>
    <w:rsid w:val="00DD6779"/>
    <w:rsid w:val="00DE00A7"/>
    <w:rsid w:val="00DE0D7C"/>
    <w:rsid w:val="00DE0E67"/>
    <w:rsid w:val="00DE1005"/>
    <w:rsid w:val="00DE12F0"/>
    <w:rsid w:val="00DE17B7"/>
    <w:rsid w:val="00DE1D9A"/>
    <w:rsid w:val="00DE1E88"/>
    <w:rsid w:val="00DE219C"/>
    <w:rsid w:val="00DE2734"/>
    <w:rsid w:val="00DE2B90"/>
    <w:rsid w:val="00DE2D55"/>
    <w:rsid w:val="00DE31D6"/>
    <w:rsid w:val="00DE33CD"/>
    <w:rsid w:val="00DE5B07"/>
    <w:rsid w:val="00DE5F29"/>
    <w:rsid w:val="00DE6A15"/>
    <w:rsid w:val="00DE6A73"/>
    <w:rsid w:val="00DF0068"/>
    <w:rsid w:val="00DF07E4"/>
    <w:rsid w:val="00DF18D3"/>
    <w:rsid w:val="00DF1F01"/>
    <w:rsid w:val="00DF280A"/>
    <w:rsid w:val="00DF30A7"/>
    <w:rsid w:val="00DF3628"/>
    <w:rsid w:val="00DF52BD"/>
    <w:rsid w:val="00DF5DEF"/>
    <w:rsid w:val="00DF6DDB"/>
    <w:rsid w:val="00DF6FAF"/>
    <w:rsid w:val="00DF7E2F"/>
    <w:rsid w:val="00E00462"/>
    <w:rsid w:val="00E00646"/>
    <w:rsid w:val="00E00A27"/>
    <w:rsid w:val="00E01B3A"/>
    <w:rsid w:val="00E02997"/>
    <w:rsid w:val="00E038AD"/>
    <w:rsid w:val="00E03F3B"/>
    <w:rsid w:val="00E0455D"/>
    <w:rsid w:val="00E0482B"/>
    <w:rsid w:val="00E0488B"/>
    <w:rsid w:val="00E04C88"/>
    <w:rsid w:val="00E04F6B"/>
    <w:rsid w:val="00E050D9"/>
    <w:rsid w:val="00E050F1"/>
    <w:rsid w:val="00E052C4"/>
    <w:rsid w:val="00E062C1"/>
    <w:rsid w:val="00E0729B"/>
    <w:rsid w:val="00E10EA3"/>
    <w:rsid w:val="00E116C2"/>
    <w:rsid w:val="00E11EAD"/>
    <w:rsid w:val="00E1278C"/>
    <w:rsid w:val="00E12899"/>
    <w:rsid w:val="00E12F80"/>
    <w:rsid w:val="00E133F7"/>
    <w:rsid w:val="00E13F7F"/>
    <w:rsid w:val="00E14581"/>
    <w:rsid w:val="00E1465A"/>
    <w:rsid w:val="00E15513"/>
    <w:rsid w:val="00E15CA5"/>
    <w:rsid w:val="00E2011C"/>
    <w:rsid w:val="00E204C2"/>
    <w:rsid w:val="00E21475"/>
    <w:rsid w:val="00E21DE9"/>
    <w:rsid w:val="00E221E4"/>
    <w:rsid w:val="00E23637"/>
    <w:rsid w:val="00E2397D"/>
    <w:rsid w:val="00E23B59"/>
    <w:rsid w:val="00E23B9B"/>
    <w:rsid w:val="00E23E33"/>
    <w:rsid w:val="00E24018"/>
    <w:rsid w:val="00E24F9E"/>
    <w:rsid w:val="00E25282"/>
    <w:rsid w:val="00E269CB"/>
    <w:rsid w:val="00E26C98"/>
    <w:rsid w:val="00E270C3"/>
    <w:rsid w:val="00E277CE"/>
    <w:rsid w:val="00E2785E"/>
    <w:rsid w:val="00E3120A"/>
    <w:rsid w:val="00E31456"/>
    <w:rsid w:val="00E314D8"/>
    <w:rsid w:val="00E31B41"/>
    <w:rsid w:val="00E31D10"/>
    <w:rsid w:val="00E3217F"/>
    <w:rsid w:val="00E32B9E"/>
    <w:rsid w:val="00E33269"/>
    <w:rsid w:val="00E339F5"/>
    <w:rsid w:val="00E33DB3"/>
    <w:rsid w:val="00E347AB"/>
    <w:rsid w:val="00E349FE"/>
    <w:rsid w:val="00E34A9F"/>
    <w:rsid w:val="00E34E77"/>
    <w:rsid w:val="00E3553D"/>
    <w:rsid w:val="00E36575"/>
    <w:rsid w:val="00E379BD"/>
    <w:rsid w:val="00E37E78"/>
    <w:rsid w:val="00E4099C"/>
    <w:rsid w:val="00E40E3D"/>
    <w:rsid w:val="00E40F92"/>
    <w:rsid w:val="00E40FDA"/>
    <w:rsid w:val="00E41096"/>
    <w:rsid w:val="00E4129A"/>
    <w:rsid w:val="00E4147C"/>
    <w:rsid w:val="00E4190E"/>
    <w:rsid w:val="00E41CBA"/>
    <w:rsid w:val="00E42070"/>
    <w:rsid w:val="00E433C9"/>
    <w:rsid w:val="00E44301"/>
    <w:rsid w:val="00E448C5"/>
    <w:rsid w:val="00E4541D"/>
    <w:rsid w:val="00E4675A"/>
    <w:rsid w:val="00E46D1F"/>
    <w:rsid w:val="00E473D5"/>
    <w:rsid w:val="00E50144"/>
    <w:rsid w:val="00E5092D"/>
    <w:rsid w:val="00E50F17"/>
    <w:rsid w:val="00E51FC1"/>
    <w:rsid w:val="00E5205D"/>
    <w:rsid w:val="00E5214F"/>
    <w:rsid w:val="00E521A5"/>
    <w:rsid w:val="00E52909"/>
    <w:rsid w:val="00E52C29"/>
    <w:rsid w:val="00E53155"/>
    <w:rsid w:val="00E5363D"/>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1DCD"/>
    <w:rsid w:val="00E6254B"/>
    <w:rsid w:val="00E62C4D"/>
    <w:rsid w:val="00E62E91"/>
    <w:rsid w:val="00E62ED0"/>
    <w:rsid w:val="00E6330E"/>
    <w:rsid w:val="00E63515"/>
    <w:rsid w:val="00E63D90"/>
    <w:rsid w:val="00E66977"/>
    <w:rsid w:val="00E679BF"/>
    <w:rsid w:val="00E67BD4"/>
    <w:rsid w:val="00E71973"/>
    <w:rsid w:val="00E72080"/>
    <w:rsid w:val="00E723E5"/>
    <w:rsid w:val="00E73271"/>
    <w:rsid w:val="00E733C4"/>
    <w:rsid w:val="00E735C0"/>
    <w:rsid w:val="00E736D7"/>
    <w:rsid w:val="00E744B6"/>
    <w:rsid w:val="00E749F8"/>
    <w:rsid w:val="00E74FD0"/>
    <w:rsid w:val="00E75039"/>
    <w:rsid w:val="00E75722"/>
    <w:rsid w:val="00E7640D"/>
    <w:rsid w:val="00E7655B"/>
    <w:rsid w:val="00E76747"/>
    <w:rsid w:val="00E77050"/>
    <w:rsid w:val="00E77690"/>
    <w:rsid w:val="00E77ED5"/>
    <w:rsid w:val="00E80086"/>
    <w:rsid w:val="00E802F0"/>
    <w:rsid w:val="00E805BD"/>
    <w:rsid w:val="00E81B0B"/>
    <w:rsid w:val="00E81D9E"/>
    <w:rsid w:val="00E849A5"/>
    <w:rsid w:val="00E84CC6"/>
    <w:rsid w:val="00E84E1E"/>
    <w:rsid w:val="00E85291"/>
    <w:rsid w:val="00E8561E"/>
    <w:rsid w:val="00E85844"/>
    <w:rsid w:val="00E87055"/>
    <w:rsid w:val="00E9035E"/>
    <w:rsid w:val="00E9061B"/>
    <w:rsid w:val="00E91096"/>
    <w:rsid w:val="00E91BF8"/>
    <w:rsid w:val="00E91D06"/>
    <w:rsid w:val="00E92575"/>
    <w:rsid w:val="00E925F8"/>
    <w:rsid w:val="00E929AB"/>
    <w:rsid w:val="00E92C61"/>
    <w:rsid w:val="00E93843"/>
    <w:rsid w:val="00E94826"/>
    <w:rsid w:val="00E95142"/>
    <w:rsid w:val="00E9563D"/>
    <w:rsid w:val="00E961FA"/>
    <w:rsid w:val="00E965AE"/>
    <w:rsid w:val="00E96756"/>
    <w:rsid w:val="00E96F58"/>
    <w:rsid w:val="00E97643"/>
    <w:rsid w:val="00EA055F"/>
    <w:rsid w:val="00EA1866"/>
    <w:rsid w:val="00EA292F"/>
    <w:rsid w:val="00EA29F9"/>
    <w:rsid w:val="00EA3451"/>
    <w:rsid w:val="00EA477E"/>
    <w:rsid w:val="00EA4B23"/>
    <w:rsid w:val="00EA50A9"/>
    <w:rsid w:val="00EA58A4"/>
    <w:rsid w:val="00EA63D7"/>
    <w:rsid w:val="00EA657C"/>
    <w:rsid w:val="00EA6911"/>
    <w:rsid w:val="00EA693B"/>
    <w:rsid w:val="00EA6E4B"/>
    <w:rsid w:val="00EA7EA1"/>
    <w:rsid w:val="00EB0357"/>
    <w:rsid w:val="00EB047E"/>
    <w:rsid w:val="00EB07F2"/>
    <w:rsid w:val="00EB1BDE"/>
    <w:rsid w:val="00EB1DB5"/>
    <w:rsid w:val="00EB1E39"/>
    <w:rsid w:val="00EB213F"/>
    <w:rsid w:val="00EB23A1"/>
    <w:rsid w:val="00EB269A"/>
    <w:rsid w:val="00EB2985"/>
    <w:rsid w:val="00EB35B6"/>
    <w:rsid w:val="00EB37BA"/>
    <w:rsid w:val="00EB47A1"/>
    <w:rsid w:val="00EB47D4"/>
    <w:rsid w:val="00EB4B24"/>
    <w:rsid w:val="00EB54AE"/>
    <w:rsid w:val="00EB5646"/>
    <w:rsid w:val="00EB5961"/>
    <w:rsid w:val="00EB5EAD"/>
    <w:rsid w:val="00EB7462"/>
    <w:rsid w:val="00EB7E2C"/>
    <w:rsid w:val="00EC0316"/>
    <w:rsid w:val="00EC14A8"/>
    <w:rsid w:val="00EC1B43"/>
    <w:rsid w:val="00EC239C"/>
    <w:rsid w:val="00EC23E3"/>
    <w:rsid w:val="00EC3213"/>
    <w:rsid w:val="00EC357F"/>
    <w:rsid w:val="00EC38E1"/>
    <w:rsid w:val="00EC447F"/>
    <w:rsid w:val="00EC48EF"/>
    <w:rsid w:val="00EC49BD"/>
    <w:rsid w:val="00EC4B8D"/>
    <w:rsid w:val="00EC4D05"/>
    <w:rsid w:val="00EC4DF1"/>
    <w:rsid w:val="00EC5F55"/>
    <w:rsid w:val="00EC6988"/>
    <w:rsid w:val="00EC779F"/>
    <w:rsid w:val="00EC7834"/>
    <w:rsid w:val="00EC7A2A"/>
    <w:rsid w:val="00EC7B5F"/>
    <w:rsid w:val="00EC7CBA"/>
    <w:rsid w:val="00EC7DB7"/>
    <w:rsid w:val="00ED1082"/>
    <w:rsid w:val="00ED1DFB"/>
    <w:rsid w:val="00ED2207"/>
    <w:rsid w:val="00ED24E9"/>
    <w:rsid w:val="00ED297C"/>
    <w:rsid w:val="00ED2AC1"/>
    <w:rsid w:val="00ED2AF1"/>
    <w:rsid w:val="00ED2C58"/>
    <w:rsid w:val="00ED41B1"/>
    <w:rsid w:val="00ED6FFE"/>
    <w:rsid w:val="00ED7135"/>
    <w:rsid w:val="00ED7664"/>
    <w:rsid w:val="00ED7B9D"/>
    <w:rsid w:val="00ED7E6D"/>
    <w:rsid w:val="00EE000F"/>
    <w:rsid w:val="00EE0234"/>
    <w:rsid w:val="00EE06C3"/>
    <w:rsid w:val="00EE084B"/>
    <w:rsid w:val="00EE0BBE"/>
    <w:rsid w:val="00EE1307"/>
    <w:rsid w:val="00EE1848"/>
    <w:rsid w:val="00EE1FBE"/>
    <w:rsid w:val="00EE277C"/>
    <w:rsid w:val="00EE3C44"/>
    <w:rsid w:val="00EE3CD9"/>
    <w:rsid w:val="00EE3CFC"/>
    <w:rsid w:val="00EE43E7"/>
    <w:rsid w:val="00EE5233"/>
    <w:rsid w:val="00EE53FC"/>
    <w:rsid w:val="00EE55F3"/>
    <w:rsid w:val="00EE5785"/>
    <w:rsid w:val="00EE585C"/>
    <w:rsid w:val="00EE5E72"/>
    <w:rsid w:val="00EE62F5"/>
    <w:rsid w:val="00EE64DD"/>
    <w:rsid w:val="00EE6EEB"/>
    <w:rsid w:val="00EE7301"/>
    <w:rsid w:val="00EE7954"/>
    <w:rsid w:val="00EE7D0D"/>
    <w:rsid w:val="00EF0536"/>
    <w:rsid w:val="00EF0A80"/>
    <w:rsid w:val="00EF1066"/>
    <w:rsid w:val="00EF184C"/>
    <w:rsid w:val="00EF19EA"/>
    <w:rsid w:val="00EF1F88"/>
    <w:rsid w:val="00EF4183"/>
    <w:rsid w:val="00EF47F2"/>
    <w:rsid w:val="00EF484C"/>
    <w:rsid w:val="00EF4BD8"/>
    <w:rsid w:val="00EF5441"/>
    <w:rsid w:val="00EF588D"/>
    <w:rsid w:val="00EF763C"/>
    <w:rsid w:val="00EF7E13"/>
    <w:rsid w:val="00EF7EAF"/>
    <w:rsid w:val="00F006F6"/>
    <w:rsid w:val="00F00ADF"/>
    <w:rsid w:val="00F0124B"/>
    <w:rsid w:val="00F01321"/>
    <w:rsid w:val="00F01899"/>
    <w:rsid w:val="00F01E85"/>
    <w:rsid w:val="00F0240D"/>
    <w:rsid w:val="00F03037"/>
    <w:rsid w:val="00F03259"/>
    <w:rsid w:val="00F039B3"/>
    <w:rsid w:val="00F03A70"/>
    <w:rsid w:val="00F046A7"/>
    <w:rsid w:val="00F0473F"/>
    <w:rsid w:val="00F04934"/>
    <w:rsid w:val="00F06CC8"/>
    <w:rsid w:val="00F06E0D"/>
    <w:rsid w:val="00F07BEB"/>
    <w:rsid w:val="00F1082D"/>
    <w:rsid w:val="00F10E83"/>
    <w:rsid w:val="00F10F59"/>
    <w:rsid w:val="00F11274"/>
    <w:rsid w:val="00F12D45"/>
    <w:rsid w:val="00F13203"/>
    <w:rsid w:val="00F136F0"/>
    <w:rsid w:val="00F13B3B"/>
    <w:rsid w:val="00F1466A"/>
    <w:rsid w:val="00F149D2"/>
    <w:rsid w:val="00F158C3"/>
    <w:rsid w:val="00F166B4"/>
    <w:rsid w:val="00F16958"/>
    <w:rsid w:val="00F17155"/>
    <w:rsid w:val="00F20527"/>
    <w:rsid w:val="00F20849"/>
    <w:rsid w:val="00F2092A"/>
    <w:rsid w:val="00F20B0F"/>
    <w:rsid w:val="00F210C3"/>
    <w:rsid w:val="00F2191E"/>
    <w:rsid w:val="00F2280F"/>
    <w:rsid w:val="00F2318D"/>
    <w:rsid w:val="00F23AD8"/>
    <w:rsid w:val="00F26245"/>
    <w:rsid w:val="00F264AE"/>
    <w:rsid w:val="00F26678"/>
    <w:rsid w:val="00F2721D"/>
    <w:rsid w:val="00F27432"/>
    <w:rsid w:val="00F30122"/>
    <w:rsid w:val="00F30F31"/>
    <w:rsid w:val="00F31266"/>
    <w:rsid w:val="00F3274E"/>
    <w:rsid w:val="00F32F00"/>
    <w:rsid w:val="00F33CB4"/>
    <w:rsid w:val="00F34E97"/>
    <w:rsid w:val="00F3576B"/>
    <w:rsid w:val="00F35774"/>
    <w:rsid w:val="00F35E7C"/>
    <w:rsid w:val="00F35F5D"/>
    <w:rsid w:val="00F4073A"/>
    <w:rsid w:val="00F4140F"/>
    <w:rsid w:val="00F419D2"/>
    <w:rsid w:val="00F42443"/>
    <w:rsid w:val="00F427A1"/>
    <w:rsid w:val="00F42B79"/>
    <w:rsid w:val="00F42EC1"/>
    <w:rsid w:val="00F434AB"/>
    <w:rsid w:val="00F43828"/>
    <w:rsid w:val="00F43EE4"/>
    <w:rsid w:val="00F4407A"/>
    <w:rsid w:val="00F4411B"/>
    <w:rsid w:val="00F44505"/>
    <w:rsid w:val="00F45964"/>
    <w:rsid w:val="00F464F8"/>
    <w:rsid w:val="00F4689E"/>
    <w:rsid w:val="00F470C7"/>
    <w:rsid w:val="00F476E7"/>
    <w:rsid w:val="00F4783C"/>
    <w:rsid w:val="00F47D26"/>
    <w:rsid w:val="00F50F07"/>
    <w:rsid w:val="00F51053"/>
    <w:rsid w:val="00F51D35"/>
    <w:rsid w:val="00F52705"/>
    <w:rsid w:val="00F53B03"/>
    <w:rsid w:val="00F5560B"/>
    <w:rsid w:val="00F55E86"/>
    <w:rsid w:val="00F562BE"/>
    <w:rsid w:val="00F56A47"/>
    <w:rsid w:val="00F5716A"/>
    <w:rsid w:val="00F57245"/>
    <w:rsid w:val="00F57263"/>
    <w:rsid w:val="00F600E3"/>
    <w:rsid w:val="00F60823"/>
    <w:rsid w:val="00F609BE"/>
    <w:rsid w:val="00F61A66"/>
    <w:rsid w:val="00F62342"/>
    <w:rsid w:val="00F626DD"/>
    <w:rsid w:val="00F62903"/>
    <w:rsid w:val="00F6350D"/>
    <w:rsid w:val="00F63BF9"/>
    <w:rsid w:val="00F6494B"/>
    <w:rsid w:val="00F66394"/>
    <w:rsid w:val="00F7032F"/>
    <w:rsid w:val="00F70C7A"/>
    <w:rsid w:val="00F70E97"/>
    <w:rsid w:val="00F71BAA"/>
    <w:rsid w:val="00F729E8"/>
    <w:rsid w:val="00F72A29"/>
    <w:rsid w:val="00F733AC"/>
    <w:rsid w:val="00F738C8"/>
    <w:rsid w:val="00F73D70"/>
    <w:rsid w:val="00F74682"/>
    <w:rsid w:val="00F74DF1"/>
    <w:rsid w:val="00F7506E"/>
    <w:rsid w:val="00F75231"/>
    <w:rsid w:val="00F76C29"/>
    <w:rsid w:val="00F772B7"/>
    <w:rsid w:val="00F776AE"/>
    <w:rsid w:val="00F7772B"/>
    <w:rsid w:val="00F77C1B"/>
    <w:rsid w:val="00F77F82"/>
    <w:rsid w:val="00F80438"/>
    <w:rsid w:val="00F805E4"/>
    <w:rsid w:val="00F80CFB"/>
    <w:rsid w:val="00F81707"/>
    <w:rsid w:val="00F82113"/>
    <w:rsid w:val="00F827CF"/>
    <w:rsid w:val="00F8340B"/>
    <w:rsid w:val="00F838C0"/>
    <w:rsid w:val="00F8578C"/>
    <w:rsid w:val="00F85BCF"/>
    <w:rsid w:val="00F85DD7"/>
    <w:rsid w:val="00F86755"/>
    <w:rsid w:val="00F86FEE"/>
    <w:rsid w:val="00F87087"/>
    <w:rsid w:val="00F87CE8"/>
    <w:rsid w:val="00F90385"/>
    <w:rsid w:val="00F906E2"/>
    <w:rsid w:val="00F90F23"/>
    <w:rsid w:val="00F913A4"/>
    <w:rsid w:val="00F91B6D"/>
    <w:rsid w:val="00F91FD5"/>
    <w:rsid w:val="00F93FC1"/>
    <w:rsid w:val="00F948C8"/>
    <w:rsid w:val="00F9490A"/>
    <w:rsid w:val="00F94F9F"/>
    <w:rsid w:val="00F95646"/>
    <w:rsid w:val="00F95FD0"/>
    <w:rsid w:val="00F97E41"/>
    <w:rsid w:val="00FA0111"/>
    <w:rsid w:val="00FA048E"/>
    <w:rsid w:val="00FA143A"/>
    <w:rsid w:val="00FA3DF5"/>
    <w:rsid w:val="00FA4418"/>
    <w:rsid w:val="00FA45F2"/>
    <w:rsid w:val="00FA4764"/>
    <w:rsid w:val="00FA4B4E"/>
    <w:rsid w:val="00FA595A"/>
    <w:rsid w:val="00FA5B43"/>
    <w:rsid w:val="00FA65FC"/>
    <w:rsid w:val="00FA6D19"/>
    <w:rsid w:val="00FA6D50"/>
    <w:rsid w:val="00FA7B79"/>
    <w:rsid w:val="00FA7EAC"/>
    <w:rsid w:val="00FB01F9"/>
    <w:rsid w:val="00FB0682"/>
    <w:rsid w:val="00FB1730"/>
    <w:rsid w:val="00FB2068"/>
    <w:rsid w:val="00FB2B47"/>
    <w:rsid w:val="00FB4A06"/>
    <w:rsid w:val="00FB50F5"/>
    <w:rsid w:val="00FB543A"/>
    <w:rsid w:val="00FB6730"/>
    <w:rsid w:val="00FB6A6D"/>
    <w:rsid w:val="00FB6ED6"/>
    <w:rsid w:val="00FB7218"/>
    <w:rsid w:val="00FC0FB3"/>
    <w:rsid w:val="00FC10C6"/>
    <w:rsid w:val="00FC11E9"/>
    <w:rsid w:val="00FC12B3"/>
    <w:rsid w:val="00FC1BEB"/>
    <w:rsid w:val="00FC2DDD"/>
    <w:rsid w:val="00FC38A8"/>
    <w:rsid w:val="00FC3BEB"/>
    <w:rsid w:val="00FC4050"/>
    <w:rsid w:val="00FC489B"/>
    <w:rsid w:val="00FC5179"/>
    <w:rsid w:val="00FC5418"/>
    <w:rsid w:val="00FC55F9"/>
    <w:rsid w:val="00FC59EC"/>
    <w:rsid w:val="00FC6398"/>
    <w:rsid w:val="00FC6B6C"/>
    <w:rsid w:val="00FC6CD2"/>
    <w:rsid w:val="00FC77A2"/>
    <w:rsid w:val="00FC7984"/>
    <w:rsid w:val="00FC7A80"/>
    <w:rsid w:val="00FD0598"/>
    <w:rsid w:val="00FD0813"/>
    <w:rsid w:val="00FD0F5F"/>
    <w:rsid w:val="00FD27B4"/>
    <w:rsid w:val="00FD2DCF"/>
    <w:rsid w:val="00FD3F43"/>
    <w:rsid w:val="00FD427A"/>
    <w:rsid w:val="00FD52ED"/>
    <w:rsid w:val="00FD53B0"/>
    <w:rsid w:val="00FD6636"/>
    <w:rsid w:val="00FD6CA9"/>
    <w:rsid w:val="00FD774D"/>
    <w:rsid w:val="00FE0A5E"/>
    <w:rsid w:val="00FE148A"/>
    <w:rsid w:val="00FE16B4"/>
    <w:rsid w:val="00FE1C2D"/>
    <w:rsid w:val="00FE4A63"/>
    <w:rsid w:val="00FE4D32"/>
    <w:rsid w:val="00FE5CCF"/>
    <w:rsid w:val="00FE601F"/>
    <w:rsid w:val="00FE61A3"/>
    <w:rsid w:val="00FE6B9B"/>
    <w:rsid w:val="00FE7489"/>
    <w:rsid w:val="00FE79F4"/>
    <w:rsid w:val="00FF0133"/>
    <w:rsid w:val="00FF0A55"/>
    <w:rsid w:val="00FF1944"/>
    <w:rsid w:val="00FF2212"/>
    <w:rsid w:val="00FF2F4B"/>
    <w:rsid w:val="00FF307E"/>
    <w:rsid w:val="00FF352E"/>
    <w:rsid w:val="00FF3E5C"/>
    <w:rsid w:val="00FF3FA3"/>
    <w:rsid w:val="00FF4735"/>
    <w:rsid w:val="00FF48B1"/>
    <w:rsid w:val="00FF4A26"/>
    <w:rsid w:val="00FF5D57"/>
    <w:rsid w:val="00FF62E0"/>
    <w:rsid w:val="00FF7615"/>
    <w:rsid w:val="00FF779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5DC"/>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EE5233"/>
    <w:pPr>
      <w:tabs>
        <w:tab w:val="left" w:pos="264"/>
      </w:tabs>
      <w:spacing w:after="0" w:line="240" w:lineRule="auto"/>
      <w:ind w:left="259" w:hanging="259"/>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24"/>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24"/>
    <w:rsid w:val="00AF0775"/>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itations"/>
    <w:basedOn w:val="Normal"/>
    <w:next w:val="Normal"/>
    <w:link w:val="SubtitleChar"/>
    <w:uiPriority w:val="24"/>
    <w:qFormat/>
    <w:rsid w:val="00186988"/>
    <w:rPr>
      <w:color w:val="2F5496" w:themeColor="accent1" w:themeShade="BF"/>
      <w:lang w:val="en-US"/>
    </w:rPr>
  </w:style>
  <w:style w:type="character" w:customStyle="1" w:styleId="SubtitleChar">
    <w:name w:val="Subtitle Char"/>
    <w:aliases w:val="Citations Char"/>
    <w:basedOn w:val="DefaultParagraphFont"/>
    <w:link w:val="Subtitle"/>
    <w:uiPriority w:val="24"/>
    <w:rsid w:val="000F39A1"/>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aliases w:val="Figure Text"/>
    <w:basedOn w:val="Normal"/>
    <w:uiPriority w:val="4"/>
    <w:qFormat/>
    <w:rsid w:val="000C7FBD"/>
    <w:pPr>
      <w:spacing w:after="0" w:line="240" w:lineRule="auto"/>
      <w:jc w:val="both"/>
    </w:pPr>
    <w:rPr>
      <w:sz w:val="18"/>
      <w:lang w:val="en-US"/>
    </w:rPr>
  </w:style>
  <w:style w:type="character" w:styleId="SubtleEmphasis">
    <w:name w:val="Subtle Emphasis"/>
    <w:aliases w:val="Figure Title"/>
    <w:basedOn w:val="DefaultParagraphFont"/>
    <w:uiPriority w:val="24"/>
    <w:qFormat/>
    <w:rsid w:val="000F39A1"/>
    <w:rPr>
      <w:rFonts w:asciiTheme="minorHAnsi" w:hAnsiTheme="minorHAnsi"/>
      <w:b/>
      <w:bCs/>
      <w:sz w:val="18"/>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 w:type="paragraph" w:customStyle="1" w:styleId="Packages">
    <w:name w:val="Packages"/>
    <w:basedOn w:val="Normal"/>
    <w:link w:val="PackagesChar"/>
    <w:qFormat/>
    <w:rsid w:val="00EA657C"/>
    <w:rPr>
      <w:rFonts w:ascii="Lucida Sans Typewriter" w:hAnsi="Lucida Sans Typewriter"/>
      <w:color w:val="1F3864" w:themeColor="accent1" w:themeShade="80"/>
      <w:sz w:val="16"/>
      <w:lang w:val="en-US"/>
    </w:rPr>
  </w:style>
  <w:style w:type="paragraph" w:customStyle="1" w:styleId="CaptionTitle">
    <w:name w:val="Caption Title"/>
    <w:basedOn w:val="Normal"/>
    <w:link w:val="CaptionTitleChar"/>
    <w:rsid w:val="000F39A1"/>
    <w:pPr>
      <w:ind w:left="360" w:hanging="360"/>
    </w:pPr>
    <w:rPr>
      <w:sz w:val="16"/>
      <w:lang w:val="en-US"/>
    </w:rPr>
  </w:style>
  <w:style w:type="character" w:customStyle="1" w:styleId="PackagesChar">
    <w:name w:val="Packages Char"/>
    <w:basedOn w:val="DefaultParagraphFont"/>
    <w:link w:val="Packages"/>
    <w:rsid w:val="00EA657C"/>
    <w:rPr>
      <w:rFonts w:ascii="Lucida Sans Typewriter" w:hAnsi="Lucida Sans Typewriter"/>
      <w:color w:val="1F3864" w:themeColor="accent1" w:themeShade="80"/>
      <w:sz w:val="16"/>
      <w:lang w:val="en-US"/>
    </w:rPr>
  </w:style>
  <w:style w:type="paragraph" w:customStyle="1" w:styleId="CitTitle">
    <w:name w:val="Cit. Title"/>
    <w:basedOn w:val="Normal"/>
    <w:next w:val="Normal"/>
    <w:uiPriority w:val="2"/>
    <w:qFormat/>
    <w:rsid w:val="00E80086"/>
    <w:rPr>
      <w:b/>
      <w:sz w:val="18"/>
    </w:rPr>
  </w:style>
  <w:style w:type="character" w:customStyle="1" w:styleId="CaptionTitleChar">
    <w:name w:val="Caption Title Char"/>
    <w:basedOn w:val="Heading1Char"/>
    <w:link w:val="CaptionTitle"/>
    <w:rsid w:val="000F39A1"/>
    <w:rPr>
      <w:rFonts w:eastAsiaTheme="majorEastAsia" w:cstheme="majorBidi"/>
      <w:b w:val="0"/>
      <w:color w:val="2F5496" w:themeColor="accent1" w:themeShade="BF"/>
      <w:sz w:val="16"/>
      <w:szCs w:val="32"/>
      <w:lang w:val="en-US"/>
    </w:rPr>
  </w:style>
  <w:style w:type="paragraph" w:customStyle="1" w:styleId="CitText">
    <w:name w:val="Cit. Text"/>
    <w:basedOn w:val="CitTitle"/>
    <w:next w:val="Normal"/>
    <w:uiPriority w:val="2"/>
    <w:qFormat/>
    <w:rsid w:val="00E80086"/>
    <w:rPr>
      <w:b w:val="0"/>
    </w:rPr>
  </w:style>
  <w:style w:type="paragraph" w:customStyle="1" w:styleId="GSE">
    <w:name w:val="GSE"/>
    <w:basedOn w:val="Normal"/>
    <w:link w:val="GSEChar"/>
    <w:qFormat/>
    <w:rsid w:val="00A545E1"/>
    <w:pPr>
      <w:jc w:val="both"/>
    </w:pPr>
    <w:rPr>
      <w:color w:val="1F3864" w:themeColor="accent1" w:themeShade="80"/>
      <w:lang w:val="en-US"/>
    </w:rPr>
  </w:style>
  <w:style w:type="character" w:customStyle="1" w:styleId="GSEChar">
    <w:name w:val="GSE Char"/>
    <w:basedOn w:val="DefaultParagraphFont"/>
    <w:link w:val="GSE"/>
    <w:rsid w:val="00A545E1"/>
    <w:rPr>
      <w:color w:val="1F3864" w:themeColor="accent1" w:themeShade="8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896610">
      <w:bodyDiv w:val="1"/>
      <w:marLeft w:val="0"/>
      <w:marRight w:val="0"/>
      <w:marTop w:val="0"/>
      <w:marBottom w:val="0"/>
      <w:divBdr>
        <w:top w:val="none" w:sz="0" w:space="0" w:color="auto"/>
        <w:left w:val="none" w:sz="0" w:space="0" w:color="auto"/>
        <w:bottom w:val="none" w:sz="0" w:space="0" w:color="auto"/>
        <w:right w:val="none" w:sz="0" w:space="0" w:color="auto"/>
      </w:divBdr>
    </w:div>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367372391">
      <w:bodyDiv w:val="1"/>
      <w:marLeft w:val="0"/>
      <w:marRight w:val="0"/>
      <w:marTop w:val="0"/>
      <w:marBottom w:val="0"/>
      <w:divBdr>
        <w:top w:val="none" w:sz="0" w:space="0" w:color="auto"/>
        <w:left w:val="none" w:sz="0" w:space="0" w:color="auto"/>
        <w:bottom w:val="none" w:sz="0" w:space="0" w:color="auto"/>
        <w:right w:val="none" w:sz="0" w:space="0" w:color="auto"/>
      </w:divBdr>
    </w:div>
    <w:div w:id="1457139174">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78971</Words>
  <Characters>450141</Characters>
  <Application>Microsoft Office Word</Application>
  <DocSecurity>0</DocSecurity>
  <Lines>3751</Lines>
  <Paragraphs>10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2</cp:revision>
  <dcterms:created xsi:type="dcterms:W3CDTF">2021-11-27T03:13:00Z</dcterms:created>
  <dcterms:modified xsi:type="dcterms:W3CDTF">2021-11-27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53r7EAb"/&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